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r w:rsidR="000325F7" w:rsidRPr="00420169">
        <w:rPr>
          <w:rFonts w:asciiTheme="minorHAnsi" w:hAnsiTheme="minorHAnsi"/>
          <w:i/>
        </w:rPr>
        <w:t>Ckm-Cre</w:t>
      </w:r>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r w:rsidRPr="00420169">
        <w:rPr>
          <w:rFonts w:asciiTheme="minorHAnsi" w:hAnsiTheme="minorHAnsi"/>
        </w:rPr>
        <w:t>Introduction</w:t>
      </w:r>
    </w:p>
    <w:p w14:paraId="53C3577F" w14:textId="77777777" w:rsidR="004D4201" w:rsidRPr="00420169" w:rsidRDefault="004D4201" w:rsidP="004D4201">
      <w:pPr>
        <w:rPr>
          <w:rFonts w:asciiTheme="minorHAnsi" w:hAnsiTheme="minorHAnsi"/>
        </w:rPr>
      </w:pPr>
    </w:p>
    <w:p w14:paraId="0F4F6248" w14:textId="66063F0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rFonts w:asciiTheme="minorHAnsi" w:hAnsiTheme="minorHAnsi"/>
          <w:rPrChange w:id="3" w:author="Erin Stephenson" w:date="2019-03-13T19:33: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4"/>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4"/>
      <w:r w:rsidRPr="004C0A6E">
        <w:rPr>
          <w:rStyle w:val="CommentReference"/>
          <w:rFonts w:asciiTheme="minorHAnsi" w:hAnsiTheme="minorHAnsi"/>
        </w:rPr>
        <w:commentReference w:id="4"/>
      </w:r>
      <w:r w:rsidRPr="004C0A6E">
        <w:rPr>
          <w:rFonts w:asciiTheme="minorHAnsi" w:hAnsiTheme="minorHAnsi"/>
        </w:rPr>
        <w:t xml:space="preserve">.  Furthermore, </w:t>
      </w:r>
      <w:commentRangeStart w:id="5"/>
      <w:r w:rsidRPr="004C0A6E">
        <w:rPr>
          <w:rFonts w:asciiTheme="minorHAnsi" w:hAnsiTheme="minorHAnsi"/>
        </w:rPr>
        <w:t xml:space="preserve">mTORC1 </w:t>
      </w:r>
      <w:commentRangeEnd w:id="5"/>
      <w:r w:rsidRPr="004C0A6E">
        <w:rPr>
          <w:rStyle w:val="CommentReference"/>
          <w:rFonts w:asciiTheme="minorHAnsi" w:hAnsiTheme="minorHAnsi"/>
        </w:rPr>
        <w:commentReference w:id="5"/>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6"/>
      <w:r w:rsidR="00B80ABE" w:rsidRPr="004C0A6E">
        <w:rPr>
          <w:rFonts w:asciiTheme="minorHAnsi" w:hAnsiTheme="minorHAnsi"/>
        </w:rPr>
        <w:t>Harlan Teklad</w:t>
      </w:r>
      <w:commentRangeEnd w:id="6"/>
      <w:r w:rsidR="00B80ABE" w:rsidRPr="004C0A6E">
        <w:rPr>
          <w:rStyle w:val="CommentReference"/>
          <w:rFonts w:asciiTheme="minorHAnsi" w:hAnsiTheme="minorHAns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7"/>
      <w:r w:rsidR="00AC7808" w:rsidRPr="004C0A6E">
        <w:rPr>
          <w:rFonts w:asciiTheme="minorHAnsi" w:hAnsiTheme="minorHAnsi"/>
        </w:rPr>
        <w:t>D1492</w:t>
      </w:r>
      <w:commentRangeEnd w:id="7"/>
      <w:r w:rsidR="00AC7808" w:rsidRPr="004C0A6E">
        <w:rPr>
          <w:rStyle w:val="CommentReference"/>
          <w:rFonts w:asciiTheme="minorHAnsi" w:hAnsiTheme="minorHAnsi"/>
        </w:rPr>
        <w:commentReference w:id="7"/>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sacrificed </w:t>
      </w:r>
      <w:r w:rsidR="004C0A6E">
        <w:rPr>
          <w:rFonts w:asciiTheme="minorHAnsi" w:hAnsiTheme="minorHAnsi"/>
        </w:rPr>
        <w:t xml:space="preserve">by cervical disolocation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882A0BD"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 xml:space="preserve">FVB-Tg(Ckmm-cr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floxed allele, and either</w:t>
      </w:r>
      <w:r w:rsidR="00972512" w:rsidRPr="00B17BC0">
        <w:rPr>
          <w:rFonts w:asciiTheme="minorHAnsi" w:hAnsiTheme="minorHAnsi"/>
          <w:bCs/>
        </w:rPr>
        <w:t xml:space="preserve"> had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 xml:space="preserve">Animals were sacrificed in either the fed or fasted state as indicated in the figure legends after isoflurane-induced anaesthesia </w:t>
      </w:r>
      <w:r w:rsidR="007B7563" w:rsidRPr="00B17BC0">
        <w:rPr>
          <w:rFonts w:asciiTheme="minorHAnsi" w:hAnsiTheme="minorHAnsi"/>
          <w:bCs/>
        </w:rPr>
        <w:t xml:space="preserve">followed by </w:t>
      </w:r>
      <w:r w:rsidR="00002EA6" w:rsidRPr="00B17BC0">
        <w:rPr>
          <w:rFonts w:asciiTheme="minorHAnsi" w:hAnsiTheme="minorHAnsi"/>
          <w:bCs/>
        </w:rPr>
        <w:t xml:space="preserve">cervical dislocation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8"/>
      <w:commentRangeStart w:id="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rior to the test, body composition was determined via EchoMRI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ollowing a 6 hr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 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r w:rsidR="00FF3C23" w:rsidRPr="00B17BC0">
        <w:rPr>
          <w:rFonts w:asciiTheme="minorHAnsi" w:hAnsiTheme="minorHAnsi"/>
        </w:rPr>
        <w:t>LifeScan Europe, Zug, Switzerland)</w:t>
      </w:r>
      <w:r w:rsidR="00652649" w:rsidRPr="00B17BC0">
        <w:rPr>
          <w:rFonts w:asciiTheme="minorHAnsi" w:hAnsiTheme="minorHAnsi"/>
        </w:rPr>
        <w:t>.</w:t>
      </w:r>
      <w:commentRangeEnd w:id="8"/>
      <w:r w:rsidR="00E6036F" w:rsidRPr="00420169">
        <w:rPr>
          <w:rStyle w:val="CommentReference"/>
          <w:rFonts w:asciiTheme="minorHAnsi" w:hAnsiTheme="minorHAnsi"/>
        </w:rPr>
        <w:commentReference w:id="8"/>
      </w:r>
      <w:commentRangeEnd w:id="9"/>
      <w:r w:rsidR="00B17BC0">
        <w:rPr>
          <w:rStyle w:val="CommentReference"/>
          <w:rFonts w:asciiTheme="minorHAnsi" w:hAnsiTheme="minorHAnsi" w:cstheme="minorBidi"/>
        </w:rPr>
        <w:commentReference w:id="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commentRangeStart w:id="10"/>
      <w:r w:rsidR="00107884" w:rsidRPr="00420169">
        <w:rPr>
          <w:rFonts w:asciiTheme="minorHAnsi" w:hAnsiTheme="minorHAnsi"/>
        </w:rPr>
        <w:t xml:space="preserve">Indirect </w:t>
      </w:r>
      <w:r w:rsidR="00E55F38" w:rsidRPr="00420169">
        <w:rPr>
          <w:rFonts w:asciiTheme="minorHAnsi" w:hAnsiTheme="minorHAnsi"/>
        </w:rPr>
        <w:t>Calorimetry</w:t>
      </w:r>
      <w:commentRangeEnd w:id="10"/>
      <w:r w:rsidR="00D4082C" w:rsidRPr="00ED672B">
        <w:rPr>
          <w:rStyle w:val="CommentReference"/>
          <w:rFonts w:asciiTheme="minorHAnsi" w:eastAsiaTheme="minorEastAsia" w:hAnsiTheme="minorHAnsi" w:cstheme="minorBidi"/>
          <w:b w:val="0"/>
          <w:bCs w:val="0"/>
          <w:color w:val="auto"/>
        </w:rPr>
        <w:commentReference w:id="10"/>
      </w:r>
    </w:p>
    <w:p w14:paraId="609ADDB8" w14:textId="6496C749"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Adipose tissue depot weights were determined post-mortem for both the left and right hand side and combined as total weights.</w:t>
      </w:r>
      <w:r w:rsidR="003E0F4D" w:rsidRPr="00420169">
        <w:rPr>
          <w:rFonts w:asciiTheme="minorHAnsi" w:hAnsiTheme="minorHAnsi"/>
        </w:rPr>
        <w:t xml:space="preserve">  </w:t>
      </w:r>
      <w:commentRangeStart w:id="11"/>
      <w:commentRangeStart w:id="12"/>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13"/>
      <w:r w:rsidR="002A7B4B" w:rsidRPr="00420169">
        <w:rPr>
          <w:rFonts w:asciiTheme="minorHAnsi" w:hAnsiTheme="minorHAnsi"/>
        </w:rPr>
        <w:t>Oxygen consumption was analyzed by mixed linear models with the consideration</w:t>
      </w:r>
      <w:commentRangeEnd w:id="11"/>
      <w:r w:rsidR="008F37A7" w:rsidRPr="00420169">
        <w:rPr>
          <w:rStyle w:val="CommentReference"/>
          <w:rFonts w:asciiTheme="minorHAnsi" w:hAnsiTheme="minorHAnsi"/>
        </w:rPr>
        <w:commentReference w:id="11"/>
      </w:r>
      <w:commentRangeEnd w:id="12"/>
      <w:r w:rsidR="00420169">
        <w:rPr>
          <w:rStyle w:val="CommentReference"/>
          <w:rFonts w:asciiTheme="minorHAnsi" w:hAnsiTheme="minorHAnsi" w:cstheme="minorBidi"/>
        </w:rPr>
        <w:commentReference w:id="12"/>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r w:rsidR="001F1F8C" w:rsidRPr="00420169">
        <w:rPr>
          <w:rFonts w:asciiTheme="minorHAnsi" w:hAnsiTheme="minorHAnsi"/>
        </w:rPr>
        <w:t xml:space="preserve"> </w:t>
      </w:r>
      <w:r w:rsidR="001F1F8C" w:rsidRPr="00420169">
        <w:rPr>
          <w:rFonts w:asciiTheme="minorHAnsi" w:hAnsiTheme="minorHAnsi"/>
          <w:strike/>
        </w:rPr>
        <w:t>and normalized to lean body mass</w:t>
      </w:r>
      <w:r w:rsidR="002A7B4B" w:rsidRPr="00420169">
        <w:rPr>
          <w:rFonts w:asciiTheme="minorHAnsi" w:hAnsiTheme="minorHAnsi"/>
        </w:rPr>
        <w:t>.</w:t>
      </w:r>
      <w:commentRangeEnd w:id="13"/>
      <w:r w:rsidR="001F1F8C" w:rsidRPr="00420169">
        <w:rPr>
          <w:rStyle w:val="CommentReference"/>
          <w:rFonts w:asciiTheme="minorHAnsi" w:hAnsiTheme="minorHAnsi"/>
        </w:rPr>
        <w:commentReference w:id="13"/>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Oxymax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705FA05" w:rsidR="0045067A" w:rsidRPr="00EE6832" w:rsidRDefault="0045067A" w:rsidP="0052183D">
      <w:pPr>
        <w:rPr>
          <w:rFonts w:asciiTheme="minorHAnsi" w:hAnsiTheme="minorHAnsi"/>
        </w:rPr>
      </w:pPr>
      <w:r w:rsidRPr="00EE6832">
        <w:rPr>
          <w:rFonts w:asciiTheme="minorHAnsi" w:hAnsiTheme="minorHAnsi"/>
        </w:rPr>
        <w:t>Protein lysates were generated in RIPA buffer</w:t>
      </w:r>
      <w:r w:rsidR="00C50D02" w:rsidRPr="00EE6832">
        <w:rPr>
          <w:rFonts w:asciiTheme="minorHAnsi" w:hAnsiTheme="minorHAnsi"/>
        </w:rPr>
        <w:t xml:space="preserve"> (50 mM Tris pH 7.4, 0.25% sodium deoxycholate, 1% NP40, 150 mM sodium choride, 1 mM EDTA, 100 </w:t>
      </w:r>
      <w:r w:rsidR="006F5D2C" w:rsidRPr="00EE6832">
        <w:rPr>
          <w:rFonts w:asciiTheme="minorHAnsi" w:hAnsiTheme="minorHAnsi"/>
        </w:rPr>
        <w:t>μ</w:t>
      </w:r>
      <w:r w:rsidR="00C50D02" w:rsidRPr="00EE6832">
        <w:rPr>
          <w:rFonts w:asciiTheme="minorHAnsi" w:hAnsiTheme="minorHAnsi"/>
        </w:rPr>
        <w:t>M sodium vanadate, 5mM sodium fluoride, 10 mM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mM HEPES, pH 7.4, 150 mM sodium chloride, 10% glycerol, 10% triton X-100 and 1X protease inhibitors) </w:t>
      </w:r>
      <w:r w:rsidRPr="00EE6832">
        <w:rPr>
          <w:rFonts w:asciiTheme="minorHAnsi" w:hAnsiTheme="minorHAnsi"/>
        </w:rPr>
        <w:t>by mechanical disruption in a Qialyser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1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14"/>
      <w:r w:rsidR="00A269C3" w:rsidRPr="00EE6832">
        <w:rPr>
          <w:rStyle w:val="CommentReference"/>
          <w:rFonts w:asciiTheme="minorHAnsi" w:hAnsiTheme="minorHAnsi"/>
        </w:rPr>
        <w:commentReference w:id="14"/>
      </w:r>
      <w:r w:rsidR="002D65EF" w:rsidRPr="00EE6832">
        <w:rPr>
          <w:rFonts w:asciiTheme="minorHAnsi" w:hAnsiTheme="minorHAnsi"/>
        </w:rPr>
        <w:t>Blots were visualized on a LiCor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5C2FD223"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Agie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μg) was enriched for Poly A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5"/>
      <w:r w:rsidR="00F346A2" w:rsidRPr="00ED672B">
        <w:rPr>
          <w:rFonts w:asciiTheme="minorHAnsi" w:eastAsiaTheme="minorEastAsia" w:hAnsiTheme="minorHAnsi" w:cstheme="minorBidi"/>
          <w:b w:val="0"/>
          <w:bCs w:val="0"/>
          <w:color w:val="auto"/>
          <w:sz w:val="24"/>
          <w:szCs w:val="24"/>
        </w:rPr>
        <w:t>XXXX</w:t>
      </w:r>
      <w:commentRangeEnd w:id="15"/>
      <w:r w:rsidR="00F346A2" w:rsidRPr="00ED672B">
        <w:rPr>
          <w:rStyle w:val="CommentReference"/>
          <w:rFonts w:asciiTheme="minorHAnsi" w:eastAsiaTheme="minorEastAsia" w:hAnsiTheme="minorHAnsi" w:cstheme="minorBidi"/>
          <w:b w:val="0"/>
          <w:bCs w:val="0"/>
          <w:color w:val="auto"/>
        </w:rPr>
        <w:commentReference w:id="1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0B00EAA0" w:rsidR="00024386" w:rsidRPr="00EE6832" w:rsidRDefault="00A11350" w:rsidP="00AE30D5">
      <w:pPr>
        <w:pStyle w:val="Heading2"/>
        <w:rPr>
          <w:rFonts w:asciiTheme="minorHAnsi" w:hAnsiTheme="minorHAnsi"/>
          <w:b w:val="0"/>
          <w:color w:val="000000" w:themeColor="text1"/>
          <w:sz w:val="24"/>
          <w:szCs w:val="24"/>
        </w:rPr>
      </w:pPr>
      <w:r w:rsidRPr="00EE6832">
        <w:rPr>
          <w:rFonts w:asciiTheme="minorHAnsi" w:hAnsiTheme="minorHAnsi"/>
          <w:b w:val="0"/>
          <w:color w:val="000000" w:themeColor="text1"/>
          <w:sz w:val="24"/>
          <w:szCs w:val="24"/>
        </w:rPr>
        <w:t xml:space="preserve">Quadriceps muscles were frozen in 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3232772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5EC3B5F4" w:rsidR="00EE7DA9" w:rsidRPr="00ED672B" w:rsidRDefault="00F0463F" w:rsidP="00EE7DA9">
      <w:pPr>
        <w:rPr>
          <w:rFonts w:asciiTheme="minorHAnsi" w:hAnsiTheme="minorHAnsi"/>
          <w:rPrChange w:id="16" w:author="Erin Stephenson" w:date="2019-03-13T19:33:00Z">
            <w:rPr/>
          </w:rPrChange>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17"/>
      <w:r w:rsidR="00353984" w:rsidRPr="00EE6832">
        <w:rPr>
          <w:rFonts w:asciiTheme="minorHAnsi" w:hAnsiTheme="minorHAnsi"/>
        </w:rPr>
        <w:t>energy expenditure</w:t>
      </w:r>
      <w:commentRangeEnd w:id="17"/>
      <w:r w:rsidR="00E63919" w:rsidRPr="00EE6832">
        <w:rPr>
          <w:rStyle w:val="CommentReference"/>
          <w:rFonts w:asciiTheme="minorHAnsi" w:hAnsiTheme="minorHAnsi"/>
        </w:rPr>
        <w:commentReference w:id="17"/>
      </w:r>
      <w:r w:rsidR="00353984" w:rsidRPr="00EE6832">
        <w:rPr>
          <w:rFonts w:asciiTheme="minorHAnsi" w:hAnsiTheme="minorHAnsi"/>
        </w:rPr>
        <w:t xml:space="preserve"> </w:t>
      </w:r>
      <w:r w:rsidR="00357C70" w:rsidRPr="00EE6832">
        <w:rPr>
          <w:rFonts w:asciiTheme="minorHAnsi" w:hAnsiTheme="minorHAnsi"/>
        </w:rPr>
        <w:t xml:space="preserve">of </w:t>
      </w:r>
      <w:commentRangeStart w:id="18"/>
      <w:r w:rsidR="00E63919" w:rsidRPr="00EE6832">
        <w:rPr>
          <w:rFonts w:asciiTheme="minorHAnsi" w:hAnsiTheme="minorHAnsi"/>
        </w:rPr>
        <w:t xml:space="preserve">C57BL6/J </w:t>
      </w:r>
      <w:r w:rsidR="00357C70" w:rsidRPr="00EE6832">
        <w:rPr>
          <w:rFonts w:asciiTheme="minorHAnsi" w:hAnsiTheme="minorHAnsi"/>
        </w:rPr>
        <w:t>mice</w:t>
      </w:r>
      <w:commentRangeEnd w:id="18"/>
      <w:r w:rsidR="001C3ACF" w:rsidRPr="00EE6832">
        <w:rPr>
          <w:rStyle w:val="CommentReference"/>
          <w:rFonts w:asciiTheme="minorHAnsi" w:hAnsiTheme="minorHAnsi"/>
        </w:rPr>
        <w:commentReference w:id="18"/>
      </w:r>
      <w:r w:rsidR="00357C70" w:rsidRPr="00EE6832">
        <w:rPr>
          <w:rFonts w:asciiTheme="minorHAnsi" w:hAnsiTheme="minorHAnsi"/>
        </w:rPr>
        <w:t xml:space="preserve"> </w:t>
      </w:r>
      <w:r w:rsidR="00353984" w:rsidRPr="00EE6832">
        <w:rPr>
          <w:rFonts w:asciiTheme="minorHAnsi" w:hAnsiTheme="minorHAnsi"/>
        </w:rPr>
        <w:t xml:space="preserve">during </w:t>
      </w:r>
      <w:del w:id="19" w:author="Erin Stephenson" w:date="2019-03-08T17:39:00Z">
        <w:r w:rsidR="00353984" w:rsidRPr="00EE6832" w:rsidDel="00357C70">
          <w:rPr>
            <w:rFonts w:asciiTheme="minorHAnsi" w:hAnsiTheme="minorHAnsi"/>
          </w:rPr>
          <w:delText xml:space="preserve">this </w:delText>
        </w:r>
      </w:del>
      <w:ins w:id="20" w:author="Erin Stephenson" w:date="2019-03-08T17:39:00Z">
        <w:r w:rsidR="00357C70" w:rsidRPr="00EE6832">
          <w:rPr>
            <w:rFonts w:asciiTheme="minorHAnsi" w:hAnsiTheme="minorHAnsi"/>
          </w:rPr>
          <w:t xml:space="preserve">a </w:t>
        </w:r>
      </w:ins>
      <w:r w:rsidR="00353984" w:rsidRPr="00EE6832">
        <w:rPr>
          <w:rFonts w:asciiTheme="minorHAnsi" w:hAnsiTheme="minorHAnsi"/>
        </w:rPr>
        <w:t xml:space="preserve">dietary </w:t>
      </w:r>
      <w:r w:rsidR="0087648E" w:rsidRPr="00EE6832">
        <w:rPr>
          <w:rFonts w:asciiTheme="minorHAnsi" w:hAnsiTheme="minorHAnsi"/>
        </w:rPr>
        <w:t>shift</w:t>
      </w:r>
      <w:ins w:id="21" w:author="Erin Stephenson" w:date="2019-03-08T17:39:00Z">
        <w:r w:rsidR="00711C00" w:rsidRPr="00EE6832">
          <w:rPr>
            <w:rFonts w:asciiTheme="minorHAnsi" w:hAnsiTheme="minorHAnsi"/>
          </w:rPr>
          <w:t xml:space="preserve"> between </w:t>
        </w:r>
        <w:r w:rsidR="00357C70" w:rsidRPr="00EE6832">
          <w:rPr>
            <w:rFonts w:asciiTheme="minorHAnsi" w:hAnsiTheme="minorHAnsi"/>
          </w:rPr>
          <w:t>low fat and high fat diets</w:t>
        </w:r>
      </w:ins>
      <w:ins w:id="22" w:author="Erin Stephenson" w:date="2019-03-11T13:51:00Z">
        <w:r w:rsidR="007A62B1" w:rsidRPr="00EE6832">
          <w:rPr>
            <w:rFonts w:asciiTheme="minorHAnsi" w:hAnsiTheme="minorHAnsi"/>
          </w:rPr>
          <w:t xml:space="preserve"> in the presence or absence of the specific mTOR inhibitor rapamycin</w:t>
        </w:r>
      </w:ins>
      <w:r w:rsidR="0087648E" w:rsidRPr="00EE6832">
        <w:rPr>
          <w:rFonts w:asciiTheme="minorHAnsi" w:hAnsiTheme="minorHAnsi"/>
        </w:rPr>
        <w:t xml:space="preserve">.  As </w:t>
      </w:r>
      <w:del w:id="23" w:author="Erin Stephenson" w:date="2019-03-08T17:46:00Z">
        <w:r w:rsidR="0087648E" w:rsidRPr="00EE6832" w:rsidDel="002E6520">
          <w:rPr>
            <w:rFonts w:asciiTheme="minorHAnsi" w:hAnsiTheme="minorHAnsi"/>
          </w:rPr>
          <w:delText xml:space="preserve">described </w:delText>
        </w:r>
      </w:del>
      <w:ins w:id="24" w:author="Erin Stephenson" w:date="2019-03-08T17:46:00Z">
        <w:r w:rsidR="002E6520" w:rsidRPr="00EE6832">
          <w:rPr>
            <w:rFonts w:asciiTheme="minorHAnsi" w:hAnsiTheme="minorHAnsi"/>
          </w:rPr>
          <w:t xml:space="preserve">depicted </w:t>
        </w:r>
      </w:ins>
      <w:r w:rsidR="0087648E" w:rsidRPr="00EE6832">
        <w:rPr>
          <w:rFonts w:asciiTheme="minorHAnsi" w:hAnsiTheme="minorHAnsi"/>
        </w:rPr>
        <w:t>in Figure 1</w:t>
      </w:r>
      <w:r w:rsidR="00353984" w:rsidRPr="00EE6832">
        <w:rPr>
          <w:rFonts w:asciiTheme="minorHAnsi" w:hAnsiTheme="minorHAnsi"/>
        </w:rPr>
        <w:t xml:space="preserve">A, </w:t>
      </w:r>
      <w:del w:id="25" w:author="Erin Stephenson" w:date="2019-03-11T13:36:00Z">
        <w:r w:rsidR="00353984" w:rsidRPr="00EE6832" w:rsidDel="00772CDD">
          <w:rPr>
            <w:rFonts w:asciiTheme="minorHAnsi" w:hAnsiTheme="minorHAnsi"/>
          </w:rPr>
          <w:delText>animals</w:delText>
        </w:r>
        <w:r w:rsidR="00395526" w:rsidRPr="00EE6832" w:rsidDel="00772CDD">
          <w:rPr>
            <w:rFonts w:asciiTheme="minorHAnsi" w:hAnsiTheme="minorHAnsi"/>
          </w:rPr>
          <w:delText xml:space="preserve"> </w:delText>
        </w:r>
      </w:del>
      <w:del w:id="26" w:author="Erin Stephenson" w:date="2019-03-08T17:46:00Z">
        <w:r w:rsidR="00395526" w:rsidRPr="00EE6832" w:rsidDel="002E6520">
          <w:rPr>
            <w:rFonts w:asciiTheme="minorHAnsi" w:hAnsiTheme="minorHAnsi"/>
          </w:rPr>
          <w:delText xml:space="preserve">were </w:delText>
        </w:r>
      </w:del>
      <w:del w:id="27" w:author="Erin Stephenson" w:date="2019-03-08T17:40:00Z">
        <w:r w:rsidR="00395526" w:rsidRPr="00EE6832" w:rsidDel="00357C70">
          <w:rPr>
            <w:rFonts w:asciiTheme="minorHAnsi" w:hAnsiTheme="minorHAnsi"/>
          </w:rPr>
          <w:delText xml:space="preserve">single </w:delText>
        </w:r>
      </w:del>
      <w:ins w:id="28" w:author="Erin Stephenson" w:date="2019-03-08T17:40:00Z">
        <w:r w:rsidR="00357C70" w:rsidRPr="00EE6832">
          <w:rPr>
            <w:rFonts w:asciiTheme="minorHAnsi" w:hAnsiTheme="minorHAnsi"/>
          </w:rPr>
          <w:t xml:space="preserve">individually </w:t>
        </w:r>
      </w:ins>
      <w:r w:rsidR="00395526" w:rsidRPr="00EE6832">
        <w:rPr>
          <w:rFonts w:asciiTheme="minorHAnsi" w:hAnsiTheme="minorHAnsi"/>
        </w:rPr>
        <w:t xml:space="preserve">housed </w:t>
      </w:r>
      <w:ins w:id="29" w:author="Erin Stephenson" w:date="2019-03-08T17:46:00Z">
        <w:r w:rsidR="002E6520" w:rsidRPr="00EE6832">
          <w:rPr>
            <w:rFonts w:asciiTheme="minorHAnsi" w:hAnsiTheme="minorHAnsi"/>
          </w:rPr>
          <w:t>animals were</w:t>
        </w:r>
      </w:ins>
      <w:del w:id="30" w:author="Erin Stephenson" w:date="2019-03-08T17:46:00Z">
        <w:r w:rsidR="00395526" w:rsidRPr="00EE6832" w:rsidDel="002E6520">
          <w:rPr>
            <w:rFonts w:asciiTheme="minorHAnsi" w:hAnsiTheme="minorHAnsi"/>
          </w:rPr>
          <w:delText>and</w:delText>
        </w:r>
      </w:del>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del w:id="31" w:author="Erin Stephenson" w:date="2019-03-08T17:42:00Z">
        <w:r w:rsidR="00353984" w:rsidRPr="00EE6832" w:rsidDel="00711C00">
          <w:rPr>
            <w:rFonts w:asciiTheme="minorHAnsi" w:hAnsiTheme="minorHAnsi"/>
          </w:rPr>
          <w:delText xml:space="preserve">3 </w:delText>
        </w:r>
      </w:del>
      <w:ins w:id="32" w:author="Erin Stephenson" w:date="2019-03-08T17:42:00Z">
        <w:r w:rsidR="002E6520" w:rsidRPr="00EE6832">
          <w:rPr>
            <w:rFonts w:asciiTheme="minorHAnsi" w:hAnsiTheme="minorHAnsi"/>
          </w:rPr>
          <w:t xml:space="preserve">four </w:t>
        </w:r>
      </w:ins>
      <w:r w:rsidR="00353984" w:rsidRPr="00EE6832">
        <w:rPr>
          <w:rFonts w:asciiTheme="minorHAnsi" w:hAnsiTheme="minorHAnsi"/>
        </w:rPr>
        <w:t>days</w:t>
      </w:r>
      <w:ins w:id="33" w:author="Erin Stephenson" w:date="2019-03-08T17:46:00Z">
        <w:r w:rsidR="002E6520" w:rsidRPr="00EE6832">
          <w:rPr>
            <w:rFonts w:asciiTheme="minorHAnsi" w:hAnsiTheme="minorHAnsi"/>
          </w:rPr>
          <w:t>, followed by three days of either vehicle or rapamycin injection</w:t>
        </w:r>
      </w:ins>
      <w:del w:id="34" w:author="Erin Stephenson" w:date="2019-03-08T17:46:00Z">
        <w:r w:rsidR="00353984" w:rsidRPr="00EE6832" w:rsidDel="002E6520">
          <w:rPr>
            <w:rFonts w:asciiTheme="minorHAnsi" w:hAnsiTheme="minorHAnsi"/>
          </w:rPr>
          <w:delText xml:space="preserve"> to</w:delText>
        </w:r>
      </w:del>
      <w:del w:id="35" w:author="Erin Stephenson" w:date="2019-03-08T17:47:00Z">
        <w:r w:rsidR="00353984" w:rsidRPr="00EE6832" w:rsidDel="002E6520">
          <w:rPr>
            <w:rFonts w:asciiTheme="minorHAnsi" w:hAnsiTheme="minorHAnsi"/>
          </w:rPr>
          <w:delText xml:space="preserve"> </w:delText>
        </w:r>
      </w:del>
      <w:del w:id="36" w:author="Erin Stephenson" w:date="2019-03-08T17:42:00Z">
        <w:r w:rsidR="00353984" w:rsidRPr="00EE6832" w:rsidDel="00711C00">
          <w:rPr>
            <w:rFonts w:asciiTheme="minorHAnsi" w:hAnsiTheme="minorHAnsi"/>
          </w:rPr>
          <w:delText xml:space="preserve">acclimatize </w:delText>
        </w:r>
      </w:del>
      <w:del w:id="37" w:author="Erin Stephenson" w:date="2019-03-08T17:46:00Z">
        <w:r w:rsidR="00353984" w:rsidRPr="00EE6832" w:rsidDel="002E6520">
          <w:rPr>
            <w:rFonts w:asciiTheme="minorHAnsi" w:hAnsiTheme="minorHAnsi"/>
          </w:rPr>
          <w:delText>the animals</w:delText>
        </w:r>
      </w:del>
      <w:r w:rsidR="00353984" w:rsidRPr="00EE6832">
        <w:rPr>
          <w:rFonts w:asciiTheme="minorHAnsi" w:hAnsiTheme="minorHAnsi"/>
        </w:rPr>
        <w:t xml:space="preserve">.  </w:t>
      </w:r>
      <w:del w:id="38" w:author="Erin Stephenson" w:date="2019-03-08T17:43:00Z">
        <w:r w:rsidR="00353984" w:rsidRPr="00EE6832" w:rsidDel="00007596">
          <w:rPr>
            <w:rFonts w:asciiTheme="minorHAnsi" w:hAnsiTheme="minorHAnsi"/>
          </w:rPr>
          <w:delText xml:space="preserve">They </w:delText>
        </w:r>
      </w:del>
      <w:del w:id="39" w:author="Erin Stephenson" w:date="2019-03-08T17:47:00Z">
        <w:r w:rsidR="00353984" w:rsidRPr="00EE6832" w:rsidDel="002E6520">
          <w:rPr>
            <w:rFonts w:asciiTheme="minorHAnsi" w:hAnsiTheme="minorHAnsi"/>
          </w:rPr>
          <w:delText xml:space="preserve">were then placed in metabolic monitoring cages for 2 days, then were randomized into vehicle or rapamycin </w:delText>
        </w:r>
        <w:r w:rsidR="00395526" w:rsidRPr="00EE6832" w:rsidDel="002E6520">
          <w:rPr>
            <w:rFonts w:asciiTheme="minorHAnsi" w:hAnsiTheme="minorHAnsi"/>
          </w:rPr>
          <w:delText xml:space="preserve">injected groups.  </w:delText>
        </w:r>
      </w:del>
      <w:r w:rsidR="00395526" w:rsidRPr="00EE6832">
        <w:rPr>
          <w:rFonts w:asciiTheme="minorHAnsi" w:hAnsiTheme="minorHAnsi"/>
        </w:rPr>
        <w:t xml:space="preserve">After </w:t>
      </w:r>
      <w:ins w:id="40" w:author="Erin Stephenson" w:date="2019-03-11T13:51:00Z">
        <w:r w:rsidR="007A62B1" w:rsidRPr="00EE6832">
          <w:rPr>
            <w:rFonts w:asciiTheme="minorHAnsi" w:hAnsiTheme="minorHAnsi"/>
          </w:rPr>
          <w:t>three</w:t>
        </w:r>
      </w:ins>
      <w:del w:id="41" w:author="Erin Stephenson" w:date="2019-03-11T13:51:00Z">
        <w:r w:rsidR="00395526" w:rsidRPr="00EE6832" w:rsidDel="007A62B1">
          <w:rPr>
            <w:rFonts w:asciiTheme="minorHAnsi" w:hAnsiTheme="minorHAnsi"/>
          </w:rPr>
          <w:delText>2</w:delText>
        </w:r>
      </w:del>
      <w:r w:rsidR="00395526" w:rsidRPr="00EE6832">
        <w:rPr>
          <w:rFonts w:asciiTheme="minorHAnsi" w:hAnsiTheme="minorHAnsi"/>
        </w:rPr>
        <w:t xml:space="preserve"> days of </w:t>
      </w:r>
      <w:del w:id="42" w:author="Erin Stephenson" w:date="2019-03-11T13:51:00Z">
        <w:r w:rsidR="00395526" w:rsidRPr="00EE6832" w:rsidDel="007A62B1">
          <w:rPr>
            <w:rFonts w:asciiTheme="minorHAnsi" w:hAnsiTheme="minorHAnsi"/>
          </w:rPr>
          <w:delText>these injections</w:delText>
        </w:r>
      </w:del>
      <w:ins w:id="43" w:author="Erin Stephenson" w:date="2019-03-11T13:51:00Z">
        <w:r w:rsidR="007A62B1" w:rsidRPr="00EE6832">
          <w:rPr>
            <w:rFonts w:asciiTheme="minorHAnsi" w:hAnsiTheme="minorHAnsi"/>
          </w:rPr>
          <w:t>treatment</w:t>
        </w:r>
      </w:ins>
      <w:r w:rsidR="00395526" w:rsidRPr="00EE6832">
        <w:rPr>
          <w:rFonts w:asciiTheme="minorHAnsi" w:hAnsiTheme="minorHAnsi"/>
        </w:rPr>
        <w:t>, all animals were moved from normal chow diets to a high fat diet</w:t>
      </w:r>
      <w:r w:rsidR="0017194A" w:rsidRPr="00EE6832">
        <w:rPr>
          <w:rFonts w:asciiTheme="minorHAnsi" w:hAnsiTheme="minorHAnsi"/>
        </w:rPr>
        <w:t xml:space="preserve"> (</w:t>
      </w:r>
      <w:commentRangeStart w:id="44"/>
      <w:r w:rsidR="0017194A" w:rsidRPr="00EE6832">
        <w:rPr>
          <w:rFonts w:asciiTheme="minorHAnsi" w:hAnsiTheme="minorHAnsi"/>
        </w:rPr>
        <w:t>HFD</w:t>
      </w:r>
      <w:commentRangeEnd w:id="44"/>
      <w:r w:rsidR="00515D25" w:rsidRPr="00ED672B">
        <w:rPr>
          <w:rStyle w:val="CommentReference"/>
          <w:rFonts w:asciiTheme="minorHAnsi" w:hAnsiTheme="minorHAnsi"/>
          <w:rPrChange w:id="45" w:author="Erin Stephenson" w:date="2019-03-13T19:33:00Z">
            <w:rPr>
              <w:rStyle w:val="CommentReference"/>
            </w:rPr>
          </w:rPrChange>
        </w:rPr>
        <w:commentReference w:id="44"/>
      </w:r>
      <w:r w:rsidR="0017194A" w:rsidRPr="00ED672B">
        <w:rPr>
          <w:rFonts w:asciiTheme="minorHAnsi" w:hAnsiTheme="minorHAnsi"/>
          <w:rPrChange w:id="46" w:author="Erin Stephenson" w:date="2019-03-13T19:33:00Z">
            <w:rPr/>
          </w:rPrChange>
        </w:rPr>
        <w:t>)</w:t>
      </w:r>
      <w:r w:rsidR="00395526" w:rsidRPr="00ED672B">
        <w:rPr>
          <w:rFonts w:asciiTheme="minorHAnsi" w:hAnsiTheme="minorHAnsi"/>
          <w:rPrChange w:id="47" w:author="Erin Stephenson" w:date="2019-03-13T19:33:00Z">
            <w:rPr/>
          </w:rPrChange>
        </w:rPr>
        <w:t>.  As sho</w:t>
      </w:r>
      <w:r w:rsidR="0087648E" w:rsidRPr="00ED672B">
        <w:rPr>
          <w:rFonts w:asciiTheme="minorHAnsi" w:hAnsiTheme="minorHAnsi"/>
          <w:rPrChange w:id="48" w:author="Erin Stephenson" w:date="2019-03-13T19:33:00Z">
            <w:rPr/>
          </w:rPrChange>
        </w:rPr>
        <w:t>wn in Figure 1</w:t>
      </w:r>
      <w:r w:rsidR="00395526" w:rsidRPr="00ED672B">
        <w:rPr>
          <w:rFonts w:asciiTheme="minorHAnsi" w:hAnsiTheme="minorHAnsi"/>
          <w:rPrChange w:id="49" w:author="Erin Stephenson" w:date="2019-03-13T19:33:00Z">
            <w:rPr/>
          </w:rPrChange>
        </w:rPr>
        <w:t xml:space="preserve">B, </w:t>
      </w:r>
      <w:r w:rsidR="00DC1E3E" w:rsidRPr="00ED672B">
        <w:rPr>
          <w:rFonts w:asciiTheme="minorHAnsi" w:hAnsiTheme="minorHAnsi"/>
          <w:rPrChange w:id="50" w:author="Erin Stephenson" w:date="2019-03-13T19:33:00Z">
            <w:rPr/>
          </w:rPrChange>
        </w:rPr>
        <w:t>the switch to HFD</w:t>
      </w:r>
      <w:r w:rsidR="00395526" w:rsidRPr="00ED672B">
        <w:rPr>
          <w:rFonts w:asciiTheme="minorHAnsi" w:hAnsiTheme="minorHAnsi"/>
          <w:rPrChange w:id="51" w:author="Erin Stephenson" w:date="2019-03-13T19:33:00Z">
            <w:rPr/>
          </w:rPrChange>
        </w:rPr>
        <w:t xml:space="preserve"> caused a</w:t>
      </w:r>
      <w:r w:rsidR="00D92193" w:rsidRPr="00ED672B">
        <w:rPr>
          <w:rFonts w:asciiTheme="minorHAnsi" w:hAnsiTheme="minorHAnsi"/>
          <w:rPrChange w:id="52" w:author="Erin Stephenson" w:date="2019-03-13T19:33:00Z">
            <w:rPr/>
          </w:rPrChange>
        </w:rPr>
        <w:t xml:space="preserve"> 7.8%</w:t>
      </w:r>
      <w:r w:rsidR="00395526" w:rsidRPr="00ED672B">
        <w:rPr>
          <w:rFonts w:asciiTheme="minorHAnsi" w:hAnsiTheme="minorHAnsi"/>
          <w:rPrChange w:id="53" w:author="Erin Stephenson" w:date="2019-03-13T19:33:00Z">
            <w:rPr/>
          </w:rPrChange>
        </w:rPr>
        <w:t xml:space="preserve"> increase in </w:t>
      </w:r>
      <w:commentRangeStart w:id="54"/>
      <w:del w:id="55" w:author="Erin Stephenson" w:date="2019-03-11T13:54:00Z">
        <w:r w:rsidR="00395526" w:rsidRPr="00ED672B" w:rsidDel="007364FD">
          <w:rPr>
            <w:rFonts w:asciiTheme="minorHAnsi" w:hAnsiTheme="minorHAnsi"/>
            <w:rPrChange w:id="56" w:author="Erin Stephenson" w:date="2019-03-13T19:33:00Z">
              <w:rPr/>
            </w:rPrChange>
          </w:rPr>
          <w:delText>energy expenditure</w:delText>
        </w:r>
      </w:del>
      <w:ins w:id="57" w:author="Erin Stephenson" w:date="2019-03-11T13:54:00Z">
        <w:r w:rsidR="007364FD" w:rsidRPr="00ED672B">
          <w:rPr>
            <w:rFonts w:asciiTheme="minorHAnsi" w:hAnsiTheme="minorHAnsi"/>
            <w:rPrChange w:id="58" w:author="Erin Stephenson" w:date="2019-03-13T19:33:00Z">
              <w:rPr/>
            </w:rPrChange>
          </w:rPr>
          <w:t>VO2</w:t>
        </w:r>
        <w:commentRangeEnd w:id="54"/>
        <w:r w:rsidR="007364FD" w:rsidRPr="00ED672B">
          <w:rPr>
            <w:rStyle w:val="CommentReference"/>
            <w:rFonts w:asciiTheme="minorHAnsi" w:hAnsiTheme="minorHAnsi"/>
            <w:rPrChange w:id="59" w:author="Erin Stephenson" w:date="2019-03-13T19:33:00Z">
              <w:rPr>
                <w:rStyle w:val="CommentReference"/>
              </w:rPr>
            </w:rPrChange>
          </w:rPr>
          <w:commentReference w:id="54"/>
        </w:r>
      </w:ins>
      <w:r w:rsidR="00395526" w:rsidRPr="00ED672B">
        <w:rPr>
          <w:rFonts w:asciiTheme="minorHAnsi" w:hAnsiTheme="minorHAnsi"/>
          <w:rPrChange w:id="60" w:author="Erin Stephenson" w:date="2019-03-13T19:33:00Z">
            <w:rPr/>
          </w:rPrChange>
        </w:rPr>
        <w:t xml:space="preserve"> in the vehicle</w:t>
      </w:r>
      <w:r w:rsidR="00502BBA" w:rsidRPr="00ED672B">
        <w:rPr>
          <w:rFonts w:asciiTheme="minorHAnsi" w:hAnsiTheme="minorHAnsi"/>
          <w:rPrChange w:id="61" w:author="Erin Stephenson" w:date="2019-03-13T19:33:00Z">
            <w:rPr/>
          </w:rPrChange>
        </w:rPr>
        <w:t xml:space="preserve"> injected</w:t>
      </w:r>
      <w:r w:rsidR="00395526" w:rsidRPr="00ED672B">
        <w:rPr>
          <w:rFonts w:asciiTheme="minorHAnsi" w:hAnsiTheme="minorHAnsi"/>
          <w:rPrChange w:id="62" w:author="Erin Stephenson" w:date="2019-03-13T19:33:00Z">
            <w:rPr/>
          </w:rPrChange>
        </w:rPr>
        <w:t xml:space="preserve"> </w:t>
      </w:r>
      <w:r w:rsidR="00D92193" w:rsidRPr="00ED672B">
        <w:rPr>
          <w:rFonts w:asciiTheme="minorHAnsi" w:hAnsiTheme="minorHAnsi"/>
          <w:rPrChange w:id="63" w:author="Erin Stephenson" w:date="2019-03-13T19:33:00Z">
            <w:rPr/>
          </w:rPrChange>
        </w:rPr>
        <w:t>in the dark phase and a 6.8% increase in the light phase</w:t>
      </w:r>
      <w:r w:rsidR="00395526" w:rsidRPr="00ED672B">
        <w:rPr>
          <w:rFonts w:asciiTheme="minorHAnsi" w:hAnsiTheme="minorHAnsi"/>
          <w:rPrChange w:id="64" w:author="Erin Stephenson" w:date="2019-03-13T19:33:00Z">
            <w:rPr/>
          </w:rPrChange>
        </w:rPr>
        <w:t xml:space="preserve">.  </w:t>
      </w:r>
      <w:del w:id="65" w:author="Erin Stephenson" w:date="2019-03-11T13:55:00Z">
        <w:r w:rsidR="00D92193" w:rsidRPr="00ED672B" w:rsidDel="00D05C69">
          <w:rPr>
            <w:rFonts w:asciiTheme="minorHAnsi" w:hAnsiTheme="minorHAnsi"/>
            <w:rPrChange w:id="66" w:author="Erin Stephenson" w:date="2019-03-13T19:33:00Z">
              <w:rPr/>
            </w:rPrChange>
          </w:rPr>
          <w:delText>For the animals injected with rapamycin, there was no increase</w:delText>
        </w:r>
      </w:del>
      <w:ins w:id="67" w:author="Erin Stephenson" w:date="2019-03-11T13:55:00Z">
        <w:r w:rsidR="00D05C69" w:rsidRPr="00ED672B">
          <w:rPr>
            <w:rFonts w:asciiTheme="minorHAnsi" w:hAnsiTheme="minorHAnsi"/>
            <w:rPrChange w:id="68" w:author="Erin Stephenson" w:date="2019-03-13T19:33:00Z">
              <w:rPr/>
            </w:rPrChange>
          </w:rPr>
          <w:t>Rapamycin injection suppressed the HFD-induced increase</w:t>
        </w:r>
      </w:ins>
      <w:r w:rsidR="00DD3A40" w:rsidRPr="00ED672B">
        <w:rPr>
          <w:rFonts w:asciiTheme="minorHAnsi" w:hAnsiTheme="minorHAnsi"/>
          <w:rPrChange w:id="69" w:author="Erin Stephenson" w:date="2019-03-13T19:33:00Z">
            <w:rPr/>
          </w:rPrChange>
        </w:rPr>
        <w:t xml:space="preserve"> in </w:t>
      </w:r>
      <w:del w:id="70" w:author="Erin Stephenson" w:date="2019-03-11T13:56:00Z">
        <w:r w:rsidR="00DD3A40" w:rsidRPr="00ED672B" w:rsidDel="00D05C69">
          <w:rPr>
            <w:rFonts w:asciiTheme="minorHAnsi" w:hAnsiTheme="minorHAnsi"/>
            <w:rPrChange w:id="71" w:author="Erin Stephenson" w:date="2019-03-13T19:33:00Z">
              <w:rPr/>
            </w:rPrChange>
          </w:rPr>
          <w:delText>energy expenditure</w:delText>
        </w:r>
      </w:del>
      <w:ins w:id="72" w:author="Erin Stephenson" w:date="2019-03-11T13:56:00Z">
        <w:r w:rsidR="00D05C69" w:rsidRPr="00ED672B">
          <w:rPr>
            <w:rFonts w:asciiTheme="minorHAnsi" w:hAnsiTheme="minorHAnsi"/>
            <w:rPrChange w:id="73" w:author="Erin Stephenson" w:date="2019-03-13T19:33:00Z">
              <w:rPr/>
            </w:rPrChange>
          </w:rPr>
          <w:t>VO2</w:t>
        </w:r>
      </w:ins>
      <w:del w:id="74" w:author="Erin Stephenson" w:date="2019-03-11T13:56:00Z">
        <w:r w:rsidR="00D92193" w:rsidRPr="00ED672B" w:rsidDel="00D05C69">
          <w:rPr>
            <w:rFonts w:asciiTheme="minorHAnsi" w:hAnsiTheme="minorHAnsi"/>
            <w:rPrChange w:id="75" w:author="Erin Stephenson" w:date="2019-03-13T19:33:00Z">
              <w:rPr/>
            </w:rPrChange>
          </w:rPr>
          <w:delText xml:space="preserve"> </w:delText>
        </w:r>
        <w:r w:rsidR="00697482" w:rsidRPr="00ED672B" w:rsidDel="00D05C69">
          <w:rPr>
            <w:rFonts w:asciiTheme="minorHAnsi" w:hAnsiTheme="minorHAnsi"/>
            <w:rPrChange w:id="76" w:author="Erin Stephenson" w:date="2019-03-13T19:33:00Z">
              <w:rPr/>
            </w:rPrChange>
          </w:rPr>
          <w:delText>within</w:delText>
        </w:r>
        <w:r w:rsidR="00DD3A40" w:rsidRPr="00ED672B" w:rsidDel="00D05C69">
          <w:rPr>
            <w:rFonts w:asciiTheme="minorHAnsi" w:hAnsiTheme="minorHAnsi"/>
            <w:rPrChange w:id="77" w:author="Erin Stephenson" w:date="2019-03-13T19:33:00Z">
              <w:rPr/>
            </w:rPrChange>
          </w:rPr>
          <w:delText xml:space="preserve"> the HFD phase, when</w:delText>
        </w:r>
      </w:del>
      <w:r w:rsidR="00DD3A40" w:rsidRPr="00ED672B">
        <w:rPr>
          <w:rFonts w:asciiTheme="minorHAnsi" w:hAnsiTheme="minorHAnsi"/>
          <w:rPrChange w:id="78" w:author="Erin Stephenson" w:date="2019-03-13T19:33:00Z">
            <w:rPr/>
          </w:rPrChange>
        </w:rPr>
        <w:t xml:space="preserve"> compared to vehicle treated mice (p=1.24 x 10</w:t>
      </w:r>
      <w:r w:rsidR="00DD3A40" w:rsidRPr="00ED672B">
        <w:rPr>
          <w:rFonts w:asciiTheme="minorHAnsi" w:hAnsiTheme="minorHAnsi"/>
          <w:vertAlign w:val="superscript"/>
          <w:rPrChange w:id="79" w:author="Erin Stephenson" w:date="2019-03-13T19:33:00Z">
            <w:rPr>
              <w:vertAlign w:val="superscript"/>
            </w:rPr>
          </w:rPrChange>
        </w:rPr>
        <w:t>-5</w:t>
      </w:r>
      <w:r w:rsidR="00DD3A40" w:rsidRPr="00ED672B">
        <w:rPr>
          <w:rFonts w:asciiTheme="minorHAnsi" w:hAnsiTheme="minorHAnsi"/>
          <w:rPrChange w:id="80" w:author="Erin Stephenson" w:date="2019-03-13T19:33:00Z">
            <w:rPr/>
          </w:rPrChange>
        </w:rPr>
        <w:t>)</w:t>
      </w:r>
      <w:ins w:id="81" w:author="Erin Stephenson" w:date="2019-03-11T13:57:00Z">
        <w:r w:rsidR="0010266D" w:rsidRPr="00ED672B">
          <w:rPr>
            <w:rFonts w:asciiTheme="minorHAnsi" w:hAnsiTheme="minorHAnsi"/>
            <w:rPrChange w:id="82" w:author="Erin Stephenson" w:date="2019-03-13T19:33:00Z">
              <w:rPr/>
            </w:rPrChange>
          </w:rPr>
          <w:t>, and t</w:t>
        </w:r>
      </w:ins>
      <w:del w:id="83" w:author="Erin Stephenson" w:date="2019-03-11T13:57:00Z">
        <w:r w:rsidR="00DD3A40" w:rsidRPr="00ED672B" w:rsidDel="0010266D">
          <w:rPr>
            <w:rFonts w:asciiTheme="minorHAnsi" w:hAnsiTheme="minorHAnsi"/>
            <w:rPrChange w:id="84" w:author="Erin Stephenson" w:date="2019-03-13T19:33:00Z">
              <w:rPr/>
            </w:rPrChange>
          </w:rPr>
          <w:delText>.  T</w:delText>
        </w:r>
      </w:del>
      <w:r w:rsidR="00DD3A40" w:rsidRPr="00ED672B">
        <w:rPr>
          <w:rFonts w:asciiTheme="minorHAnsi" w:hAnsiTheme="minorHAnsi"/>
          <w:rPrChange w:id="85" w:author="Erin Stephenson" w:date="2019-03-13T19:33:00Z">
            <w:rPr/>
          </w:rPrChange>
        </w:rPr>
        <w:t xml:space="preserve">hese effects </w:t>
      </w:r>
      <w:del w:id="86" w:author="Erin Stephenson" w:date="2019-03-11T13:57:00Z">
        <w:r w:rsidR="00DD3A40" w:rsidRPr="00ED672B" w:rsidDel="0010266D">
          <w:rPr>
            <w:rFonts w:asciiTheme="minorHAnsi" w:hAnsiTheme="minorHAnsi"/>
            <w:rPrChange w:id="87" w:author="Erin Stephenson" w:date="2019-03-13T19:33:00Z">
              <w:rPr/>
            </w:rPrChange>
          </w:rPr>
          <w:delText>on energy expenditure</w:delText>
        </w:r>
        <w:r w:rsidR="00395526" w:rsidRPr="00ED672B" w:rsidDel="0010266D">
          <w:rPr>
            <w:rFonts w:asciiTheme="minorHAnsi" w:hAnsiTheme="minorHAnsi"/>
            <w:rPrChange w:id="88" w:author="Erin Stephenson" w:date="2019-03-13T19:33:00Z">
              <w:rPr/>
            </w:rPrChange>
          </w:rPr>
          <w:delText xml:space="preserve"> </w:delText>
        </w:r>
      </w:del>
      <w:r w:rsidR="00DD3A40" w:rsidRPr="00ED672B">
        <w:rPr>
          <w:rFonts w:asciiTheme="minorHAnsi" w:hAnsiTheme="minorHAnsi"/>
          <w:rPrChange w:id="89" w:author="Erin Stephenson" w:date="2019-03-13T19:33:00Z">
            <w:rPr/>
          </w:rPrChange>
        </w:rPr>
        <w:t>were</w:t>
      </w:r>
      <w:r w:rsidR="00395526" w:rsidRPr="00ED672B">
        <w:rPr>
          <w:rFonts w:asciiTheme="minorHAnsi" w:hAnsiTheme="minorHAnsi"/>
          <w:rPrChange w:id="90" w:author="Erin Stephenson" w:date="2019-03-13T19:33:00Z">
            <w:rPr/>
          </w:rPrChange>
        </w:rPr>
        <w:t xml:space="preserve"> not associated with differences in physical activity </w:t>
      </w:r>
      <w:r w:rsidR="0087648E" w:rsidRPr="00ED672B">
        <w:rPr>
          <w:rFonts w:asciiTheme="minorHAnsi" w:hAnsiTheme="minorHAnsi"/>
          <w:rPrChange w:id="91" w:author="Erin Stephenson" w:date="2019-03-13T19:33:00Z">
            <w:rPr/>
          </w:rPrChange>
        </w:rPr>
        <w:t>(Figure 1</w:t>
      </w:r>
      <w:r w:rsidR="00F00E78" w:rsidRPr="00ED672B">
        <w:rPr>
          <w:rFonts w:asciiTheme="minorHAnsi" w:hAnsiTheme="minorHAnsi"/>
          <w:rPrChange w:id="92" w:author="Erin Stephenson" w:date="2019-03-13T19:33:00Z">
            <w:rPr/>
          </w:rPrChange>
        </w:rPr>
        <w:t>C</w:t>
      </w:r>
      <w:r w:rsidR="00395526" w:rsidRPr="00ED672B">
        <w:rPr>
          <w:rFonts w:asciiTheme="minorHAnsi" w:hAnsiTheme="minorHAnsi"/>
          <w:rPrChange w:id="93" w:author="Erin Stephenson" w:date="2019-03-13T19:33:00Z">
            <w:rPr/>
          </w:rPrChange>
        </w:rPr>
        <w:t>).</w:t>
      </w:r>
      <w:r w:rsidR="0017194A" w:rsidRPr="00ED672B">
        <w:rPr>
          <w:rFonts w:asciiTheme="minorHAnsi" w:hAnsiTheme="minorHAnsi"/>
          <w:rPrChange w:id="94" w:author="Erin Stephenson" w:date="2019-03-13T19:33:00Z">
            <w:rPr/>
          </w:rPrChange>
        </w:rPr>
        <w:t xml:space="preserve">  These data </w:t>
      </w:r>
      <w:r w:rsidR="004D7062" w:rsidRPr="00ED672B">
        <w:rPr>
          <w:rFonts w:asciiTheme="minorHAnsi" w:hAnsiTheme="minorHAnsi"/>
          <w:rPrChange w:id="95" w:author="Erin Stephenson" w:date="2019-03-13T19:33:00Z">
            <w:rPr/>
          </w:rPrChange>
        </w:rPr>
        <w:t>support the hypothesis</w:t>
      </w:r>
      <w:r w:rsidR="0017194A" w:rsidRPr="00ED672B">
        <w:rPr>
          <w:rFonts w:asciiTheme="minorHAnsi" w:hAnsiTheme="minorHAnsi"/>
          <w:rPrChange w:id="96" w:author="Erin Stephenson" w:date="2019-03-13T19:33:00Z">
            <w:rPr/>
          </w:rPrChange>
        </w:rPr>
        <w:t xml:space="preserve"> that mTORC1 is required for the increase in </w:t>
      </w:r>
      <w:commentRangeStart w:id="97"/>
      <w:r w:rsidR="0017194A" w:rsidRPr="00ED672B">
        <w:rPr>
          <w:rFonts w:asciiTheme="minorHAnsi" w:hAnsiTheme="minorHAnsi"/>
          <w:rPrChange w:id="98" w:author="Erin Stephenson" w:date="2019-03-13T19:33:00Z">
            <w:rPr/>
          </w:rPrChange>
        </w:rPr>
        <w:t>energy expenditure</w:t>
      </w:r>
      <w:commentRangeEnd w:id="97"/>
      <w:r w:rsidR="007D34F5" w:rsidRPr="00ED672B">
        <w:rPr>
          <w:rStyle w:val="CommentReference"/>
          <w:rFonts w:asciiTheme="minorHAnsi" w:hAnsiTheme="minorHAnsi"/>
          <w:rPrChange w:id="99" w:author="Erin Stephenson" w:date="2019-03-13T19:33:00Z">
            <w:rPr>
              <w:rStyle w:val="CommentReference"/>
            </w:rPr>
          </w:rPrChange>
        </w:rPr>
        <w:commentReference w:id="97"/>
      </w:r>
      <w:r w:rsidR="0017194A" w:rsidRPr="00ED672B">
        <w:rPr>
          <w:rFonts w:asciiTheme="minorHAnsi" w:hAnsiTheme="minorHAnsi"/>
          <w:rPrChange w:id="100" w:author="Erin Stephenson" w:date="2019-03-13T19:33:00Z">
            <w:rPr/>
          </w:rPrChange>
        </w:rPr>
        <w:t xml:space="preserve"> </w:t>
      </w:r>
      <w:ins w:id="101" w:author="Erin Stephenson" w:date="2019-03-11T13:57:00Z">
        <w:r w:rsidR="0010266D" w:rsidRPr="00ED672B">
          <w:rPr>
            <w:rFonts w:asciiTheme="minorHAnsi" w:hAnsiTheme="minorHAnsi"/>
            <w:rPrChange w:id="102" w:author="Erin Stephenson" w:date="2019-03-13T19:33:00Z">
              <w:rPr/>
            </w:rPrChange>
          </w:rPr>
          <w:t xml:space="preserve">observed </w:t>
        </w:r>
      </w:ins>
      <w:r w:rsidR="0017194A" w:rsidRPr="00ED672B">
        <w:rPr>
          <w:rFonts w:asciiTheme="minorHAnsi" w:hAnsiTheme="minorHAnsi"/>
          <w:rPrChange w:id="103" w:author="Erin Stephenson" w:date="2019-03-13T19:33:00Z">
            <w:rPr/>
          </w:rPrChange>
        </w:rPr>
        <w:t>in response to HFD feeding.</w:t>
      </w:r>
      <w:r w:rsidR="00A04A3A" w:rsidRPr="00ED672B">
        <w:rPr>
          <w:rFonts w:asciiTheme="minorHAnsi" w:hAnsiTheme="minorHAnsi"/>
          <w:rPrChange w:id="104" w:author="Erin Stephenson" w:date="2019-03-13T19:33:00Z">
            <w:rPr/>
          </w:rPrChange>
        </w:rPr>
        <w:t xml:space="preserve">  </w:t>
      </w:r>
    </w:p>
    <w:p w14:paraId="621151A6" w14:textId="77777777" w:rsidR="00EE7DA9" w:rsidRPr="00ED672B" w:rsidRDefault="00EE7DA9" w:rsidP="00EE7DA9">
      <w:pPr>
        <w:rPr>
          <w:rFonts w:asciiTheme="minorHAnsi" w:hAnsiTheme="minorHAnsi"/>
          <w:rPrChange w:id="105" w:author="Erin Stephenson" w:date="2019-03-13T19:33:00Z">
            <w:rPr/>
          </w:rPrChange>
        </w:rPr>
      </w:pPr>
    </w:p>
    <w:p w14:paraId="7A82AE45" w14:textId="026474FF" w:rsidR="0087648E" w:rsidRPr="00ED672B" w:rsidRDefault="0087648E" w:rsidP="0087648E">
      <w:pPr>
        <w:pStyle w:val="Heading2"/>
        <w:rPr>
          <w:rFonts w:asciiTheme="minorHAnsi" w:hAnsiTheme="minorHAnsi"/>
          <w:rPrChange w:id="106" w:author="Erin Stephenson" w:date="2019-03-13T19:33:00Z">
            <w:rPr/>
          </w:rPrChange>
        </w:rPr>
      </w:pPr>
      <w:r w:rsidRPr="00ED672B">
        <w:rPr>
          <w:rFonts w:asciiTheme="minorHAnsi" w:hAnsiTheme="minorHAnsi"/>
          <w:rPrChange w:id="107" w:author="Erin Stephenson" w:date="2019-03-13T19:33:00Z">
            <w:rPr/>
          </w:rPrChange>
        </w:rPr>
        <w:t>Activation of mTORC1 in Muscle is Sufficient for Increased Energy Expenditure</w:t>
      </w:r>
    </w:p>
    <w:p w14:paraId="56C91861" w14:textId="37B6B60F" w:rsidR="00A472DC" w:rsidRPr="00ED672B" w:rsidRDefault="0087648E" w:rsidP="00D04DA3">
      <w:pPr>
        <w:rPr>
          <w:ins w:id="108" w:author="Erin Stephenson" w:date="2019-03-11T14:20:00Z"/>
          <w:rFonts w:asciiTheme="minorHAnsi" w:hAnsiTheme="minorHAnsi"/>
          <w:rPrChange w:id="109" w:author="Erin Stephenson" w:date="2019-03-13T19:33:00Z">
            <w:rPr>
              <w:ins w:id="110" w:author="Erin Stephenson" w:date="2019-03-11T14:20:00Z"/>
            </w:rPr>
          </w:rPrChange>
        </w:rPr>
      </w:pPr>
      <w:r w:rsidRPr="00ED672B">
        <w:rPr>
          <w:rFonts w:asciiTheme="minorHAnsi" w:hAnsiTheme="minorHAnsi"/>
          <w:rPrChange w:id="111" w:author="Erin Stephenson" w:date="2019-03-13T19:33:00Z">
            <w:rPr/>
          </w:rPrChange>
        </w:rPr>
        <w:t xml:space="preserve">To test whether </w:t>
      </w:r>
      <w:ins w:id="112" w:author="Erin Stephenson" w:date="2019-03-11T14:06:00Z">
        <w:r w:rsidR="001E275B" w:rsidRPr="00ED672B">
          <w:rPr>
            <w:rFonts w:asciiTheme="minorHAnsi" w:hAnsiTheme="minorHAnsi"/>
            <w:rPrChange w:id="113" w:author="Erin Stephenson" w:date="2019-03-13T19:33:00Z">
              <w:rPr/>
            </w:rPrChange>
          </w:rPr>
          <w:t xml:space="preserve">skeletal </w:t>
        </w:r>
      </w:ins>
      <w:r w:rsidRPr="00ED672B">
        <w:rPr>
          <w:rFonts w:asciiTheme="minorHAnsi" w:hAnsiTheme="minorHAnsi"/>
          <w:rPrChange w:id="114" w:author="Erin Stephenson" w:date="2019-03-13T19:33:00Z">
            <w:rPr/>
          </w:rPrChange>
        </w:rPr>
        <w:t xml:space="preserve">muscle mTORC1 activation </w:t>
      </w:r>
      <w:del w:id="115" w:author="Erin Stephenson" w:date="2019-03-11T14:06:00Z">
        <w:r w:rsidRPr="00ED672B" w:rsidDel="001E275B">
          <w:rPr>
            <w:rFonts w:asciiTheme="minorHAnsi" w:hAnsiTheme="minorHAnsi"/>
            <w:rPrChange w:id="116" w:author="Erin Stephenson" w:date="2019-03-13T19:33:00Z">
              <w:rPr/>
            </w:rPrChange>
          </w:rPr>
          <w:delText>was sufficient</w:delText>
        </w:r>
      </w:del>
      <w:ins w:id="117" w:author="Erin Stephenson" w:date="2019-03-13T15:05:00Z">
        <w:r w:rsidR="002470AA" w:rsidRPr="00ED672B">
          <w:rPr>
            <w:rFonts w:asciiTheme="minorHAnsi" w:hAnsiTheme="minorHAnsi"/>
            <w:rPrChange w:id="118" w:author="Erin Stephenson" w:date="2019-03-13T19:33:00Z">
              <w:rPr/>
            </w:rPrChange>
          </w:rPr>
          <w:t>resulted in elevated</w:t>
        </w:r>
      </w:ins>
      <w:r w:rsidRPr="00ED672B">
        <w:rPr>
          <w:rFonts w:asciiTheme="minorHAnsi" w:hAnsiTheme="minorHAnsi"/>
          <w:rPrChange w:id="119" w:author="Erin Stephenson" w:date="2019-03-13T19:33:00Z">
            <w:rPr/>
          </w:rPrChange>
        </w:rPr>
        <w:t xml:space="preserve"> </w:t>
      </w:r>
      <w:del w:id="120" w:author="Erin Stephenson" w:date="2019-03-11T14:06:00Z">
        <w:r w:rsidRPr="00ED672B" w:rsidDel="001E275B">
          <w:rPr>
            <w:rFonts w:asciiTheme="minorHAnsi" w:hAnsiTheme="minorHAnsi"/>
            <w:rPrChange w:id="121" w:author="Erin Stephenson" w:date="2019-03-13T19:33:00Z">
              <w:rPr/>
            </w:rPrChange>
          </w:rPr>
          <w:delText xml:space="preserve">to affect adiposity and </w:delText>
        </w:r>
      </w:del>
      <w:r w:rsidRPr="00ED672B">
        <w:rPr>
          <w:rFonts w:asciiTheme="minorHAnsi" w:hAnsiTheme="minorHAnsi"/>
          <w:rPrChange w:id="122" w:author="Erin Stephenson" w:date="2019-03-13T19:33:00Z">
            <w:rPr/>
          </w:rPrChange>
        </w:rPr>
        <w:t>energy expenditure,</w:t>
      </w:r>
      <w:r w:rsidR="00F07541" w:rsidRPr="00ED672B">
        <w:rPr>
          <w:rFonts w:asciiTheme="minorHAnsi" w:hAnsiTheme="minorHAnsi"/>
          <w:rPrChange w:id="123" w:author="Erin Stephenson" w:date="2019-03-13T19:33:00Z">
            <w:rPr/>
          </w:rPrChange>
        </w:rPr>
        <w:t xml:space="preserve"> we performed </w:t>
      </w:r>
      <w:r w:rsidR="004D0DD4" w:rsidRPr="00ED672B">
        <w:rPr>
          <w:rFonts w:asciiTheme="minorHAnsi" w:hAnsiTheme="minorHAnsi"/>
          <w:rPrChange w:id="124" w:author="Erin Stephenson" w:date="2019-03-13T19:33:00Z">
            <w:rPr/>
          </w:rPrChange>
        </w:rPr>
        <w:t xml:space="preserve">indirect </w:t>
      </w:r>
      <w:r w:rsidR="00F07541" w:rsidRPr="00ED672B">
        <w:rPr>
          <w:rFonts w:asciiTheme="minorHAnsi" w:hAnsiTheme="minorHAnsi"/>
          <w:rPrChange w:id="125" w:author="Erin Stephenson" w:date="2019-03-13T19:33:00Z">
            <w:rPr/>
          </w:rPrChange>
        </w:rPr>
        <w:t>calorimetry studies on</w:t>
      </w:r>
      <w:r w:rsidRPr="00ED672B">
        <w:rPr>
          <w:rFonts w:asciiTheme="minorHAnsi" w:hAnsiTheme="minorHAnsi"/>
          <w:rPrChange w:id="126" w:author="Erin Stephenson" w:date="2019-03-13T19:33:00Z">
            <w:rPr/>
          </w:rPrChange>
        </w:rPr>
        <w:t xml:space="preserve"> </w:t>
      </w:r>
      <w:r w:rsidRPr="00ED672B">
        <w:rPr>
          <w:rFonts w:asciiTheme="minorHAnsi" w:hAnsiTheme="minorHAnsi"/>
          <w:i/>
          <w:rPrChange w:id="127" w:author="Erin Stephenson" w:date="2019-03-13T19:33:00Z">
            <w:rPr>
              <w:i/>
            </w:rPr>
          </w:rPrChange>
        </w:rPr>
        <w:t>Ckmm-Cre</w:t>
      </w:r>
      <w:r w:rsidRPr="00ED672B">
        <w:rPr>
          <w:rFonts w:asciiTheme="minorHAnsi" w:hAnsiTheme="minorHAnsi"/>
          <w:rPrChange w:id="128" w:author="Erin Stephenson" w:date="2019-03-13T19:33:00Z">
            <w:rPr/>
          </w:rPrChange>
        </w:rPr>
        <w:t xml:space="preserve"> driven</w:t>
      </w:r>
      <w:r w:rsidR="00F07541" w:rsidRPr="00ED672B">
        <w:rPr>
          <w:rFonts w:asciiTheme="minorHAnsi" w:hAnsiTheme="minorHAnsi"/>
          <w:rPrChange w:id="129" w:author="Erin Stephenson" w:date="2019-03-13T19:33:00Z">
            <w:rPr/>
          </w:rPrChange>
        </w:rPr>
        <w:t xml:space="preserve"> </w:t>
      </w:r>
      <w:r w:rsidRPr="00ED672B">
        <w:rPr>
          <w:rFonts w:asciiTheme="minorHAnsi" w:hAnsiTheme="minorHAnsi"/>
          <w:i/>
          <w:rPrChange w:id="130" w:author="Erin Stephenson" w:date="2019-03-13T19:33:00Z">
            <w:rPr>
              <w:i/>
            </w:rPr>
          </w:rPrChange>
        </w:rPr>
        <w:t>Tsc1</w:t>
      </w:r>
      <w:r w:rsidRPr="00ED672B">
        <w:rPr>
          <w:rFonts w:asciiTheme="minorHAnsi" w:hAnsiTheme="minorHAnsi"/>
          <w:rPrChange w:id="131" w:author="Erin Stephenson" w:date="2019-03-13T19:33:00Z">
            <w:rPr/>
          </w:rPrChange>
        </w:rPr>
        <w:t xml:space="preserve"> knockout</w:t>
      </w:r>
      <w:r w:rsidR="00F07541" w:rsidRPr="00ED672B">
        <w:rPr>
          <w:rFonts w:asciiTheme="minorHAnsi" w:hAnsiTheme="minorHAnsi"/>
          <w:rPrChange w:id="132" w:author="Erin Stephenson" w:date="2019-03-13T19:33:00Z">
            <w:rPr/>
          </w:rPrChange>
        </w:rPr>
        <w:t xml:space="preserve"> mice</w:t>
      </w:r>
      <w:r w:rsidRPr="00ED672B">
        <w:rPr>
          <w:rFonts w:asciiTheme="minorHAnsi" w:hAnsiTheme="minorHAnsi"/>
          <w:rPrChange w:id="133" w:author="Erin Stephenson" w:date="2019-03-13T19:33:00Z">
            <w:rPr/>
          </w:rPrChange>
        </w:rPr>
        <w:t>.</w:t>
      </w:r>
      <w:r w:rsidR="00F07541" w:rsidRPr="00ED672B">
        <w:rPr>
          <w:rFonts w:asciiTheme="minorHAnsi" w:hAnsiTheme="minorHAnsi"/>
          <w:rPrChange w:id="134" w:author="Erin Stephenson" w:date="2019-03-13T19:33:00Z">
            <w:rPr/>
          </w:rPrChange>
        </w:rPr>
        <w:t xml:space="preserve">   </w:t>
      </w:r>
      <w:commentRangeStart w:id="135"/>
      <w:r w:rsidRPr="00ED672B">
        <w:rPr>
          <w:rFonts w:asciiTheme="minorHAnsi" w:hAnsiTheme="minorHAnsi"/>
          <w:rPrChange w:id="136" w:author="Erin Stephenson" w:date="2019-03-13T19:33:00Z">
            <w:rPr/>
          </w:rPrChange>
        </w:rPr>
        <w:t xml:space="preserve">Consistent with prior reports </w:t>
      </w:r>
      <w:r w:rsidR="001B5133" w:rsidRPr="00ED672B">
        <w:rPr>
          <w:rFonts w:asciiTheme="minorHAnsi" w:hAnsiTheme="minorHAnsi"/>
          <w:rPrChange w:id="137"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6]","plainTextFormattedCitation":"[6]","previouslyFormattedCitation":"[6]"},"properties":{"noteIndex":0},"schema":"https://github.com/citation-style-language/schema/raw/master/csl-citation.json"}</w:instrText>
      </w:r>
      <w:r w:rsidR="001B5133" w:rsidRPr="00ED672B">
        <w:rPr>
          <w:rFonts w:asciiTheme="minorHAnsi" w:hAnsiTheme="minorHAnsi"/>
          <w:rPrChange w:id="138" w:author="Erin Stephenson" w:date="2019-03-13T19:33:00Z">
            <w:rPr/>
          </w:rPrChange>
        </w:rPr>
        <w:fldChar w:fldCharType="separate"/>
      </w:r>
      <w:r w:rsidR="00256914" w:rsidRPr="00256914">
        <w:rPr>
          <w:rFonts w:asciiTheme="minorHAnsi" w:hAnsiTheme="minorHAnsi"/>
          <w:noProof/>
        </w:rPr>
        <w:t>[6]</w:t>
      </w:r>
      <w:r w:rsidR="001B5133" w:rsidRPr="00ED672B">
        <w:rPr>
          <w:rFonts w:asciiTheme="minorHAnsi" w:hAnsiTheme="minorHAnsi"/>
          <w:rPrChange w:id="139" w:author="Erin Stephenson" w:date="2019-03-13T19:33:00Z">
            <w:rPr/>
          </w:rPrChange>
        </w:rPr>
        <w:fldChar w:fldCharType="end"/>
      </w:r>
      <w:commentRangeEnd w:id="135"/>
      <w:r w:rsidR="00D60A25" w:rsidRPr="00ED672B">
        <w:rPr>
          <w:rStyle w:val="CommentReference"/>
          <w:rFonts w:asciiTheme="minorHAnsi" w:hAnsiTheme="minorHAnsi"/>
          <w:rPrChange w:id="140" w:author="Erin Stephenson" w:date="2019-03-13T19:33:00Z">
            <w:rPr>
              <w:rStyle w:val="CommentReference"/>
            </w:rPr>
          </w:rPrChange>
        </w:rPr>
        <w:commentReference w:id="135"/>
      </w:r>
      <w:r w:rsidR="001B5133" w:rsidRPr="00ED672B">
        <w:rPr>
          <w:rFonts w:asciiTheme="minorHAnsi" w:hAnsiTheme="minorHAnsi"/>
          <w:rPrChange w:id="141" w:author="Erin Stephenson" w:date="2019-03-13T19:33:00Z">
            <w:rPr/>
          </w:rPrChange>
        </w:rPr>
        <w:t xml:space="preserve"> </w:t>
      </w:r>
      <w:r w:rsidRPr="00ED672B">
        <w:rPr>
          <w:rFonts w:asciiTheme="minorHAnsi" w:hAnsiTheme="minorHAnsi"/>
          <w:rPrChange w:id="142" w:author="Erin Stephenson" w:date="2019-03-13T19:33:00Z">
            <w:rPr/>
          </w:rPrChange>
        </w:rPr>
        <w:t xml:space="preserve">we observed </w:t>
      </w:r>
      <w:del w:id="143" w:author="Erin Stephenson" w:date="2019-03-11T14:07:00Z">
        <w:r w:rsidRPr="00ED672B" w:rsidDel="001E275B">
          <w:rPr>
            <w:rFonts w:asciiTheme="minorHAnsi" w:hAnsiTheme="minorHAnsi"/>
            <w:rPrChange w:id="144" w:author="Erin Stephenson" w:date="2019-03-13T19:33:00Z">
              <w:rPr/>
            </w:rPrChange>
          </w:rPr>
          <w:delText xml:space="preserve">a </w:delText>
        </w:r>
        <w:r w:rsidR="00DC6626" w:rsidRPr="00ED672B" w:rsidDel="001E275B">
          <w:rPr>
            <w:rFonts w:asciiTheme="minorHAnsi" w:hAnsiTheme="minorHAnsi"/>
            <w:rPrChange w:id="145" w:author="Erin Stephenson" w:date="2019-03-13T19:33:00Z">
              <w:rPr/>
            </w:rPrChange>
          </w:rPr>
          <w:delText>an</w:delText>
        </w:r>
        <w:r w:rsidRPr="00ED672B" w:rsidDel="001E275B">
          <w:rPr>
            <w:rFonts w:asciiTheme="minorHAnsi" w:hAnsiTheme="minorHAnsi"/>
            <w:rPrChange w:id="146" w:author="Erin Stephenson" w:date="2019-03-13T19:33:00Z">
              <w:rPr/>
            </w:rPrChange>
          </w:rPr>
          <w:delText xml:space="preserve"> </w:delText>
        </w:r>
      </w:del>
      <w:r w:rsidRPr="00ED672B">
        <w:rPr>
          <w:rFonts w:asciiTheme="minorHAnsi" w:hAnsiTheme="minorHAnsi"/>
          <w:rPrChange w:id="147" w:author="Erin Stephenson" w:date="2019-03-13T19:33:00Z">
            <w:rPr/>
          </w:rPrChange>
        </w:rPr>
        <w:t>elevat</w:t>
      </w:r>
      <w:del w:id="148" w:author="Erin Stephenson" w:date="2019-03-11T14:07:00Z">
        <w:r w:rsidRPr="00ED672B" w:rsidDel="001E275B">
          <w:rPr>
            <w:rFonts w:asciiTheme="minorHAnsi" w:hAnsiTheme="minorHAnsi"/>
            <w:rPrChange w:id="149" w:author="Erin Stephenson" w:date="2019-03-13T19:33:00Z">
              <w:rPr/>
            </w:rPrChange>
          </w:rPr>
          <w:delText>ion in</w:delText>
        </w:r>
      </w:del>
      <w:ins w:id="150" w:author="Erin Stephenson" w:date="2019-03-11T14:07:00Z">
        <w:r w:rsidR="001E275B" w:rsidRPr="00ED672B">
          <w:rPr>
            <w:rFonts w:asciiTheme="minorHAnsi" w:hAnsiTheme="minorHAnsi"/>
            <w:rPrChange w:id="151" w:author="Erin Stephenson" w:date="2019-03-13T19:33:00Z">
              <w:rPr/>
            </w:rPrChange>
          </w:rPr>
          <w:t>ed</w:t>
        </w:r>
      </w:ins>
      <w:r w:rsidRPr="00ED672B">
        <w:rPr>
          <w:rFonts w:asciiTheme="minorHAnsi" w:hAnsiTheme="minorHAnsi"/>
          <w:rPrChange w:id="152" w:author="Erin Stephenson" w:date="2019-03-13T19:33:00Z">
            <w:rPr/>
          </w:rPrChange>
        </w:rPr>
        <w:t xml:space="preserve"> energy expenditure in muscle specific </w:t>
      </w:r>
      <w:r w:rsidRPr="00ED672B">
        <w:rPr>
          <w:rFonts w:asciiTheme="minorHAnsi" w:hAnsiTheme="minorHAnsi"/>
          <w:i/>
          <w:rPrChange w:id="153" w:author="Erin Stephenson" w:date="2019-03-13T19:33:00Z">
            <w:rPr>
              <w:i/>
            </w:rPr>
          </w:rPrChange>
        </w:rPr>
        <w:t>Tsc1</w:t>
      </w:r>
      <w:r w:rsidRPr="00ED672B">
        <w:rPr>
          <w:rFonts w:asciiTheme="minorHAnsi" w:hAnsiTheme="minorHAnsi"/>
          <w:rPrChange w:id="154" w:author="Erin Stephenson" w:date="2019-03-13T19:33:00Z">
            <w:rPr/>
          </w:rPrChange>
        </w:rPr>
        <w:t xml:space="preserve"> knockout </w:t>
      </w:r>
      <w:del w:id="155" w:author="Erin Stephenson" w:date="2019-03-11T14:08:00Z">
        <w:r w:rsidRPr="00ED672B" w:rsidDel="00BC442F">
          <w:rPr>
            <w:rFonts w:asciiTheme="minorHAnsi" w:hAnsiTheme="minorHAnsi"/>
            <w:rPrChange w:id="156" w:author="Erin Stephenson" w:date="2019-03-13T19:33:00Z">
              <w:rPr/>
            </w:rPrChange>
          </w:rPr>
          <w:delText xml:space="preserve">mouse </w:delText>
        </w:r>
      </w:del>
      <w:ins w:id="157" w:author="Erin Stephenson" w:date="2019-03-11T14:08:00Z">
        <w:r w:rsidR="00BC442F" w:rsidRPr="00ED672B">
          <w:rPr>
            <w:rFonts w:asciiTheme="minorHAnsi" w:hAnsiTheme="minorHAnsi"/>
            <w:rPrChange w:id="158" w:author="Erin Stephenson" w:date="2019-03-13T19:33:00Z">
              <w:rPr/>
            </w:rPrChange>
          </w:rPr>
          <w:t xml:space="preserve">mice </w:t>
        </w:r>
      </w:ins>
      <w:r w:rsidRPr="00ED672B">
        <w:rPr>
          <w:rFonts w:asciiTheme="minorHAnsi" w:hAnsiTheme="minorHAnsi"/>
          <w:rPrChange w:id="159" w:author="Erin Stephenson" w:date="2019-03-13T19:33:00Z">
            <w:rPr/>
          </w:rPrChange>
        </w:rPr>
        <w:t>(Figure 1</w:t>
      </w:r>
      <w:r w:rsidR="007F73C7" w:rsidRPr="00ED672B">
        <w:rPr>
          <w:rFonts w:asciiTheme="minorHAnsi" w:hAnsiTheme="minorHAnsi"/>
          <w:rPrChange w:id="160" w:author="Erin Stephenson" w:date="2019-03-13T19:33:00Z">
            <w:rPr/>
          </w:rPrChange>
        </w:rPr>
        <w:t>D</w:t>
      </w:r>
      <w:r w:rsidR="00DC6626" w:rsidRPr="00ED672B">
        <w:rPr>
          <w:rFonts w:asciiTheme="minorHAnsi" w:hAnsiTheme="minorHAnsi"/>
          <w:rPrChange w:id="161" w:author="Erin Stephenson" w:date="2019-03-13T19:33:00Z">
            <w:rPr/>
          </w:rPrChange>
        </w:rPr>
        <w:t>, p&lt;1 x 10</w:t>
      </w:r>
      <w:r w:rsidR="00DC6626" w:rsidRPr="00ED672B">
        <w:rPr>
          <w:rFonts w:asciiTheme="minorHAnsi" w:hAnsiTheme="minorHAnsi"/>
          <w:vertAlign w:val="superscript"/>
          <w:rPrChange w:id="162" w:author="Erin Stephenson" w:date="2019-03-13T19:33:00Z">
            <w:rPr>
              <w:vertAlign w:val="superscript"/>
            </w:rPr>
          </w:rPrChange>
        </w:rPr>
        <w:t>6</w:t>
      </w:r>
      <w:r w:rsidRPr="00ED672B">
        <w:rPr>
          <w:rFonts w:asciiTheme="minorHAnsi" w:hAnsiTheme="minorHAnsi"/>
          <w:rPrChange w:id="163" w:author="Erin Stephenson" w:date="2019-03-13T19:33:00Z">
            <w:rPr/>
          </w:rPrChange>
        </w:rPr>
        <w:t>)</w:t>
      </w:r>
      <w:ins w:id="164" w:author="Erin Stephenson" w:date="2019-03-11T14:09:00Z">
        <w:r w:rsidR="00C339F2" w:rsidRPr="00ED672B">
          <w:rPr>
            <w:rFonts w:asciiTheme="minorHAnsi" w:hAnsiTheme="minorHAnsi"/>
            <w:rPrChange w:id="165" w:author="Erin Stephenson" w:date="2019-03-13T19:33:00Z">
              <w:rPr/>
            </w:rPrChange>
          </w:rPr>
          <w:t>, and t</w:t>
        </w:r>
      </w:ins>
      <w:del w:id="166" w:author="Erin Stephenson" w:date="2019-03-11T14:09:00Z">
        <w:r w:rsidR="00DC6626" w:rsidRPr="00ED672B" w:rsidDel="00C339F2">
          <w:rPr>
            <w:rFonts w:asciiTheme="minorHAnsi" w:hAnsiTheme="minorHAnsi"/>
            <w:rPrChange w:id="167" w:author="Erin Stephenson" w:date="2019-03-13T19:33:00Z">
              <w:rPr/>
            </w:rPrChange>
          </w:rPr>
          <w:delText>.  T</w:delText>
        </w:r>
      </w:del>
      <w:r w:rsidR="00DC6626" w:rsidRPr="00ED672B">
        <w:rPr>
          <w:rFonts w:asciiTheme="minorHAnsi" w:hAnsiTheme="minorHAnsi"/>
          <w:rPrChange w:id="168" w:author="Erin Stephenson" w:date="2019-03-13T19:33:00Z">
            <w:rPr/>
          </w:rPrChange>
        </w:rPr>
        <w:t>h</w:t>
      </w:r>
      <w:ins w:id="169" w:author="Erin Stephenson" w:date="2019-03-11T14:08:00Z">
        <w:r w:rsidR="00BC442F" w:rsidRPr="00ED672B">
          <w:rPr>
            <w:rFonts w:asciiTheme="minorHAnsi" w:hAnsiTheme="minorHAnsi"/>
            <w:rPrChange w:id="170" w:author="Erin Stephenson" w:date="2019-03-13T19:33:00Z">
              <w:rPr/>
            </w:rPrChange>
          </w:rPr>
          <w:t xml:space="preserve">e magnitude </w:t>
        </w:r>
        <w:r w:rsidR="00741314" w:rsidRPr="00ED672B">
          <w:rPr>
            <w:rFonts w:asciiTheme="minorHAnsi" w:hAnsiTheme="minorHAnsi"/>
            <w:rPrChange w:id="171" w:author="Erin Stephenson" w:date="2019-03-13T19:33:00Z">
              <w:rPr/>
            </w:rPrChange>
          </w:rPr>
          <w:t>of this</w:t>
        </w:r>
      </w:ins>
      <w:del w:id="172" w:author="Erin Stephenson" w:date="2019-03-11T14:08:00Z">
        <w:r w:rsidR="00DC6626" w:rsidRPr="00ED672B" w:rsidDel="00BC442F">
          <w:rPr>
            <w:rFonts w:asciiTheme="minorHAnsi" w:hAnsiTheme="minorHAnsi"/>
            <w:rPrChange w:id="173" w:author="Erin Stephenson" w:date="2019-03-13T19:33:00Z">
              <w:rPr/>
            </w:rPrChange>
          </w:rPr>
          <w:delText>is</w:delText>
        </w:r>
      </w:del>
      <w:r w:rsidR="00DC6626" w:rsidRPr="00ED672B">
        <w:rPr>
          <w:rFonts w:asciiTheme="minorHAnsi" w:hAnsiTheme="minorHAnsi"/>
          <w:rPrChange w:id="174" w:author="Erin Stephenson" w:date="2019-03-13T19:33:00Z">
            <w:rPr/>
          </w:rPrChange>
        </w:rPr>
        <w:t xml:space="preserve"> </w:t>
      </w:r>
      <w:del w:id="175" w:author="Erin Stephenson" w:date="2019-03-13T15:06:00Z">
        <w:r w:rsidR="00DC6626" w:rsidRPr="00ED672B" w:rsidDel="002470AA">
          <w:rPr>
            <w:rFonts w:asciiTheme="minorHAnsi" w:hAnsiTheme="minorHAnsi"/>
            <w:rPrChange w:id="176" w:author="Erin Stephenson" w:date="2019-03-13T19:33:00Z">
              <w:rPr/>
            </w:rPrChange>
          </w:rPr>
          <w:delText xml:space="preserve">increase </w:delText>
        </w:r>
      </w:del>
      <w:ins w:id="177" w:author="Erin Stephenson" w:date="2019-03-13T15:06:00Z">
        <w:r w:rsidR="002470AA" w:rsidRPr="00ED672B">
          <w:rPr>
            <w:rFonts w:asciiTheme="minorHAnsi" w:hAnsiTheme="minorHAnsi"/>
            <w:rPrChange w:id="178" w:author="Erin Stephenson" w:date="2019-03-13T19:33:00Z">
              <w:rPr/>
            </w:rPrChange>
          </w:rPr>
          <w:t xml:space="preserve">difference </w:t>
        </w:r>
      </w:ins>
      <w:del w:id="179" w:author="Erin Stephenson" w:date="2019-03-11T14:09:00Z">
        <w:r w:rsidR="00DC6626" w:rsidRPr="00ED672B" w:rsidDel="00C339F2">
          <w:rPr>
            <w:rFonts w:asciiTheme="minorHAnsi" w:hAnsiTheme="minorHAnsi"/>
            <w:rPrChange w:id="180" w:author="Erin Stephenson" w:date="2019-03-13T19:33:00Z">
              <w:rPr/>
            </w:rPrChange>
          </w:rPr>
          <w:delText xml:space="preserve">in </w:delText>
        </w:r>
      </w:del>
      <w:del w:id="181" w:author="Erin Stephenson" w:date="2019-03-11T14:02:00Z">
        <w:r w:rsidR="00DC6626" w:rsidRPr="00ED672B" w:rsidDel="001C3ACF">
          <w:rPr>
            <w:rFonts w:asciiTheme="minorHAnsi" w:hAnsiTheme="minorHAnsi"/>
            <w:rPrChange w:id="182" w:author="Erin Stephenson" w:date="2019-03-13T19:33:00Z">
              <w:rPr/>
            </w:rPrChange>
          </w:rPr>
          <w:delText xml:space="preserve">thermogenesis </w:delText>
        </w:r>
      </w:del>
      <w:r w:rsidR="00DC6626" w:rsidRPr="00ED672B">
        <w:rPr>
          <w:rFonts w:asciiTheme="minorHAnsi" w:hAnsiTheme="minorHAnsi"/>
          <w:rPrChange w:id="183" w:author="Erin Stephenson" w:date="2019-03-13T19:33:00Z">
            <w:rPr/>
          </w:rPrChange>
        </w:rPr>
        <w:t xml:space="preserve">was </w:t>
      </w:r>
      <w:del w:id="184" w:author="Erin Stephenson" w:date="2019-03-11T14:08:00Z">
        <w:r w:rsidR="00DC6626" w:rsidRPr="00ED672B" w:rsidDel="00BC442F">
          <w:rPr>
            <w:rFonts w:asciiTheme="minorHAnsi" w:hAnsiTheme="minorHAnsi"/>
            <w:rPrChange w:id="185" w:author="Erin Stephenson" w:date="2019-03-13T19:33:00Z">
              <w:rPr/>
            </w:rPrChange>
          </w:rPr>
          <w:delText>more apparent</w:delText>
        </w:r>
      </w:del>
      <w:ins w:id="186" w:author="Erin Stephenson" w:date="2019-03-11T14:08:00Z">
        <w:r w:rsidR="00BC442F" w:rsidRPr="00ED672B">
          <w:rPr>
            <w:rFonts w:asciiTheme="minorHAnsi" w:hAnsiTheme="minorHAnsi"/>
            <w:rPrChange w:id="187" w:author="Erin Stephenson" w:date="2019-03-13T19:33:00Z">
              <w:rPr/>
            </w:rPrChange>
          </w:rPr>
          <w:t>greater</w:t>
        </w:r>
      </w:ins>
      <w:r w:rsidR="00DC6626" w:rsidRPr="00ED672B">
        <w:rPr>
          <w:rFonts w:asciiTheme="minorHAnsi" w:hAnsiTheme="minorHAnsi"/>
          <w:rPrChange w:id="188" w:author="Erin Stephenson" w:date="2019-03-13T19:33:00Z">
            <w:rPr/>
          </w:rPrChange>
        </w:rPr>
        <w:t xml:space="preserve"> during the</w:t>
      </w:r>
      <w:del w:id="189" w:author="Erin Stephenson" w:date="2019-03-11T14:02:00Z">
        <w:r w:rsidR="00DC6626" w:rsidRPr="00ED672B" w:rsidDel="001C3ACF">
          <w:rPr>
            <w:rFonts w:asciiTheme="minorHAnsi" w:hAnsiTheme="minorHAnsi"/>
            <w:rPrChange w:id="190" w:author="Erin Stephenson" w:date="2019-03-13T19:33:00Z">
              <w:rPr/>
            </w:rPrChange>
          </w:rPr>
          <w:delText xml:space="preserve"> active</w:delText>
        </w:r>
      </w:del>
      <w:r w:rsidR="00DC6626" w:rsidRPr="00ED672B">
        <w:rPr>
          <w:rFonts w:asciiTheme="minorHAnsi" w:hAnsiTheme="minorHAnsi"/>
          <w:rPrChange w:id="191" w:author="Erin Stephenson" w:date="2019-03-13T19:33:00Z">
            <w:rPr/>
          </w:rPrChange>
        </w:rPr>
        <w:t xml:space="preserve"> dark phase (</w:t>
      </w:r>
      <w:ins w:id="192" w:author="Erin Stephenson" w:date="2019-03-11T14:03:00Z">
        <w:r w:rsidR="001C3ACF" w:rsidRPr="00ED672B">
          <w:rPr>
            <w:rFonts w:asciiTheme="minorHAnsi" w:hAnsiTheme="minorHAnsi"/>
            <w:rPrChange w:id="193" w:author="Erin Stephenson" w:date="2019-03-13T19:33:00Z">
              <w:rPr/>
            </w:rPrChange>
          </w:rPr>
          <w:sym w:font="Wingdings 3" w:char="F023"/>
        </w:r>
      </w:ins>
      <w:r w:rsidR="00DC6626" w:rsidRPr="00ED672B">
        <w:rPr>
          <w:rFonts w:asciiTheme="minorHAnsi" w:hAnsiTheme="minorHAnsi"/>
          <w:rPrChange w:id="194" w:author="Erin Stephenson" w:date="2019-03-13T19:33:00Z">
            <w:rPr/>
          </w:rPrChange>
        </w:rPr>
        <w:t xml:space="preserve">17% </w:t>
      </w:r>
      <w:del w:id="195" w:author="Erin Stephenson" w:date="2019-03-11T14:03:00Z">
        <w:r w:rsidR="00DC6626" w:rsidRPr="00ED672B" w:rsidDel="001C3ACF">
          <w:rPr>
            <w:rFonts w:asciiTheme="minorHAnsi" w:hAnsiTheme="minorHAnsi"/>
            <w:rPrChange w:id="196" w:author="Erin Stephenson" w:date="2019-03-13T19:33:00Z">
              <w:rPr/>
            </w:rPrChange>
          </w:rPr>
          <w:delText xml:space="preserve">increased </w:delText>
        </w:r>
      </w:del>
      <w:r w:rsidR="00DC6626" w:rsidRPr="00ED672B">
        <w:rPr>
          <w:rFonts w:asciiTheme="minorHAnsi" w:hAnsiTheme="minorHAnsi"/>
          <w:rPrChange w:id="197" w:author="Erin Stephenson" w:date="2019-03-13T19:33:00Z">
            <w:rPr/>
          </w:rPrChange>
        </w:rPr>
        <w:t xml:space="preserve">in males, </w:t>
      </w:r>
      <w:ins w:id="198" w:author="Erin Stephenson" w:date="2019-03-11T14:03:00Z">
        <w:r w:rsidR="001C3ACF" w:rsidRPr="00ED672B">
          <w:rPr>
            <w:rFonts w:asciiTheme="minorHAnsi" w:hAnsiTheme="minorHAnsi"/>
            <w:rPrChange w:id="199" w:author="Erin Stephenson" w:date="2019-03-13T19:33:00Z">
              <w:rPr/>
            </w:rPrChange>
          </w:rPr>
          <w:sym w:font="Wingdings 3" w:char="F023"/>
        </w:r>
      </w:ins>
      <w:r w:rsidR="00DC6626" w:rsidRPr="00ED672B">
        <w:rPr>
          <w:rFonts w:asciiTheme="minorHAnsi" w:hAnsiTheme="minorHAnsi"/>
          <w:rPrChange w:id="200" w:author="Erin Stephenson" w:date="2019-03-13T19:33:00Z">
            <w:rPr/>
          </w:rPrChange>
        </w:rPr>
        <w:t xml:space="preserve">7.5% </w:t>
      </w:r>
      <w:del w:id="201" w:author="Erin Stephenson" w:date="2019-03-11T14:03:00Z">
        <w:r w:rsidR="00DC6626" w:rsidRPr="00ED672B" w:rsidDel="001C3ACF">
          <w:rPr>
            <w:rFonts w:asciiTheme="minorHAnsi" w:hAnsiTheme="minorHAnsi"/>
            <w:rPrChange w:id="202" w:author="Erin Stephenson" w:date="2019-03-13T19:33:00Z">
              <w:rPr/>
            </w:rPrChange>
          </w:rPr>
          <w:delText xml:space="preserve">increased </w:delText>
        </w:r>
      </w:del>
      <w:r w:rsidR="00DC6626" w:rsidRPr="00ED672B">
        <w:rPr>
          <w:rFonts w:asciiTheme="minorHAnsi" w:hAnsiTheme="minorHAnsi"/>
          <w:rPrChange w:id="203" w:author="Erin Stephenson" w:date="2019-03-13T19:33:00Z">
            <w:rPr/>
          </w:rPrChange>
        </w:rPr>
        <w:t>in female</w:t>
      </w:r>
      <w:ins w:id="204" w:author="Erin Stephenson" w:date="2019-03-11T14:08:00Z">
        <w:r w:rsidR="00BC442F" w:rsidRPr="00ED672B">
          <w:rPr>
            <w:rFonts w:asciiTheme="minorHAnsi" w:hAnsiTheme="minorHAnsi"/>
            <w:rPrChange w:id="205" w:author="Erin Stephenson" w:date="2019-03-13T19:33:00Z">
              <w:rPr/>
            </w:rPrChange>
          </w:rPr>
          <w:t>s</w:t>
        </w:r>
      </w:ins>
      <w:del w:id="206" w:author="Erin Stephenson" w:date="2019-03-11T14:08:00Z">
        <w:r w:rsidR="00DC6626" w:rsidRPr="00ED672B" w:rsidDel="00BC442F">
          <w:rPr>
            <w:rFonts w:asciiTheme="minorHAnsi" w:hAnsiTheme="minorHAnsi"/>
            <w:rPrChange w:id="207" w:author="Erin Stephenson" w:date="2019-03-13T19:33:00Z">
              <w:rPr/>
            </w:rPrChange>
          </w:rPr>
          <w:delText xml:space="preserve"> knockout mice</w:delText>
        </w:r>
      </w:del>
      <w:r w:rsidR="00DC6626" w:rsidRPr="00ED672B">
        <w:rPr>
          <w:rFonts w:asciiTheme="minorHAnsi" w:hAnsiTheme="minorHAnsi"/>
          <w:rPrChange w:id="208" w:author="Erin Stephenson" w:date="2019-03-13T19:33:00Z">
            <w:rPr/>
          </w:rPrChange>
        </w:rPr>
        <w:t>).</w:t>
      </w:r>
      <w:r w:rsidRPr="00ED672B">
        <w:rPr>
          <w:rFonts w:asciiTheme="minorHAnsi" w:hAnsiTheme="minorHAnsi"/>
          <w:rPrChange w:id="209" w:author="Erin Stephenson" w:date="2019-03-13T19:33:00Z">
            <w:rPr/>
          </w:rPrChange>
        </w:rPr>
        <w:t xml:space="preserve"> </w:t>
      </w:r>
      <w:r w:rsidR="00DC6626" w:rsidRPr="00ED672B">
        <w:rPr>
          <w:rFonts w:asciiTheme="minorHAnsi" w:hAnsiTheme="minorHAnsi"/>
          <w:rPrChange w:id="210" w:author="Erin Stephenson" w:date="2019-03-13T19:33:00Z">
            <w:rPr/>
          </w:rPrChange>
        </w:rPr>
        <w:t xml:space="preserve"> </w:t>
      </w:r>
      <w:del w:id="211" w:author="Erin Stephenson" w:date="2019-03-11T14:10:00Z">
        <w:r w:rsidR="00DC6626" w:rsidRPr="00ED672B" w:rsidDel="00B44CBD">
          <w:rPr>
            <w:rFonts w:asciiTheme="minorHAnsi" w:hAnsiTheme="minorHAnsi"/>
            <w:rPrChange w:id="212" w:author="Erin Stephenson" w:date="2019-03-13T19:33:00Z">
              <w:rPr/>
            </w:rPrChange>
          </w:rPr>
          <w:delText xml:space="preserve"> </w:delText>
        </w:r>
      </w:del>
      <w:r w:rsidR="00DC6626" w:rsidRPr="00ED672B">
        <w:rPr>
          <w:rFonts w:asciiTheme="minorHAnsi" w:hAnsiTheme="minorHAnsi"/>
          <w:rPrChange w:id="213" w:author="Erin Stephenson" w:date="2019-03-13T19:33:00Z">
            <w:rPr/>
          </w:rPrChange>
        </w:rPr>
        <w:t xml:space="preserve">There </w:t>
      </w:r>
      <w:r w:rsidR="007F73C7" w:rsidRPr="00ED672B">
        <w:rPr>
          <w:rFonts w:asciiTheme="minorHAnsi" w:hAnsiTheme="minorHAnsi"/>
          <w:rPrChange w:id="214" w:author="Erin Stephenson" w:date="2019-03-13T19:33:00Z">
            <w:rPr/>
          </w:rPrChange>
        </w:rPr>
        <w:t>were</w:t>
      </w:r>
      <w:r w:rsidR="00DC6626" w:rsidRPr="00ED672B">
        <w:rPr>
          <w:rFonts w:asciiTheme="minorHAnsi" w:hAnsiTheme="minorHAnsi"/>
          <w:rPrChange w:id="215" w:author="Erin Stephenson" w:date="2019-03-13T19:33:00Z">
            <w:rPr/>
          </w:rPrChange>
        </w:rPr>
        <w:t xml:space="preserve"> </w:t>
      </w:r>
      <w:r w:rsidRPr="00ED672B">
        <w:rPr>
          <w:rFonts w:asciiTheme="minorHAnsi" w:hAnsiTheme="minorHAnsi"/>
          <w:rPrChange w:id="216" w:author="Erin Stephenson" w:date="2019-03-13T19:33:00Z">
            <w:rPr/>
          </w:rPrChange>
        </w:rPr>
        <w:t xml:space="preserve">no </w:t>
      </w:r>
      <w:r w:rsidR="00FB180A" w:rsidRPr="00ED672B">
        <w:rPr>
          <w:rFonts w:asciiTheme="minorHAnsi" w:hAnsiTheme="minorHAnsi"/>
          <w:rPrChange w:id="217" w:author="Erin Stephenson" w:date="2019-03-13T19:33:00Z">
            <w:rPr/>
          </w:rPrChange>
        </w:rPr>
        <w:t>significant</w:t>
      </w:r>
      <w:r w:rsidRPr="00ED672B">
        <w:rPr>
          <w:rFonts w:asciiTheme="minorHAnsi" w:hAnsiTheme="minorHAnsi"/>
          <w:rPrChange w:id="218" w:author="Erin Stephenson" w:date="2019-03-13T19:33:00Z">
            <w:rPr/>
          </w:rPrChange>
        </w:rPr>
        <w:t xml:space="preserve"> differences in physical activity during</w:t>
      </w:r>
      <w:r w:rsidR="00106DC4" w:rsidRPr="00ED672B">
        <w:rPr>
          <w:rFonts w:asciiTheme="minorHAnsi" w:hAnsiTheme="minorHAnsi"/>
          <w:rPrChange w:id="219" w:author="Erin Stephenson" w:date="2019-03-13T19:33:00Z">
            <w:rPr/>
          </w:rPrChange>
        </w:rPr>
        <w:t xml:space="preserve"> the</w:t>
      </w:r>
      <w:r w:rsidRPr="00ED672B">
        <w:rPr>
          <w:rFonts w:asciiTheme="minorHAnsi" w:hAnsiTheme="minorHAnsi"/>
          <w:rPrChange w:id="220" w:author="Erin Stephenson" w:date="2019-03-13T19:33:00Z">
            <w:rPr/>
          </w:rPrChange>
        </w:rPr>
        <w:t xml:space="preserve"> monitoring</w:t>
      </w:r>
      <w:r w:rsidR="00106DC4" w:rsidRPr="00ED672B">
        <w:rPr>
          <w:rFonts w:asciiTheme="minorHAnsi" w:hAnsiTheme="minorHAnsi"/>
          <w:rPrChange w:id="221" w:author="Erin Stephenson" w:date="2019-03-13T19:33:00Z">
            <w:rPr/>
          </w:rPrChange>
        </w:rPr>
        <w:t xml:space="preserve"> period</w:t>
      </w:r>
      <w:r w:rsidR="00472BDC" w:rsidRPr="00ED672B">
        <w:rPr>
          <w:rFonts w:asciiTheme="minorHAnsi" w:hAnsiTheme="minorHAnsi"/>
          <w:rPrChange w:id="222" w:author="Erin Stephenson" w:date="2019-03-13T19:33:00Z">
            <w:rPr/>
          </w:rPrChange>
        </w:rPr>
        <w:t xml:space="preserve"> (Figure 1</w:t>
      </w:r>
      <w:r w:rsidR="007F73C7" w:rsidRPr="00ED672B">
        <w:rPr>
          <w:rFonts w:asciiTheme="minorHAnsi" w:hAnsiTheme="minorHAnsi"/>
          <w:rPrChange w:id="223" w:author="Erin Stephenson" w:date="2019-03-13T19:33:00Z">
            <w:rPr/>
          </w:rPrChange>
        </w:rPr>
        <w:t>E</w:t>
      </w:r>
      <w:r w:rsidR="00472BDC" w:rsidRPr="00ED672B">
        <w:rPr>
          <w:rFonts w:asciiTheme="minorHAnsi" w:hAnsiTheme="minorHAnsi"/>
          <w:rPrChange w:id="224" w:author="Erin Stephenson" w:date="2019-03-13T19:33:00Z">
            <w:rPr/>
          </w:rPrChange>
        </w:rPr>
        <w:softHyphen/>
      </w:r>
      <w:r w:rsidR="00472BDC" w:rsidRPr="00ED672B">
        <w:rPr>
          <w:rFonts w:asciiTheme="minorHAnsi" w:hAnsiTheme="minorHAnsi"/>
          <w:rPrChange w:id="225" w:author="Erin Stephenson" w:date="2019-03-13T19:33:00Z">
            <w:rPr/>
          </w:rPrChange>
        </w:rPr>
        <w:softHyphen/>
      </w:r>
      <w:r w:rsidR="00472BDC" w:rsidRPr="00ED672B">
        <w:rPr>
          <w:rFonts w:asciiTheme="minorHAnsi" w:hAnsiTheme="minorHAnsi"/>
          <w:rPrChange w:id="226" w:author="Erin Stephenson" w:date="2019-03-13T19:33:00Z">
            <w:rPr/>
          </w:rPrChange>
        </w:rPr>
        <w:softHyphen/>
      </w:r>
      <w:r w:rsidR="00472BDC" w:rsidRPr="00ED672B">
        <w:rPr>
          <w:rFonts w:asciiTheme="minorHAnsi" w:hAnsiTheme="minorHAnsi"/>
          <w:rPrChange w:id="227" w:author="Erin Stephenson" w:date="2019-03-13T19:33:00Z">
            <w:rPr/>
          </w:rPrChange>
        </w:rPr>
        <w:softHyphen/>
      </w:r>
      <w:r w:rsidRPr="00ED672B">
        <w:rPr>
          <w:rFonts w:asciiTheme="minorHAnsi" w:hAnsiTheme="minorHAnsi"/>
          <w:rPrChange w:id="228" w:author="Erin Stephenson" w:date="2019-03-13T19:33:00Z">
            <w:rPr/>
          </w:rPrChange>
        </w:rPr>
        <w:t>)</w:t>
      </w:r>
      <w:ins w:id="229" w:author="Erin Stephenson" w:date="2019-03-11T14:10:00Z">
        <w:r w:rsidR="00B44CBD" w:rsidRPr="00ED672B">
          <w:rPr>
            <w:rFonts w:asciiTheme="minorHAnsi" w:hAnsiTheme="minorHAnsi"/>
            <w:rPrChange w:id="230" w:author="Erin Stephenson" w:date="2019-03-13T19:33:00Z">
              <w:rPr/>
            </w:rPrChange>
          </w:rPr>
          <w:t xml:space="preserve">. </w:t>
        </w:r>
      </w:ins>
      <w:del w:id="231" w:author="Erin Stephenson" w:date="2019-03-11T14:10:00Z">
        <w:r w:rsidR="007F73C7" w:rsidRPr="00ED672B" w:rsidDel="00B44CBD">
          <w:rPr>
            <w:rFonts w:asciiTheme="minorHAnsi" w:hAnsiTheme="minorHAnsi"/>
            <w:rPrChange w:id="232" w:author="Erin Stephenson" w:date="2019-03-13T19:33:00Z">
              <w:rPr/>
            </w:rPrChange>
          </w:rPr>
          <w:delText xml:space="preserve">. </w:delText>
        </w:r>
      </w:del>
      <w:r w:rsidR="007F73C7" w:rsidRPr="00ED672B">
        <w:rPr>
          <w:rFonts w:asciiTheme="minorHAnsi" w:hAnsiTheme="minorHAnsi"/>
          <w:rPrChange w:id="233" w:author="Erin Stephenson" w:date="2019-03-13T19:33:00Z">
            <w:rPr/>
          </w:rPrChange>
        </w:rPr>
        <w:t xml:space="preserve"> </w:t>
      </w:r>
      <w:del w:id="234" w:author="Erin Stephenson" w:date="2019-03-11T14:11:00Z">
        <w:r w:rsidR="007F73C7" w:rsidRPr="00ED672B" w:rsidDel="00B44CBD">
          <w:rPr>
            <w:rFonts w:asciiTheme="minorHAnsi" w:hAnsiTheme="minorHAnsi"/>
            <w:rPrChange w:id="235" w:author="Erin Stephenson" w:date="2019-03-13T19:33:00Z">
              <w:rPr/>
            </w:rPrChange>
          </w:rPr>
          <w:delText>In terms of the</w:delText>
        </w:r>
      </w:del>
      <w:ins w:id="236" w:author="Erin Stephenson" w:date="2019-03-11T14:11:00Z">
        <w:r w:rsidR="00B44CBD" w:rsidRPr="00ED672B">
          <w:rPr>
            <w:rFonts w:asciiTheme="minorHAnsi" w:hAnsiTheme="minorHAnsi"/>
            <w:rPrChange w:id="237" w:author="Erin Stephenson" w:date="2019-03-13T19:33:00Z">
              <w:rPr/>
            </w:rPrChange>
          </w:rPr>
          <w:t xml:space="preserve">Although there were no differences </w:t>
        </w:r>
      </w:ins>
      <w:del w:id="238" w:author="Erin Stephenson" w:date="2019-03-11T14:11:00Z">
        <w:r w:rsidR="007F73C7" w:rsidRPr="00ED672B" w:rsidDel="00B44CBD">
          <w:rPr>
            <w:rFonts w:asciiTheme="minorHAnsi" w:hAnsiTheme="minorHAnsi"/>
            <w:rPrChange w:id="239" w:author="Erin Stephenson" w:date="2019-03-13T19:33:00Z">
              <w:rPr/>
            </w:rPrChange>
          </w:rPr>
          <w:delText xml:space="preserve"> </w:delText>
        </w:r>
      </w:del>
      <w:ins w:id="240" w:author="Erin Stephenson" w:date="2019-03-11T14:11:00Z">
        <w:r w:rsidR="00B44CBD" w:rsidRPr="00ED672B">
          <w:rPr>
            <w:rFonts w:asciiTheme="minorHAnsi" w:hAnsiTheme="minorHAnsi"/>
            <w:rPrChange w:id="241" w:author="Erin Stephenson" w:date="2019-03-13T19:33:00Z">
              <w:rPr/>
            </w:rPrChange>
          </w:rPr>
          <w:t xml:space="preserve">in the </w:t>
        </w:r>
      </w:ins>
      <w:r w:rsidR="007F73C7" w:rsidRPr="00ED672B">
        <w:rPr>
          <w:rFonts w:asciiTheme="minorHAnsi" w:hAnsiTheme="minorHAnsi"/>
          <w:rPrChange w:id="242" w:author="Erin Stephenson" w:date="2019-03-13T19:33:00Z">
            <w:rPr/>
          </w:rPrChange>
        </w:rPr>
        <w:t xml:space="preserve">respiratory exchange ratio </w:t>
      </w:r>
      <w:ins w:id="243" w:author="Erin Stephenson" w:date="2019-03-11T14:11:00Z">
        <w:r w:rsidR="00B44CBD" w:rsidRPr="00ED672B">
          <w:rPr>
            <w:rFonts w:asciiTheme="minorHAnsi" w:hAnsiTheme="minorHAnsi"/>
            <w:rPrChange w:id="244" w:author="Erin Stephenson" w:date="2019-03-13T19:33:00Z">
              <w:rPr/>
            </w:rPrChange>
          </w:rPr>
          <w:t xml:space="preserve">between knockout and wild-type male mice </w:t>
        </w:r>
      </w:ins>
      <w:r w:rsidR="007F73C7" w:rsidRPr="00ED672B">
        <w:rPr>
          <w:rFonts w:asciiTheme="minorHAnsi" w:hAnsiTheme="minorHAnsi"/>
          <w:rPrChange w:id="245" w:author="Erin Stephenson" w:date="2019-03-13T19:33:00Z">
            <w:rPr/>
          </w:rPrChange>
        </w:rPr>
        <w:t>(Figure 1F)</w:t>
      </w:r>
      <w:ins w:id="246" w:author="Erin Stephenson" w:date="2019-03-11T14:11:00Z">
        <w:r w:rsidR="00B44CBD" w:rsidRPr="00ED672B">
          <w:rPr>
            <w:rFonts w:asciiTheme="minorHAnsi" w:hAnsiTheme="minorHAnsi"/>
            <w:rPrChange w:id="247" w:author="Erin Stephenson" w:date="2019-03-13T19:33:00Z">
              <w:rPr/>
            </w:rPrChange>
          </w:rPr>
          <w:t>,</w:t>
        </w:r>
      </w:ins>
      <w:del w:id="248" w:author="Erin Stephenson" w:date="2019-03-11T14:11:00Z">
        <w:r w:rsidR="007F73C7" w:rsidRPr="00ED672B" w:rsidDel="00B44CBD">
          <w:rPr>
            <w:rFonts w:asciiTheme="minorHAnsi" w:hAnsiTheme="minorHAnsi"/>
            <w:rPrChange w:id="249" w:author="Erin Stephenson" w:date="2019-03-13T19:33:00Z">
              <w:rPr/>
            </w:rPrChange>
          </w:rPr>
          <w:delText xml:space="preserve"> while the male wild-type </w:delText>
        </w:r>
      </w:del>
      <w:del w:id="250" w:author="Erin Stephenson" w:date="2019-03-11T14:12:00Z">
        <w:r w:rsidR="007F73C7" w:rsidRPr="00ED672B" w:rsidDel="00B44CBD">
          <w:rPr>
            <w:rFonts w:asciiTheme="minorHAnsi" w:hAnsiTheme="minorHAnsi"/>
            <w:rPrChange w:id="251" w:author="Erin Stephenson" w:date="2019-03-13T19:33:00Z">
              <w:rPr/>
            </w:rPrChange>
          </w:rPr>
          <w:delText>and knockout mice were very similar,</w:delText>
        </w:r>
      </w:del>
      <w:r w:rsidR="007F73C7" w:rsidRPr="00ED672B">
        <w:rPr>
          <w:rFonts w:asciiTheme="minorHAnsi" w:hAnsiTheme="minorHAnsi"/>
          <w:rPrChange w:id="252" w:author="Erin Stephenson" w:date="2019-03-13T19:33:00Z">
            <w:rPr/>
          </w:rPrChange>
        </w:rPr>
        <w:t xml:space="preserve"> female muscle </w:t>
      </w:r>
      <w:r w:rsidR="007F73C7" w:rsidRPr="00ED672B">
        <w:rPr>
          <w:rFonts w:asciiTheme="minorHAnsi" w:hAnsiTheme="minorHAnsi"/>
          <w:i/>
          <w:rPrChange w:id="253" w:author="Erin Stephenson" w:date="2019-03-13T19:33:00Z">
            <w:rPr>
              <w:i/>
            </w:rPr>
          </w:rPrChange>
        </w:rPr>
        <w:t>Tsc1</w:t>
      </w:r>
      <w:r w:rsidR="007F73C7" w:rsidRPr="00ED672B">
        <w:rPr>
          <w:rFonts w:asciiTheme="minorHAnsi" w:hAnsiTheme="minorHAnsi"/>
          <w:rPrChange w:id="254" w:author="Erin Stephenson" w:date="2019-03-13T19:33:00Z">
            <w:rPr/>
          </w:rPrChange>
        </w:rPr>
        <w:t xml:space="preserve"> knockout mice had </w:t>
      </w:r>
      <w:ins w:id="255" w:author="Erin Stephenson" w:date="2019-03-13T15:06:00Z">
        <w:r w:rsidR="002470AA" w:rsidRPr="00ED672B">
          <w:rPr>
            <w:rFonts w:asciiTheme="minorHAnsi" w:hAnsiTheme="minorHAnsi"/>
            <w:rPrChange w:id="256" w:author="Erin Stephenson" w:date="2019-03-13T19:33:00Z">
              <w:rPr/>
            </w:rPrChange>
          </w:rPr>
          <w:t>lower</w:t>
        </w:r>
      </w:ins>
      <w:ins w:id="257" w:author="Erin Stephenson" w:date="2019-03-11T14:12:00Z">
        <w:r w:rsidR="00B44CBD" w:rsidRPr="00ED672B">
          <w:rPr>
            <w:rFonts w:asciiTheme="minorHAnsi" w:hAnsiTheme="minorHAnsi"/>
            <w:rPrChange w:id="258" w:author="Erin Stephenson" w:date="2019-03-13T19:33:00Z">
              <w:rPr/>
            </w:rPrChange>
          </w:rPr>
          <w:t xml:space="preserve"> </w:t>
        </w:r>
      </w:ins>
      <w:ins w:id="259" w:author="Erin Stephenson" w:date="2019-03-11T14:13:00Z">
        <w:r w:rsidR="00B44CBD" w:rsidRPr="00ED672B">
          <w:rPr>
            <w:rFonts w:asciiTheme="minorHAnsi" w:hAnsiTheme="minorHAnsi"/>
            <w:rPrChange w:id="260" w:author="Erin Stephenson" w:date="2019-03-13T19:33:00Z">
              <w:rPr/>
            </w:rPrChange>
          </w:rPr>
          <w:t>respiratory exchange ratio’s</w:t>
        </w:r>
      </w:ins>
      <w:ins w:id="261" w:author="Erin Stephenson" w:date="2019-03-11T14:12:00Z">
        <w:r w:rsidR="00B44CBD" w:rsidRPr="00ED672B">
          <w:rPr>
            <w:rFonts w:asciiTheme="minorHAnsi" w:hAnsiTheme="minorHAnsi"/>
            <w:rPrChange w:id="262" w:author="Erin Stephenson" w:date="2019-03-13T19:33:00Z">
              <w:rPr/>
            </w:rPrChange>
          </w:rPr>
          <w:t xml:space="preserve"> during the dark period (indicating greater</w:t>
        </w:r>
      </w:ins>
      <w:del w:id="263" w:author="Erin Stephenson" w:date="2019-03-11T14:12:00Z">
        <w:r w:rsidR="007F73C7" w:rsidRPr="00ED672B" w:rsidDel="00B44CBD">
          <w:rPr>
            <w:rFonts w:asciiTheme="minorHAnsi" w:hAnsiTheme="minorHAnsi"/>
            <w:rPrChange w:id="264" w:author="Erin Stephenson" w:date="2019-03-13T19:33:00Z">
              <w:rPr/>
            </w:rPrChange>
          </w:rPr>
          <w:delText>more</w:delText>
        </w:r>
      </w:del>
      <w:r w:rsidR="007F73C7" w:rsidRPr="00ED672B">
        <w:rPr>
          <w:rFonts w:asciiTheme="minorHAnsi" w:hAnsiTheme="minorHAnsi"/>
          <w:rPrChange w:id="265" w:author="Erin Stephenson" w:date="2019-03-13T19:33:00Z">
            <w:rPr/>
          </w:rPrChange>
        </w:rPr>
        <w:t xml:space="preserve"> lipid utilization</w:t>
      </w:r>
      <w:ins w:id="266" w:author="Erin Stephenson" w:date="2019-03-11T14:12:00Z">
        <w:r w:rsidR="00B44CBD" w:rsidRPr="00ED672B">
          <w:rPr>
            <w:rFonts w:asciiTheme="minorHAnsi" w:hAnsiTheme="minorHAnsi"/>
            <w:rPrChange w:id="267" w:author="Erin Stephenson" w:date="2019-03-13T19:33:00Z">
              <w:rPr/>
            </w:rPrChange>
          </w:rPr>
          <w:t>)</w:t>
        </w:r>
      </w:ins>
      <w:del w:id="268" w:author="Erin Stephenson" w:date="2019-03-11T14:12:00Z">
        <w:r w:rsidR="007F73C7" w:rsidRPr="00ED672B" w:rsidDel="00B44CBD">
          <w:rPr>
            <w:rFonts w:asciiTheme="minorHAnsi" w:hAnsiTheme="minorHAnsi"/>
            <w:rPrChange w:id="269" w:author="Erin Stephenson" w:date="2019-03-13T19:33:00Z">
              <w:rPr/>
            </w:rPrChange>
          </w:rPr>
          <w:delText xml:space="preserve"> at night</w:delText>
        </w:r>
      </w:del>
      <w:r w:rsidR="007F73C7" w:rsidRPr="00ED672B">
        <w:rPr>
          <w:rFonts w:asciiTheme="minorHAnsi" w:hAnsiTheme="minorHAnsi"/>
          <w:rPrChange w:id="270" w:author="Erin Stephenson" w:date="2019-03-13T19:33:00Z">
            <w:rPr/>
          </w:rPrChange>
        </w:rPr>
        <w:t>,</w:t>
      </w:r>
      <w:ins w:id="271" w:author="Erin Stephenson" w:date="2019-03-11T14:12:00Z">
        <w:r w:rsidR="00B44CBD" w:rsidRPr="00ED672B">
          <w:rPr>
            <w:rFonts w:asciiTheme="minorHAnsi" w:hAnsiTheme="minorHAnsi"/>
            <w:rPrChange w:id="272" w:author="Erin Stephenson" w:date="2019-03-13T19:33:00Z">
              <w:rPr/>
            </w:rPrChange>
          </w:rPr>
          <w:t xml:space="preserve"> </w:t>
        </w:r>
      </w:ins>
      <w:ins w:id="273" w:author="Erin Stephenson" w:date="2019-03-11T14:14:00Z">
        <w:r w:rsidR="00B44CBD" w:rsidRPr="00ED672B">
          <w:rPr>
            <w:rFonts w:asciiTheme="minorHAnsi" w:hAnsiTheme="minorHAnsi"/>
            <w:rPrChange w:id="274" w:author="Erin Stephenson" w:date="2019-03-13T19:33:00Z">
              <w:rPr/>
            </w:rPrChange>
          </w:rPr>
          <w:t>and</w:t>
        </w:r>
      </w:ins>
      <w:ins w:id="275" w:author="Erin Stephenson" w:date="2019-03-11T14:13:00Z">
        <w:r w:rsidR="00B44CBD" w:rsidRPr="00ED672B">
          <w:rPr>
            <w:rFonts w:asciiTheme="minorHAnsi" w:hAnsiTheme="minorHAnsi"/>
            <w:rPrChange w:id="276" w:author="Erin Stephenson" w:date="2019-03-13T19:33:00Z">
              <w:rPr/>
            </w:rPrChange>
          </w:rPr>
          <w:t xml:space="preserve"> higher respiratory exchange ratio’s</w:t>
        </w:r>
      </w:ins>
      <w:del w:id="277" w:author="Erin Stephenson" w:date="2019-03-11T14:12:00Z">
        <w:r w:rsidR="007F73C7" w:rsidRPr="00ED672B" w:rsidDel="00B44CBD">
          <w:rPr>
            <w:rFonts w:asciiTheme="minorHAnsi" w:hAnsiTheme="minorHAnsi"/>
            <w:rPrChange w:id="278" w:author="Erin Stephenson" w:date="2019-03-13T19:33:00Z">
              <w:rPr/>
            </w:rPrChange>
          </w:rPr>
          <w:delText xml:space="preserve"> bu</w:delText>
        </w:r>
      </w:del>
      <w:del w:id="279" w:author="Erin Stephenson" w:date="2019-03-11T14:13:00Z">
        <w:r w:rsidR="007F73C7" w:rsidRPr="00ED672B" w:rsidDel="00B44CBD">
          <w:rPr>
            <w:rFonts w:asciiTheme="minorHAnsi" w:hAnsiTheme="minorHAnsi"/>
            <w:rPrChange w:id="280" w:author="Erin Stephenson" w:date="2019-03-13T19:33:00Z">
              <w:rPr/>
            </w:rPrChange>
          </w:rPr>
          <w:delText>t</w:delText>
        </w:r>
      </w:del>
      <w:r w:rsidR="007F73C7" w:rsidRPr="00ED672B">
        <w:rPr>
          <w:rFonts w:asciiTheme="minorHAnsi" w:hAnsiTheme="minorHAnsi"/>
          <w:rPrChange w:id="281" w:author="Erin Stephenson" w:date="2019-03-13T19:33:00Z">
            <w:rPr/>
          </w:rPrChange>
        </w:rPr>
        <w:t xml:space="preserve"> </w:t>
      </w:r>
      <w:del w:id="282" w:author="Erin Stephenson" w:date="2019-03-11T14:13:00Z">
        <w:r w:rsidR="007F73C7" w:rsidRPr="00ED672B" w:rsidDel="00B44CBD">
          <w:rPr>
            <w:rFonts w:asciiTheme="minorHAnsi" w:hAnsiTheme="minorHAnsi"/>
            <w:rPrChange w:id="283" w:author="Erin Stephenson" w:date="2019-03-13T19:33:00Z">
              <w:rPr/>
            </w:rPrChange>
          </w:rPr>
          <w:delText xml:space="preserve">more carbohydrate utilization </w:delText>
        </w:r>
      </w:del>
      <w:r w:rsidR="007F73C7" w:rsidRPr="00ED672B">
        <w:rPr>
          <w:rFonts w:asciiTheme="minorHAnsi" w:hAnsiTheme="minorHAnsi"/>
          <w:rPrChange w:id="284" w:author="Erin Stephenson" w:date="2019-03-13T19:33:00Z">
            <w:rPr/>
          </w:rPrChange>
        </w:rPr>
        <w:t xml:space="preserve">during the </w:t>
      </w:r>
      <w:del w:id="285" w:author="Erin Stephenson" w:date="2019-03-11T14:13:00Z">
        <w:r w:rsidR="007F73C7" w:rsidRPr="00ED672B" w:rsidDel="00B44CBD">
          <w:rPr>
            <w:rFonts w:asciiTheme="minorHAnsi" w:hAnsiTheme="minorHAnsi"/>
            <w:rPrChange w:id="286" w:author="Erin Stephenson" w:date="2019-03-13T19:33:00Z">
              <w:rPr/>
            </w:rPrChange>
          </w:rPr>
          <w:delText>day</w:delText>
        </w:r>
      </w:del>
      <w:ins w:id="287" w:author="Erin Stephenson" w:date="2019-03-11T14:13:00Z">
        <w:r w:rsidR="00B44CBD" w:rsidRPr="00ED672B">
          <w:rPr>
            <w:rFonts w:asciiTheme="minorHAnsi" w:hAnsiTheme="minorHAnsi"/>
            <w:rPrChange w:id="288" w:author="Erin Stephenson" w:date="2019-03-13T19:33:00Z">
              <w:rPr/>
            </w:rPrChange>
          </w:rPr>
          <w:t xml:space="preserve"> light period (indicative of more carbohydrate utilization</w:t>
        </w:r>
      </w:ins>
      <w:ins w:id="289" w:author="Erin Stephenson" w:date="2019-03-11T14:14:00Z">
        <w:r w:rsidR="00B44CBD" w:rsidRPr="00ED672B">
          <w:rPr>
            <w:rFonts w:asciiTheme="minorHAnsi" w:hAnsiTheme="minorHAnsi"/>
            <w:rPrChange w:id="290" w:author="Erin Stephenson" w:date="2019-03-13T19:33:00Z">
              <w:rPr/>
            </w:rPrChange>
          </w:rPr>
          <w:t>) compared to their wild-type counterparts</w:t>
        </w:r>
      </w:ins>
      <w:ins w:id="291" w:author="Erin Stephenson" w:date="2019-03-11T14:15:00Z">
        <w:r w:rsidR="00552951" w:rsidRPr="00ED672B">
          <w:rPr>
            <w:rFonts w:asciiTheme="minorHAnsi" w:hAnsiTheme="minorHAnsi"/>
            <w:rPrChange w:id="292" w:author="Erin Stephenson" w:date="2019-03-13T19:33:00Z">
              <w:rPr/>
            </w:rPrChange>
          </w:rPr>
          <w:t>. This suggests</w:t>
        </w:r>
      </w:ins>
      <w:del w:id="293" w:author="Erin Stephenson" w:date="2019-03-11T14:15:00Z">
        <w:r w:rsidR="007F73C7" w:rsidRPr="00ED672B" w:rsidDel="00552951">
          <w:rPr>
            <w:rFonts w:asciiTheme="minorHAnsi" w:hAnsiTheme="minorHAnsi"/>
            <w:rPrChange w:id="294" w:author="Erin Stephenson" w:date="2019-03-13T19:33:00Z">
              <w:rPr/>
            </w:rPrChange>
          </w:rPr>
          <w:delText>, potentially indicating</w:delText>
        </w:r>
      </w:del>
      <w:ins w:id="295" w:author="Erin Stephenson" w:date="2019-03-11T14:15:00Z">
        <w:r w:rsidR="00552951" w:rsidRPr="00ED672B">
          <w:rPr>
            <w:rFonts w:asciiTheme="minorHAnsi" w:hAnsiTheme="minorHAnsi"/>
            <w:rPrChange w:id="296" w:author="Erin Stephenson" w:date="2019-03-13T19:33:00Z">
              <w:rPr/>
            </w:rPrChange>
          </w:rPr>
          <w:t xml:space="preserve"> there may be</w:t>
        </w:r>
      </w:ins>
      <w:r w:rsidR="00F704E4" w:rsidRPr="00ED672B">
        <w:rPr>
          <w:rFonts w:asciiTheme="minorHAnsi" w:hAnsiTheme="minorHAnsi"/>
          <w:rPrChange w:id="297" w:author="Erin Stephenson" w:date="2019-03-13T19:33:00Z">
            <w:rPr/>
          </w:rPrChange>
        </w:rPr>
        <w:t xml:space="preserve"> </w:t>
      </w:r>
      <w:ins w:id="298" w:author="Erin Stephenson" w:date="2019-03-11T14:18:00Z">
        <w:r w:rsidR="002C4DA5" w:rsidRPr="00ED672B">
          <w:rPr>
            <w:rFonts w:asciiTheme="minorHAnsi" w:hAnsiTheme="minorHAnsi"/>
            <w:rPrChange w:id="299" w:author="Erin Stephenson" w:date="2019-03-13T19:33:00Z">
              <w:rPr/>
            </w:rPrChange>
          </w:rPr>
          <w:t xml:space="preserve">a </w:t>
        </w:r>
      </w:ins>
      <w:r w:rsidR="00F704E4" w:rsidRPr="00ED672B">
        <w:rPr>
          <w:rFonts w:asciiTheme="minorHAnsi" w:hAnsiTheme="minorHAnsi"/>
          <w:rPrChange w:id="300" w:author="Erin Stephenson" w:date="2019-03-13T19:33:00Z">
            <w:rPr/>
          </w:rPrChange>
        </w:rPr>
        <w:t>sex</w:t>
      </w:r>
      <w:ins w:id="301" w:author="Erin Stephenson" w:date="2019-03-11T14:15:00Z">
        <w:r w:rsidR="00552951" w:rsidRPr="00ED672B">
          <w:rPr>
            <w:rFonts w:asciiTheme="minorHAnsi" w:hAnsiTheme="minorHAnsi"/>
            <w:rPrChange w:id="302" w:author="Erin Stephenson" w:date="2019-03-13T19:33:00Z">
              <w:rPr/>
            </w:rPrChange>
          </w:rPr>
          <w:t>ual</w:t>
        </w:r>
      </w:ins>
      <w:ins w:id="303" w:author="Erin Stephenson" w:date="2019-03-11T14:17:00Z">
        <w:r w:rsidR="00741314" w:rsidRPr="00ED672B">
          <w:rPr>
            <w:rFonts w:asciiTheme="minorHAnsi" w:hAnsiTheme="minorHAnsi"/>
            <w:rPrChange w:id="304" w:author="Erin Stephenson" w:date="2019-03-13T19:33:00Z">
              <w:rPr/>
            </w:rPrChange>
          </w:rPr>
          <w:t>ly</w:t>
        </w:r>
      </w:ins>
      <w:ins w:id="305" w:author="Erin Stephenson" w:date="2019-03-11T14:15:00Z">
        <w:r w:rsidR="00552951" w:rsidRPr="00ED672B">
          <w:rPr>
            <w:rFonts w:asciiTheme="minorHAnsi" w:hAnsiTheme="minorHAnsi"/>
            <w:rPrChange w:id="306" w:author="Erin Stephenson" w:date="2019-03-13T19:33:00Z">
              <w:rPr/>
            </w:rPrChange>
          </w:rPr>
          <w:t xml:space="preserve"> dimorphic component</w:t>
        </w:r>
      </w:ins>
      <w:ins w:id="307" w:author="Erin Stephenson" w:date="2019-03-11T14:18:00Z">
        <w:r w:rsidR="002C4DA5" w:rsidRPr="00ED672B">
          <w:rPr>
            <w:rFonts w:asciiTheme="minorHAnsi" w:hAnsiTheme="minorHAnsi"/>
            <w:rPrChange w:id="308" w:author="Erin Stephenson" w:date="2019-03-13T19:33:00Z">
              <w:rPr/>
            </w:rPrChange>
          </w:rPr>
          <w:t xml:space="preserve"> of mTORC1 signaling</w:t>
        </w:r>
      </w:ins>
      <w:ins w:id="309" w:author="Erin Stephenson" w:date="2019-03-11T14:15:00Z">
        <w:r w:rsidR="00552951" w:rsidRPr="00ED672B">
          <w:rPr>
            <w:rFonts w:asciiTheme="minorHAnsi" w:hAnsiTheme="minorHAnsi"/>
            <w:rPrChange w:id="310" w:author="Erin Stephenson" w:date="2019-03-13T19:33:00Z">
              <w:rPr/>
            </w:rPrChange>
          </w:rPr>
          <w:t xml:space="preserve"> that d</w:t>
        </w:r>
      </w:ins>
      <w:ins w:id="311" w:author="Erin Stephenson" w:date="2019-03-11T14:18:00Z">
        <w:r w:rsidR="009D2A63" w:rsidRPr="00ED672B">
          <w:rPr>
            <w:rFonts w:asciiTheme="minorHAnsi" w:hAnsiTheme="minorHAnsi"/>
            <w:rPrChange w:id="312" w:author="Erin Stephenson" w:date="2019-03-13T19:33:00Z">
              <w:rPr/>
            </w:rPrChange>
          </w:rPr>
          <w:t>etermines</w:t>
        </w:r>
      </w:ins>
      <w:del w:id="313" w:author="Erin Stephenson" w:date="2019-03-11T14:15:00Z">
        <w:r w:rsidR="00F704E4" w:rsidRPr="00ED672B" w:rsidDel="00552951">
          <w:rPr>
            <w:rFonts w:asciiTheme="minorHAnsi" w:hAnsiTheme="minorHAnsi"/>
            <w:rPrChange w:id="314" w:author="Erin Stephenson" w:date="2019-03-13T19:33:00Z">
              <w:rPr/>
            </w:rPrChange>
          </w:rPr>
          <w:delText>-dependent</w:delText>
        </w:r>
        <w:r w:rsidR="007F73C7" w:rsidRPr="00ED672B" w:rsidDel="00552951">
          <w:rPr>
            <w:rFonts w:asciiTheme="minorHAnsi" w:hAnsiTheme="minorHAnsi"/>
            <w:rPrChange w:id="315" w:author="Erin Stephenson" w:date="2019-03-13T19:33:00Z">
              <w:rPr/>
            </w:rPrChange>
          </w:rPr>
          <w:delText xml:space="preserve"> increased</w:delText>
        </w:r>
      </w:del>
      <w:r w:rsidR="007F73C7" w:rsidRPr="00ED672B">
        <w:rPr>
          <w:rFonts w:asciiTheme="minorHAnsi" w:hAnsiTheme="minorHAnsi"/>
          <w:rPrChange w:id="316" w:author="Erin Stephenson" w:date="2019-03-13T19:33:00Z">
            <w:rPr/>
          </w:rPrChange>
        </w:rPr>
        <w:t xml:space="preserve"> metabolic flexibility</w:t>
      </w:r>
      <w:r w:rsidRPr="00ED672B">
        <w:rPr>
          <w:rFonts w:asciiTheme="minorHAnsi" w:hAnsiTheme="minorHAnsi"/>
          <w:rPrChange w:id="317" w:author="Erin Stephenson" w:date="2019-03-13T19:33:00Z">
            <w:rPr/>
          </w:rPrChange>
        </w:rPr>
        <w:t xml:space="preserve">.  These data are consistent with a physiological role </w:t>
      </w:r>
      <w:del w:id="318" w:author="Erin Stephenson" w:date="2019-03-11T14:19:00Z">
        <w:r w:rsidRPr="00ED672B" w:rsidDel="00A472DC">
          <w:rPr>
            <w:rFonts w:asciiTheme="minorHAnsi" w:hAnsiTheme="minorHAnsi"/>
            <w:rPrChange w:id="319" w:author="Erin Stephenson" w:date="2019-03-13T19:33:00Z">
              <w:rPr/>
            </w:rPrChange>
          </w:rPr>
          <w:delText xml:space="preserve">of </w:delText>
        </w:r>
      </w:del>
      <w:ins w:id="320" w:author="Erin Stephenson" w:date="2019-03-11T14:19:00Z">
        <w:r w:rsidR="00A472DC" w:rsidRPr="00ED672B">
          <w:rPr>
            <w:rFonts w:asciiTheme="minorHAnsi" w:hAnsiTheme="minorHAnsi"/>
            <w:rPrChange w:id="321" w:author="Erin Stephenson" w:date="2019-03-13T19:33:00Z">
              <w:rPr/>
            </w:rPrChange>
          </w:rPr>
          <w:t xml:space="preserve">for </w:t>
        </w:r>
      </w:ins>
      <w:r w:rsidRPr="00ED672B">
        <w:rPr>
          <w:rFonts w:asciiTheme="minorHAnsi" w:hAnsiTheme="minorHAnsi"/>
          <w:rPrChange w:id="322" w:author="Erin Stephenson" w:date="2019-03-13T19:33:00Z">
            <w:rPr/>
          </w:rPrChange>
        </w:rPr>
        <w:t>mTORC1 in moderating organismal energy expenditure.</w:t>
      </w:r>
      <w:r w:rsidR="00C64A2D" w:rsidRPr="00ED672B">
        <w:rPr>
          <w:rFonts w:asciiTheme="minorHAnsi" w:hAnsiTheme="minorHAnsi"/>
          <w:rPrChange w:id="323" w:author="Erin Stephenson" w:date="2019-03-13T19:33:00Z">
            <w:rPr/>
          </w:rPrChange>
        </w:rPr>
        <w:t xml:space="preserve">  </w:t>
      </w:r>
    </w:p>
    <w:p w14:paraId="0A3BFE51" w14:textId="77777777" w:rsidR="00A472DC" w:rsidRPr="00ED672B" w:rsidRDefault="00A472DC" w:rsidP="00D04DA3">
      <w:pPr>
        <w:rPr>
          <w:ins w:id="324" w:author="Erin Stephenson" w:date="2019-03-11T14:20:00Z"/>
          <w:rFonts w:asciiTheme="minorHAnsi" w:hAnsiTheme="minorHAnsi"/>
          <w:rPrChange w:id="325" w:author="Erin Stephenson" w:date="2019-03-13T19:33:00Z">
            <w:rPr>
              <w:ins w:id="326" w:author="Erin Stephenson" w:date="2019-03-11T14:20:00Z"/>
            </w:rPr>
          </w:rPrChange>
        </w:rPr>
      </w:pPr>
    </w:p>
    <w:p w14:paraId="1FC6F806" w14:textId="26F5E9F3" w:rsidR="00184574" w:rsidRPr="00ED672B" w:rsidRDefault="00184574" w:rsidP="00D04DA3">
      <w:pPr>
        <w:rPr>
          <w:ins w:id="327" w:author="Erin Stephenson" w:date="2019-03-11T14:21:00Z"/>
          <w:rFonts w:asciiTheme="minorHAnsi" w:hAnsiTheme="minorHAnsi"/>
          <w:b/>
          <w:color w:val="6F6F74" w:themeColor="accent1"/>
          <w:sz w:val="26"/>
          <w:szCs w:val="26"/>
          <w:rPrChange w:id="328" w:author="Erin Stephenson" w:date="2019-03-13T19:33:00Z">
            <w:rPr>
              <w:ins w:id="329" w:author="Erin Stephenson" w:date="2019-03-11T14:21:00Z"/>
            </w:rPr>
          </w:rPrChange>
        </w:rPr>
      </w:pPr>
      <w:commentRangeStart w:id="330"/>
      <w:ins w:id="331" w:author="Erin Stephenson" w:date="2019-03-11T14:21:00Z">
        <w:r w:rsidRPr="00ED672B">
          <w:rPr>
            <w:rFonts w:asciiTheme="minorHAnsi" w:hAnsiTheme="minorHAnsi"/>
            <w:b/>
            <w:color w:val="6F6F74" w:themeColor="accent1"/>
            <w:sz w:val="26"/>
            <w:szCs w:val="26"/>
            <w:rPrChange w:id="332" w:author="Erin Stephenson" w:date="2019-03-13T19:33:00Z">
              <w:rPr/>
            </w:rPrChange>
          </w:rPr>
          <w:t>A</w:t>
        </w:r>
        <w:r w:rsidR="00D70AAD" w:rsidRPr="00ED672B">
          <w:rPr>
            <w:rFonts w:asciiTheme="minorHAnsi" w:hAnsiTheme="minorHAnsi"/>
            <w:b/>
            <w:color w:val="6F6F74" w:themeColor="accent1"/>
            <w:sz w:val="26"/>
            <w:szCs w:val="26"/>
            <w:rPrChange w:id="333" w:author="Erin Stephenson" w:date="2019-03-13T19:33:00Z">
              <w:rPr>
                <w:b/>
                <w:color w:val="6F6F74" w:themeColor="accent1"/>
                <w:sz w:val="26"/>
                <w:szCs w:val="26"/>
              </w:rPr>
            </w:rPrChange>
          </w:rPr>
          <w:t xml:space="preserve">ctivation of mTORC1 in Muscle does not alter energy intake </w:t>
        </w:r>
      </w:ins>
    </w:p>
    <w:p w14:paraId="14CDFE30" w14:textId="2E7ED3F0" w:rsidR="00F07541" w:rsidRPr="00ED672B" w:rsidRDefault="00C64A2D" w:rsidP="00D04DA3">
      <w:pPr>
        <w:rPr>
          <w:rFonts w:asciiTheme="minorHAnsi" w:hAnsiTheme="minorHAnsi"/>
          <w:rPrChange w:id="334" w:author="Erin Stephenson" w:date="2019-03-13T19:33:00Z">
            <w:rPr/>
          </w:rPrChange>
        </w:rPr>
      </w:pPr>
      <w:r w:rsidRPr="00ED672B">
        <w:rPr>
          <w:rFonts w:asciiTheme="minorHAnsi" w:hAnsiTheme="minorHAnsi"/>
          <w:rPrChange w:id="335" w:author="Erin Stephenson" w:date="2019-03-13T19:33:00Z">
            <w:rPr/>
          </w:rPrChange>
        </w:rPr>
        <w:t xml:space="preserve">We next evaluated </w:t>
      </w:r>
      <w:ins w:id="336" w:author="Erin Stephenson" w:date="2019-03-13T14:49:00Z">
        <w:r w:rsidR="00CC0342" w:rsidRPr="00ED672B">
          <w:rPr>
            <w:rFonts w:asciiTheme="minorHAnsi" w:hAnsiTheme="minorHAnsi"/>
            <w:rPrChange w:id="337" w:author="Erin Stephenson" w:date="2019-03-13T19:33:00Z">
              <w:rPr/>
            </w:rPrChange>
          </w:rPr>
          <w:t xml:space="preserve">the effect of </w:t>
        </w:r>
        <w:r w:rsidR="00CC0342" w:rsidRPr="00ED672B">
          <w:rPr>
            <w:rFonts w:asciiTheme="minorHAnsi" w:hAnsiTheme="minorHAnsi"/>
            <w:i/>
            <w:rPrChange w:id="338" w:author="Erin Stephenson" w:date="2019-03-13T19:33:00Z">
              <w:rPr>
                <w:i/>
              </w:rPr>
            </w:rPrChange>
          </w:rPr>
          <w:t>Ckmm-Cre</w:t>
        </w:r>
        <w:r w:rsidR="00CC0342" w:rsidRPr="00ED672B">
          <w:rPr>
            <w:rFonts w:asciiTheme="minorHAnsi" w:hAnsiTheme="minorHAnsi"/>
            <w:rPrChange w:id="339" w:author="Erin Stephenson" w:date="2019-03-13T19:33:00Z">
              <w:rPr/>
            </w:rPrChange>
          </w:rPr>
          <w:t xml:space="preserve"> driven </w:t>
        </w:r>
        <w:r w:rsidR="00CC0342" w:rsidRPr="00ED672B">
          <w:rPr>
            <w:rFonts w:asciiTheme="minorHAnsi" w:hAnsiTheme="minorHAnsi"/>
            <w:i/>
            <w:rPrChange w:id="340" w:author="Erin Stephenson" w:date="2019-03-13T19:33:00Z">
              <w:rPr>
                <w:i/>
              </w:rPr>
            </w:rPrChange>
          </w:rPr>
          <w:t>Tsc1</w:t>
        </w:r>
        <w:r w:rsidR="00CC0342" w:rsidRPr="00ED672B">
          <w:rPr>
            <w:rFonts w:asciiTheme="minorHAnsi" w:hAnsiTheme="minorHAnsi"/>
            <w:rPrChange w:id="341" w:author="Erin Stephenson" w:date="2019-03-13T19:33:00Z">
              <w:rPr/>
            </w:rPrChange>
          </w:rPr>
          <w:t xml:space="preserve"> knockout </w:t>
        </w:r>
      </w:ins>
      <w:del w:id="342" w:author="Erin Stephenson" w:date="2019-03-13T14:49:00Z">
        <w:r w:rsidRPr="00ED672B" w:rsidDel="00CC0342">
          <w:rPr>
            <w:rFonts w:asciiTheme="minorHAnsi" w:hAnsiTheme="minorHAnsi"/>
            <w:rPrChange w:id="343" w:author="Erin Stephenson" w:date="2019-03-13T19:33:00Z">
              <w:rPr/>
            </w:rPrChange>
          </w:rPr>
          <w:delText xml:space="preserve">food intake </w:delText>
        </w:r>
      </w:del>
      <w:r w:rsidRPr="00ED672B">
        <w:rPr>
          <w:rFonts w:asciiTheme="minorHAnsi" w:hAnsiTheme="minorHAnsi"/>
          <w:rPrChange w:id="344" w:author="Erin Stephenson" w:date="2019-03-13T19:33:00Z">
            <w:rPr/>
          </w:rPrChange>
        </w:rPr>
        <w:t xml:space="preserve">in </w:t>
      </w:r>
      <w:del w:id="345" w:author="Erin Stephenson" w:date="2019-03-13T14:49:00Z">
        <w:r w:rsidRPr="00ED672B" w:rsidDel="00CC0342">
          <w:rPr>
            <w:rFonts w:asciiTheme="minorHAnsi" w:hAnsiTheme="minorHAnsi"/>
            <w:rPrChange w:id="346" w:author="Erin Stephenson" w:date="2019-03-13T19:33:00Z">
              <w:rPr/>
            </w:rPrChange>
          </w:rPr>
          <w:delText xml:space="preserve">these </w:delText>
        </w:r>
      </w:del>
      <w:r w:rsidRPr="00ED672B">
        <w:rPr>
          <w:rFonts w:asciiTheme="minorHAnsi" w:hAnsiTheme="minorHAnsi"/>
          <w:rPrChange w:id="347" w:author="Erin Stephenson" w:date="2019-03-13T19:33:00Z">
            <w:rPr/>
          </w:rPrChange>
        </w:rPr>
        <w:t xml:space="preserve">animals </w:t>
      </w:r>
      <w:del w:id="348" w:author="Erin Stephenson" w:date="2019-03-13T14:50:00Z">
        <w:r w:rsidRPr="00ED672B" w:rsidDel="00CC0342">
          <w:rPr>
            <w:rFonts w:asciiTheme="minorHAnsi" w:hAnsiTheme="minorHAnsi"/>
            <w:rPrChange w:id="349" w:author="Erin Stephenson" w:date="2019-03-13T19:33:00Z">
              <w:rPr/>
            </w:rPrChange>
          </w:rPr>
          <w:delText>on both</w:delText>
        </w:r>
      </w:del>
      <w:ins w:id="350" w:author="Erin Stephenson" w:date="2019-03-13T14:50:00Z">
        <w:r w:rsidR="00CC0342" w:rsidRPr="00ED672B">
          <w:rPr>
            <w:rFonts w:asciiTheme="minorHAnsi" w:hAnsiTheme="minorHAnsi"/>
            <w:rPrChange w:id="351" w:author="Erin Stephenson" w:date="2019-03-13T19:33:00Z">
              <w:rPr/>
            </w:rPrChange>
          </w:rPr>
          <w:t>receiving either</w:t>
        </w:r>
      </w:ins>
      <w:r w:rsidRPr="00ED672B">
        <w:rPr>
          <w:rFonts w:asciiTheme="minorHAnsi" w:hAnsiTheme="minorHAnsi"/>
          <w:rPrChange w:id="352" w:author="Erin Stephenson" w:date="2019-03-13T19:33:00Z">
            <w:rPr/>
          </w:rPrChange>
        </w:rPr>
        <w:t xml:space="preserve"> </w:t>
      </w:r>
      <w:del w:id="353" w:author="Erin Stephenson" w:date="2019-03-13T15:07:00Z">
        <w:r w:rsidRPr="00ED672B" w:rsidDel="00BF7DE2">
          <w:rPr>
            <w:rFonts w:asciiTheme="minorHAnsi" w:hAnsiTheme="minorHAnsi"/>
            <w:rPrChange w:id="354" w:author="Erin Stephenson" w:date="2019-03-13T19:33:00Z">
              <w:rPr/>
            </w:rPrChange>
          </w:rPr>
          <w:delText xml:space="preserve">NCD </w:delText>
        </w:r>
      </w:del>
      <w:ins w:id="355" w:author="Erin Stephenson" w:date="2019-03-13T15:07:00Z">
        <w:r w:rsidR="00BF7DE2" w:rsidRPr="00ED672B">
          <w:rPr>
            <w:rFonts w:asciiTheme="minorHAnsi" w:hAnsiTheme="minorHAnsi"/>
            <w:rPrChange w:id="356" w:author="Erin Stephenson" w:date="2019-03-13T19:33:00Z">
              <w:rPr/>
            </w:rPrChange>
          </w:rPr>
          <w:t xml:space="preserve">standard laboratory chow </w:t>
        </w:r>
      </w:ins>
      <w:del w:id="357" w:author="Erin Stephenson" w:date="2019-03-13T14:50:00Z">
        <w:r w:rsidRPr="00ED672B" w:rsidDel="00CC0342">
          <w:rPr>
            <w:rFonts w:asciiTheme="minorHAnsi" w:hAnsiTheme="minorHAnsi"/>
            <w:rPrChange w:id="358" w:author="Erin Stephenson" w:date="2019-03-13T19:33:00Z">
              <w:rPr/>
            </w:rPrChange>
          </w:rPr>
          <w:delText xml:space="preserve">and </w:delText>
        </w:r>
      </w:del>
      <w:ins w:id="359" w:author="Erin Stephenson" w:date="2019-03-13T14:50:00Z">
        <w:r w:rsidR="00CC0342" w:rsidRPr="00ED672B">
          <w:rPr>
            <w:rFonts w:asciiTheme="minorHAnsi" w:hAnsiTheme="minorHAnsi"/>
            <w:rPrChange w:id="360" w:author="Erin Stephenson" w:date="2019-03-13T19:33:00Z">
              <w:rPr/>
            </w:rPrChange>
          </w:rPr>
          <w:t xml:space="preserve">or </w:t>
        </w:r>
      </w:ins>
      <w:del w:id="361" w:author="Erin Stephenson" w:date="2019-03-13T15:07:00Z">
        <w:r w:rsidRPr="00ED672B" w:rsidDel="00BF7DE2">
          <w:rPr>
            <w:rFonts w:asciiTheme="minorHAnsi" w:hAnsiTheme="minorHAnsi"/>
            <w:rPrChange w:id="362" w:author="Erin Stephenson" w:date="2019-03-13T19:33:00Z">
              <w:rPr/>
            </w:rPrChange>
          </w:rPr>
          <w:delText xml:space="preserve">HFD </w:delText>
        </w:r>
      </w:del>
      <w:ins w:id="363" w:author="Erin Stephenson" w:date="2019-03-13T15:07:00Z">
        <w:r w:rsidR="00BF7DE2" w:rsidRPr="00ED672B">
          <w:rPr>
            <w:rFonts w:asciiTheme="minorHAnsi" w:hAnsiTheme="minorHAnsi"/>
            <w:rPrChange w:id="364" w:author="Erin Stephenson" w:date="2019-03-13T19:33:00Z">
              <w:rPr/>
            </w:rPrChange>
          </w:rPr>
          <w:t xml:space="preserve">a high fat </w:t>
        </w:r>
      </w:ins>
      <w:r w:rsidRPr="00ED672B">
        <w:rPr>
          <w:rFonts w:asciiTheme="minorHAnsi" w:hAnsiTheme="minorHAnsi"/>
          <w:rPrChange w:id="365" w:author="Erin Stephenson" w:date="2019-03-13T19:33:00Z">
            <w:rPr/>
          </w:rPrChange>
        </w:rPr>
        <w:t>diet</w:t>
      </w:r>
      <w:del w:id="366" w:author="Erin Stephenson" w:date="2019-03-13T15:08:00Z">
        <w:r w:rsidRPr="00ED672B" w:rsidDel="00BF7DE2">
          <w:rPr>
            <w:rFonts w:asciiTheme="minorHAnsi" w:hAnsiTheme="minorHAnsi"/>
            <w:rPrChange w:id="367" w:author="Erin Stephenson" w:date="2019-03-13T19:33:00Z">
              <w:rPr/>
            </w:rPrChange>
          </w:rPr>
          <w:delText>s</w:delText>
        </w:r>
      </w:del>
      <w:r w:rsidRPr="00ED672B">
        <w:rPr>
          <w:rFonts w:asciiTheme="minorHAnsi" w:hAnsiTheme="minorHAnsi"/>
          <w:rPrChange w:id="368" w:author="Erin Stephenson" w:date="2019-03-13T19:33:00Z">
            <w:rPr/>
          </w:rPrChange>
        </w:rPr>
        <w:t xml:space="preserve">.  As shown in </w:t>
      </w:r>
      <w:commentRangeStart w:id="369"/>
      <w:commentRangeStart w:id="370"/>
      <w:r w:rsidRPr="00ED672B">
        <w:rPr>
          <w:rFonts w:asciiTheme="minorHAnsi" w:hAnsiTheme="minorHAnsi"/>
          <w:rPrChange w:id="371" w:author="Erin Stephenson" w:date="2019-03-13T19:33:00Z">
            <w:rPr/>
          </w:rPrChange>
        </w:rPr>
        <w:t>Figure 1E</w:t>
      </w:r>
      <w:commentRangeEnd w:id="369"/>
      <w:r w:rsidRPr="00ED672B">
        <w:rPr>
          <w:rStyle w:val="CommentReference"/>
          <w:rFonts w:asciiTheme="minorHAnsi" w:hAnsiTheme="minorHAnsi"/>
          <w:rPrChange w:id="372" w:author="Erin Stephenson" w:date="2019-03-13T19:33:00Z">
            <w:rPr>
              <w:rStyle w:val="CommentReference"/>
            </w:rPr>
          </w:rPrChange>
        </w:rPr>
        <w:commentReference w:id="369"/>
      </w:r>
      <w:commentRangeEnd w:id="370"/>
      <w:r w:rsidR="00F82617" w:rsidRPr="00ED672B">
        <w:rPr>
          <w:rStyle w:val="CommentReference"/>
          <w:rFonts w:asciiTheme="minorHAnsi" w:hAnsiTheme="minorHAnsi"/>
          <w:rPrChange w:id="373" w:author="Erin Stephenson" w:date="2019-03-13T19:33:00Z">
            <w:rPr>
              <w:rStyle w:val="CommentReference"/>
            </w:rPr>
          </w:rPrChange>
        </w:rPr>
        <w:commentReference w:id="370"/>
      </w:r>
      <w:r w:rsidRPr="00ED672B">
        <w:rPr>
          <w:rFonts w:asciiTheme="minorHAnsi" w:hAnsiTheme="minorHAnsi"/>
          <w:rPrChange w:id="374" w:author="Erin Stephenson" w:date="2019-03-13T19:33:00Z">
            <w:rPr/>
          </w:rPrChange>
        </w:rPr>
        <w:t xml:space="preserve">, while </w:t>
      </w:r>
      <w:ins w:id="375" w:author="Erin Stephenson" w:date="2019-03-13T14:52:00Z">
        <w:r w:rsidR="00BF7DE2" w:rsidRPr="00ED672B">
          <w:rPr>
            <w:rFonts w:asciiTheme="minorHAnsi" w:hAnsiTheme="minorHAnsi"/>
            <w:rPrChange w:id="376" w:author="Erin Stephenson" w:date="2019-03-13T19:33:00Z">
              <w:rPr/>
            </w:rPrChange>
          </w:rPr>
          <w:t>all</w:t>
        </w:r>
      </w:ins>
      <w:del w:id="377" w:author="Erin Stephenson" w:date="2019-03-13T14:52:00Z">
        <w:r w:rsidRPr="00ED672B" w:rsidDel="002D7E15">
          <w:rPr>
            <w:rFonts w:asciiTheme="minorHAnsi" w:hAnsiTheme="minorHAnsi"/>
            <w:rPrChange w:id="378" w:author="Erin Stephenson" w:date="2019-03-13T19:33:00Z">
              <w:rPr/>
            </w:rPrChange>
          </w:rPr>
          <w:delText>the</w:delText>
        </w:r>
      </w:del>
      <w:r w:rsidRPr="00ED672B">
        <w:rPr>
          <w:rFonts w:asciiTheme="minorHAnsi" w:hAnsiTheme="minorHAnsi"/>
          <w:rPrChange w:id="379" w:author="Erin Stephenson" w:date="2019-03-13T19:33:00Z">
            <w:rPr/>
          </w:rPrChange>
        </w:rPr>
        <w:t xml:space="preserve"> </w:t>
      </w:r>
      <w:del w:id="380" w:author="Erin Stephenson" w:date="2019-03-13T15:08:00Z">
        <w:r w:rsidRPr="00ED672B" w:rsidDel="00BF7DE2">
          <w:rPr>
            <w:rFonts w:asciiTheme="minorHAnsi" w:hAnsiTheme="minorHAnsi"/>
            <w:rPrChange w:id="381" w:author="Erin Stephenson" w:date="2019-03-13T19:33:00Z">
              <w:rPr/>
            </w:rPrChange>
          </w:rPr>
          <w:delText xml:space="preserve">HFD </w:delText>
        </w:r>
      </w:del>
      <w:ins w:id="382" w:author="Erin Stephenson" w:date="2019-03-13T15:08:00Z">
        <w:r w:rsidR="00BF7DE2" w:rsidRPr="00ED672B">
          <w:rPr>
            <w:rFonts w:asciiTheme="minorHAnsi" w:hAnsiTheme="minorHAnsi"/>
            <w:rPrChange w:id="383" w:author="Erin Stephenson" w:date="2019-03-13T19:33:00Z">
              <w:rPr/>
            </w:rPrChange>
          </w:rPr>
          <w:t>mice receiving the high fat diet</w:t>
        </w:r>
      </w:ins>
      <w:del w:id="384" w:author="Erin Stephenson" w:date="2019-03-13T15:08:00Z">
        <w:r w:rsidRPr="00ED672B" w:rsidDel="00BF7DE2">
          <w:rPr>
            <w:rFonts w:asciiTheme="minorHAnsi" w:hAnsiTheme="minorHAnsi"/>
            <w:rPrChange w:id="385" w:author="Erin Stephenson" w:date="2019-03-13T19:33:00Z">
              <w:rPr/>
            </w:rPrChange>
          </w:rPr>
          <w:delText>animals</w:delText>
        </w:r>
      </w:del>
      <w:r w:rsidRPr="00ED672B">
        <w:rPr>
          <w:rFonts w:asciiTheme="minorHAnsi" w:hAnsiTheme="minorHAnsi"/>
          <w:rPrChange w:id="386" w:author="Erin Stephenson" w:date="2019-03-13T19:33:00Z">
            <w:rPr/>
          </w:rPrChange>
        </w:rPr>
        <w:t xml:space="preserve"> ingested more calories</w:t>
      </w:r>
      <w:ins w:id="387" w:author="Erin Stephenson" w:date="2019-03-13T14:52:00Z">
        <w:r w:rsidR="002D7E15" w:rsidRPr="00ED672B">
          <w:rPr>
            <w:rFonts w:asciiTheme="minorHAnsi" w:hAnsiTheme="minorHAnsi"/>
            <w:rPrChange w:id="388" w:author="Erin Stephenson" w:date="2019-03-13T19:33:00Z">
              <w:rPr/>
            </w:rPrChange>
          </w:rPr>
          <w:t xml:space="preserve"> than </w:t>
        </w:r>
      </w:ins>
      <w:ins w:id="389" w:author="Erin Stephenson" w:date="2019-03-13T15:08:00Z">
        <w:r w:rsidR="00BF7DE2" w:rsidRPr="00ED672B">
          <w:rPr>
            <w:rFonts w:asciiTheme="minorHAnsi" w:hAnsiTheme="minorHAnsi"/>
            <w:rPrChange w:id="390" w:author="Erin Stephenson" w:date="2019-03-13T19:33:00Z">
              <w:rPr/>
            </w:rPrChange>
          </w:rPr>
          <w:t>those receiving chow</w:t>
        </w:r>
      </w:ins>
      <w:r w:rsidRPr="00ED672B">
        <w:rPr>
          <w:rFonts w:asciiTheme="minorHAnsi" w:hAnsiTheme="minorHAnsi"/>
          <w:rPrChange w:id="391" w:author="Erin Stephenson" w:date="2019-03-13T19:33:00Z">
            <w:rPr/>
          </w:rPrChange>
        </w:rPr>
        <w:t xml:space="preserve">, there was no </w:t>
      </w:r>
      <w:r w:rsidR="003B35C6" w:rsidRPr="00ED672B">
        <w:rPr>
          <w:rFonts w:asciiTheme="minorHAnsi" w:hAnsiTheme="minorHAnsi"/>
          <w:rPrChange w:id="392" w:author="Erin Stephenson" w:date="2019-03-13T19:33:00Z">
            <w:rPr/>
          </w:rPrChange>
        </w:rPr>
        <w:t xml:space="preserve">significant </w:t>
      </w:r>
      <w:r w:rsidRPr="00ED672B">
        <w:rPr>
          <w:rFonts w:asciiTheme="minorHAnsi" w:hAnsiTheme="minorHAnsi"/>
          <w:rPrChange w:id="393" w:author="Erin Stephenson" w:date="2019-03-13T19:33:00Z">
            <w:rPr/>
          </w:rPrChange>
        </w:rPr>
        <w:t xml:space="preserve">difference in energy intake between wild-type and muscle </w:t>
      </w:r>
      <w:r w:rsidRPr="00ED672B">
        <w:rPr>
          <w:rFonts w:asciiTheme="minorHAnsi" w:hAnsiTheme="minorHAnsi"/>
          <w:i/>
          <w:rPrChange w:id="394" w:author="Erin Stephenson" w:date="2019-03-13T19:33:00Z">
            <w:rPr>
              <w:i/>
            </w:rPr>
          </w:rPrChange>
        </w:rPr>
        <w:t>Tsc1</w:t>
      </w:r>
      <w:r w:rsidRPr="00ED672B">
        <w:rPr>
          <w:rFonts w:asciiTheme="minorHAnsi" w:hAnsiTheme="minorHAnsi"/>
          <w:rPrChange w:id="395" w:author="Erin Stephenson" w:date="2019-03-13T19:33:00Z">
            <w:rPr/>
          </w:rPrChange>
        </w:rPr>
        <w:t xml:space="preserve"> knockout mice</w:t>
      </w:r>
      <w:ins w:id="396" w:author="Erin Stephenson" w:date="2019-03-13T15:09:00Z">
        <w:r w:rsidR="002C645C" w:rsidRPr="00ED672B">
          <w:rPr>
            <w:rFonts w:asciiTheme="minorHAnsi" w:hAnsiTheme="minorHAnsi"/>
            <w:rPrChange w:id="397" w:author="Erin Stephenson" w:date="2019-03-13T19:33:00Z">
              <w:rPr/>
            </w:rPrChange>
          </w:rPr>
          <w:t xml:space="preserve"> within each diet grouping</w:t>
        </w:r>
      </w:ins>
      <w:r w:rsidRPr="00ED672B">
        <w:rPr>
          <w:rFonts w:asciiTheme="minorHAnsi" w:hAnsiTheme="minorHAnsi"/>
          <w:rPrChange w:id="398" w:author="Erin Stephenson" w:date="2019-03-13T19:33:00Z">
            <w:rPr/>
          </w:rPrChange>
        </w:rPr>
        <w:t>.</w:t>
      </w:r>
      <w:ins w:id="399" w:author="Erin Stephenson" w:date="2019-03-13T14:53:00Z">
        <w:r w:rsidR="00001ABF" w:rsidRPr="00ED672B">
          <w:rPr>
            <w:rFonts w:asciiTheme="minorHAnsi" w:hAnsiTheme="minorHAnsi"/>
            <w:rPrChange w:id="400" w:author="Erin Stephenson" w:date="2019-03-13T19:33:00Z">
              <w:rPr/>
            </w:rPrChange>
          </w:rPr>
          <w:t xml:space="preserve"> This is in contrast to previous reports that show mice with </w:t>
        </w:r>
        <w:r w:rsidR="00016504" w:rsidRPr="00ED672B">
          <w:rPr>
            <w:rFonts w:asciiTheme="minorHAnsi" w:hAnsiTheme="minorHAnsi"/>
            <w:i/>
            <w:rPrChange w:id="401" w:author="Erin Stephenson" w:date="2019-03-13T19:33:00Z">
              <w:rPr>
                <w:i/>
              </w:rPr>
            </w:rPrChange>
          </w:rPr>
          <w:t>ACTA</w:t>
        </w:r>
        <w:r w:rsidR="00001ABF" w:rsidRPr="00ED672B">
          <w:rPr>
            <w:rFonts w:asciiTheme="minorHAnsi" w:hAnsiTheme="minorHAnsi"/>
            <w:i/>
            <w:rPrChange w:id="402" w:author="Erin Stephenson" w:date="2019-03-13T19:33:00Z">
              <w:rPr/>
            </w:rPrChange>
          </w:rPr>
          <w:t>1-Cre</w:t>
        </w:r>
        <w:r w:rsidR="00001ABF" w:rsidRPr="00ED672B">
          <w:rPr>
            <w:rFonts w:asciiTheme="minorHAnsi" w:hAnsiTheme="minorHAnsi"/>
            <w:rPrChange w:id="403" w:author="Erin Stephenson" w:date="2019-03-13T19:33:00Z">
              <w:rPr/>
            </w:rPrChange>
          </w:rPr>
          <w:t xml:space="preserve"> driven </w:t>
        </w:r>
        <w:r w:rsidR="00001ABF" w:rsidRPr="00ED672B">
          <w:rPr>
            <w:rFonts w:asciiTheme="minorHAnsi" w:hAnsiTheme="minorHAnsi"/>
            <w:i/>
            <w:rPrChange w:id="404" w:author="Erin Stephenson" w:date="2019-03-13T19:33:00Z">
              <w:rPr/>
            </w:rPrChange>
          </w:rPr>
          <w:t>Tsc1</w:t>
        </w:r>
        <w:r w:rsidR="00001ABF" w:rsidRPr="00ED672B">
          <w:rPr>
            <w:rFonts w:asciiTheme="minorHAnsi" w:hAnsiTheme="minorHAnsi"/>
            <w:rPrChange w:id="405" w:author="Erin Stephenson" w:date="2019-03-13T19:33:00Z">
              <w:rPr/>
            </w:rPrChange>
          </w:rPr>
          <w:t xml:space="preserve"> knockout eat more food </w:t>
        </w:r>
      </w:ins>
      <w:ins w:id="406" w:author="Erin Stephenson" w:date="2019-03-13T14:54:00Z">
        <w:r w:rsidR="00001ABF" w:rsidRPr="00ED672B">
          <w:rPr>
            <w:rFonts w:asciiTheme="minorHAnsi" w:hAnsiTheme="minorHAnsi"/>
            <w:rPrChange w:id="407" w:author="Erin Stephenson" w:date="2019-03-13T19:33:00Z">
              <w:rPr/>
            </w:rPrChange>
          </w:rPr>
          <w:t xml:space="preserve">than control mice when </w:t>
        </w:r>
      </w:ins>
      <w:ins w:id="408" w:author="Erin Stephenson" w:date="2019-03-13T14:55:00Z">
        <w:r w:rsidR="00F93B2F" w:rsidRPr="00ED672B">
          <w:rPr>
            <w:rFonts w:asciiTheme="minorHAnsi" w:hAnsiTheme="minorHAnsi"/>
            <w:rPrChange w:id="409" w:author="Erin Stephenson" w:date="2019-03-13T19:33:00Z">
              <w:rPr/>
            </w:rPrChange>
          </w:rPr>
          <w:t>provided</w:t>
        </w:r>
      </w:ins>
      <w:ins w:id="410" w:author="Erin Stephenson" w:date="2019-03-13T14:54:00Z">
        <w:r w:rsidR="00001ABF" w:rsidRPr="00ED672B">
          <w:rPr>
            <w:rFonts w:asciiTheme="minorHAnsi" w:hAnsiTheme="minorHAnsi"/>
            <w:rPrChange w:id="411" w:author="Erin Stephenson" w:date="2019-03-13T19:33:00Z">
              <w:rPr/>
            </w:rPrChange>
          </w:rPr>
          <w:t xml:space="preserve"> a diet consisting of 60% calories from fat [</w:t>
        </w:r>
        <w:commentRangeStart w:id="412"/>
        <w:r w:rsidR="00001ABF" w:rsidRPr="00ED672B">
          <w:rPr>
            <w:rFonts w:asciiTheme="minorHAnsi" w:hAnsiTheme="minorHAnsi"/>
            <w:rPrChange w:id="413" w:author="Erin Stephenson" w:date="2019-03-13T19:33:00Z">
              <w:rPr/>
            </w:rPrChange>
          </w:rPr>
          <w:t>Guridi 2016 Skeletal Muscle</w:t>
        </w:r>
        <w:commentRangeEnd w:id="412"/>
        <w:r w:rsidR="00001ABF" w:rsidRPr="00ED672B">
          <w:rPr>
            <w:rStyle w:val="CommentReference"/>
            <w:rFonts w:asciiTheme="minorHAnsi" w:hAnsiTheme="minorHAnsi"/>
            <w:rPrChange w:id="414" w:author="Erin Stephenson" w:date="2019-03-13T19:33:00Z">
              <w:rPr>
                <w:rStyle w:val="CommentReference"/>
              </w:rPr>
            </w:rPrChange>
          </w:rPr>
          <w:commentReference w:id="412"/>
        </w:r>
        <w:r w:rsidR="00001ABF" w:rsidRPr="00ED672B">
          <w:rPr>
            <w:rFonts w:asciiTheme="minorHAnsi" w:hAnsiTheme="minorHAnsi"/>
            <w:rPrChange w:id="415" w:author="Erin Stephenson" w:date="2019-03-13T19:33:00Z">
              <w:rPr/>
            </w:rPrChange>
          </w:rPr>
          <w:t>].</w:t>
        </w:r>
      </w:ins>
    </w:p>
    <w:commentRangeEnd w:id="330"/>
    <w:p w14:paraId="29FCD5C2" w14:textId="77777777" w:rsidR="00526B0E" w:rsidRPr="00ED672B" w:rsidRDefault="007A3D75" w:rsidP="00526B0E">
      <w:pPr>
        <w:rPr>
          <w:rFonts w:asciiTheme="minorHAnsi" w:hAnsiTheme="minorHAnsi"/>
          <w:rPrChange w:id="416" w:author="Erin Stephenson" w:date="2019-03-13T19:33:00Z">
            <w:rPr/>
          </w:rPrChange>
        </w:rPr>
      </w:pPr>
      <w:r w:rsidRPr="00ED672B">
        <w:rPr>
          <w:rStyle w:val="CommentReference"/>
          <w:rFonts w:asciiTheme="minorHAnsi" w:hAnsiTheme="minorHAnsi"/>
          <w:rPrChange w:id="417" w:author="Erin Stephenson" w:date="2019-03-13T19:33:00Z">
            <w:rPr>
              <w:rStyle w:val="CommentReference"/>
            </w:rPr>
          </w:rPrChange>
        </w:rPr>
        <w:commentReference w:id="330"/>
      </w:r>
    </w:p>
    <w:p w14:paraId="2C271624" w14:textId="77777777" w:rsidR="0087648E" w:rsidRPr="00ED672B" w:rsidRDefault="0087648E" w:rsidP="0087648E">
      <w:pPr>
        <w:pStyle w:val="Heading2"/>
        <w:rPr>
          <w:rFonts w:asciiTheme="minorHAnsi" w:hAnsiTheme="minorHAnsi"/>
          <w:rPrChange w:id="418" w:author="Erin Stephenson" w:date="2019-03-13T19:33:00Z">
            <w:rPr/>
          </w:rPrChange>
        </w:rPr>
      </w:pPr>
      <w:r w:rsidRPr="00ED672B">
        <w:rPr>
          <w:rFonts w:asciiTheme="minorHAnsi" w:hAnsiTheme="minorHAnsi"/>
          <w:rPrChange w:id="419" w:author="Erin Stephenson" w:date="2019-03-13T19:33:00Z">
            <w:rPr/>
          </w:rPrChange>
        </w:rPr>
        <w:lastRenderedPageBreak/>
        <w:t xml:space="preserve">Knockout of </w:t>
      </w:r>
      <w:r w:rsidRPr="00ED672B">
        <w:rPr>
          <w:rFonts w:asciiTheme="minorHAnsi" w:hAnsiTheme="minorHAnsi"/>
          <w:i/>
          <w:rPrChange w:id="420" w:author="Erin Stephenson" w:date="2019-03-13T19:33:00Z">
            <w:rPr>
              <w:i/>
            </w:rPr>
          </w:rPrChange>
        </w:rPr>
        <w:t>Tsc1</w:t>
      </w:r>
      <w:r w:rsidRPr="00ED672B">
        <w:rPr>
          <w:rFonts w:asciiTheme="minorHAnsi" w:hAnsiTheme="minorHAnsi"/>
          <w:rPrChange w:id="421" w:author="Erin Stephenson" w:date="2019-03-13T19:33:00Z">
            <w:rPr/>
          </w:rPrChange>
        </w:rPr>
        <w:t xml:space="preserve"> in Muscle Causes Resistance to Age- and Diet-Induced Obesity</w:t>
      </w:r>
    </w:p>
    <w:p w14:paraId="526655A8" w14:textId="1A6324FC" w:rsidR="0087648E" w:rsidRPr="00ED672B" w:rsidDel="00BB2B9F" w:rsidRDefault="006D5C5F">
      <w:pPr>
        <w:rPr>
          <w:del w:id="422" w:author="Erin Stephenson" w:date="2019-03-11T14:25:00Z"/>
          <w:rFonts w:asciiTheme="minorHAnsi" w:hAnsiTheme="minorHAnsi"/>
          <w:rPrChange w:id="423" w:author="Erin Stephenson" w:date="2019-03-13T19:33:00Z">
            <w:rPr>
              <w:del w:id="424" w:author="Erin Stephenson" w:date="2019-03-11T14:25:00Z"/>
            </w:rPr>
          </w:rPrChange>
        </w:rPr>
      </w:pPr>
      <w:ins w:id="425" w:author="Erin Stephenson" w:date="2019-03-11T14:28:00Z">
        <w:r w:rsidRPr="00ED672B">
          <w:rPr>
            <w:rFonts w:asciiTheme="minorHAnsi" w:hAnsiTheme="minorHAnsi"/>
            <w:rPrChange w:id="426" w:author="Erin Stephenson" w:date="2019-03-13T19:33:00Z">
              <w:rPr/>
            </w:rPrChange>
          </w:rPr>
          <w:t xml:space="preserve">Given the finding that mTORC1 activation </w:t>
        </w:r>
      </w:ins>
      <w:ins w:id="427" w:author="Erin Stephenson" w:date="2019-03-11T14:29:00Z">
        <w:r w:rsidRPr="00ED672B">
          <w:rPr>
            <w:rFonts w:asciiTheme="minorHAnsi" w:hAnsiTheme="minorHAnsi"/>
            <w:rPrChange w:id="428" w:author="Erin Stephenson" w:date="2019-03-13T19:33:00Z">
              <w:rPr/>
            </w:rPrChange>
          </w:rPr>
          <w:t xml:space="preserve">in skeletal muscle </w:t>
        </w:r>
      </w:ins>
      <w:ins w:id="429" w:author="Erin Stephenson" w:date="2019-03-11T14:28:00Z">
        <w:r w:rsidRPr="00ED672B">
          <w:rPr>
            <w:rFonts w:asciiTheme="minorHAnsi" w:hAnsiTheme="minorHAnsi"/>
            <w:rPrChange w:id="430" w:author="Erin Stephenson" w:date="2019-03-13T19:33:00Z">
              <w:rPr/>
            </w:rPrChange>
          </w:rPr>
          <w:t xml:space="preserve">caused elevated energy expenditure in the absence of </w:t>
        </w:r>
      </w:ins>
      <w:ins w:id="431" w:author="Erin Stephenson" w:date="2019-03-11T14:30:00Z">
        <w:r w:rsidRPr="00ED672B">
          <w:rPr>
            <w:rFonts w:asciiTheme="minorHAnsi" w:hAnsiTheme="minorHAnsi"/>
            <w:rPrChange w:id="432" w:author="Erin Stephenson" w:date="2019-03-13T19:33:00Z">
              <w:rPr/>
            </w:rPrChange>
          </w:rPr>
          <w:t>increased</w:t>
        </w:r>
      </w:ins>
      <w:ins w:id="433" w:author="Erin Stephenson" w:date="2019-03-11T14:28:00Z">
        <w:r w:rsidRPr="00ED672B">
          <w:rPr>
            <w:rFonts w:asciiTheme="minorHAnsi" w:hAnsiTheme="minorHAnsi"/>
            <w:rPrChange w:id="434" w:author="Erin Stephenson" w:date="2019-03-13T19:33:00Z">
              <w:rPr/>
            </w:rPrChange>
          </w:rPr>
          <w:t xml:space="preserve"> energy intake, we </w:t>
        </w:r>
      </w:ins>
      <w:ins w:id="435" w:author="Erin Stephenson" w:date="2019-03-11T14:29:00Z">
        <w:r w:rsidRPr="00ED672B">
          <w:rPr>
            <w:rFonts w:asciiTheme="minorHAnsi" w:hAnsiTheme="minorHAnsi"/>
            <w:rPrChange w:id="436" w:author="Erin Stephenson" w:date="2019-03-13T19:33:00Z">
              <w:rPr/>
            </w:rPrChange>
          </w:rPr>
          <w:t>sought to</w:t>
        </w:r>
      </w:ins>
    </w:p>
    <w:p w14:paraId="45ABD6D1" w14:textId="3F456991" w:rsidR="0087648E" w:rsidRPr="00ED672B" w:rsidRDefault="00BB27F2" w:rsidP="006D5C5F">
      <w:pPr>
        <w:rPr>
          <w:rFonts w:asciiTheme="minorHAnsi" w:hAnsiTheme="minorHAnsi"/>
          <w:rPrChange w:id="437" w:author="Erin Stephenson" w:date="2019-03-13T19:33:00Z">
            <w:rPr/>
          </w:rPrChange>
        </w:rPr>
      </w:pPr>
      <w:del w:id="438" w:author="Erin Stephenson" w:date="2019-03-11T14:29:00Z">
        <w:r w:rsidRPr="00ED672B" w:rsidDel="006D5C5F">
          <w:rPr>
            <w:rFonts w:asciiTheme="minorHAnsi" w:hAnsiTheme="minorHAnsi"/>
            <w:rPrChange w:id="439" w:author="Erin Stephenson" w:date="2019-03-13T19:33:00Z">
              <w:rPr/>
            </w:rPrChange>
          </w:rPr>
          <w:delText>To</w:delText>
        </w:r>
      </w:del>
      <w:r w:rsidRPr="00ED672B">
        <w:rPr>
          <w:rFonts w:asciiTheme="minorHAnsi" w:hAnsiTheme="minorHAnsi"/>
          <w:rPrChange w:id="440" w:author="Erin Stephenson" w:date="2019-03-13T19:33:00Z">
            <w:rPr/>
          </w:rPrChange>
        </w:rPr>
        <w:t xml:space="preserve"> understand the physiological significance of </w:t>
      </w:r>
      <w:ins w:id="441" w:author="Erin Stephenson" w:date="2019-03-11T14:27:00Z">
        <w:r w:rsidR="00BB2B9F" w:rsidRPr="00ED672B">
          <w:rPr>
            <w:rFonts w:asciiTheme="minorHAnsi" w:hAnsiTheme="minorHAnsi"/>
            <w:rPrChange w:id="442" w:author="Erin Stephenson" w:date="2019-03-13T19:33:00Z">
              <w:rPr/>
            </w:rPrChange>
          </w:rPr>
          <w:t>mTORC1 activation on body composition</w:t>
        </w:r>
      </w:ins>
      <w:ins w:id="443" w:author="Erin Stephenson" w:date="2019-03-11T14:29:00Z">
        <w:r w:rsidR="006D5C5F" w:rsidRPr="00ED672B">
          <w:rPr>
            <w:rFonts w:asciiTheme="minorHAnsi" w:hAnsiTheme="minorHAnsi"/>
            <w:rPrChange w:id="444" w:author="Erin Stephenson" w:date="2019-03-13T19:33:00Z">
              <w:rPr/>
            </w:rPrChange>
          </w:rPr>
          <w:t>.</w:t>
        </w:r>
      </w:ins>
      <w:del w:id="445" w:author="Erin Stephenson" w:date="2019-03-11T14:28:00Z">
        <w:r w:rsidRPr="00ED672B" w:rsidDel="006D5C5F">
          <w:rPr>
            <w:rFonts w:asciiTheme="minorHAnsi" w:hAnsiTheme="minorHAnsi"/>
            <w:rPrChange w:id="446" w:author="Erin Stephenson" w:date="2019-03-13T19:33:00Z">
              <w:rPr/>
            </w:rPrChange>
          </w:rPr>
          <w:delText xml:space="preserve">elevated </w:delText>
        </w:r>
      </w:del>
      <w:del w:id="447" w:author="Erin Stephenson" w:date="2019-03-11T14:26:00Z">
        <w:r w:rsidRPr="00ED672B" w:rsidDel="00BB2B9F">
          <w:rPr>
            <w:rFonts w:asciiTheme="minorHAnsi" w:hAnsiTheme="minorHAnsi"/>
            <w:rPrChange w:id="448" w:author="Erin Stephenson" w:date="2019-03-13T19:33:00Z">
              <w:rPr/>
            </w:rPrChange>
          </w:rPr>
          <w:delText xml:space="preserve">baseline </w:delText>
        </w:r>
      </w:del>
      <w:del w:id="449" w:author="Erin Stephenson" w:date="2019-03-11T14:28:00Z">
        <w:r w:rsidRPr="00ED672B" w:rsidDel="006D5C5F">
          <w:rPr>
            <w:rFonts w:asciiTheme="minorHAnsi" w:hAnsiTheme="minorHAnsi"/>
            <w:rPrChange w:id="450" w:author="Erin Stephenson" w:date="2019-03-13T19:33:00Z">
              <w:rPr/>
            </w:rPrChange>
          </w:rPr>
          <w:delText>energy expenditure</w:delText>
        </w:r>
      </w:del>
      <w:del w:id="451" w:author="Erin Stephenson" w:date="2019-03-11T14:29:00Z">
        <w:r w:rsidRPr="00ED672B" w:rsidDel="006D5C5F">
          <w:rPr>
            <w:rFonts w:asciiTheme="minorHAnsi" w:hAnsiTheme="minorHAnsi"/>
            <w:rPrChange w:id="452" w:author="Erin Stephenson" w:date="2019-03-13T19:33:00Z">
              <w:rPr/>
            </w:rPrChange>
          </w:rPr>
          <w:delText>,</w:delText>
        </w:r>
      </w:del>
      <w:r w:rsidRPr="00ED672B">
        <w:rPr>
          <w:rFonts w:asciiTheme="minorHAnsi" w:hAnsiTheme="minorHAnsi"/>
          <w:rPrChange w:id="453" w:author="Erin Stephenson" w:date="2019-03-13T19:33:00Z">
            <w:rPr/>
          </w:rPrChange>
        </w:rPr>
        <w:t xml:space="preserve"> </w:t>
      </w:r>
      <w:del w:id="454" w:author="Erin Stephenson" w:date="2019-03-11T14:30:00Z">
        <w:r w:rsidRPr="00ED672B" w:rsidDel="006D5C5F">
          <w:rPr>
            <w:rFonts w:asciiTheme="minorHAnsi" w:hAnsiTheme="minorHAnsi"/>
            <w:rPrChange w:id="455" w:author="Erin Stephenson" w:date="2019-03-13T19:33:00Z">
              <w:rPr/>
            </w:rPrChange>
          </w:rPr>
          <w:delText>w</w:delText>
        </w:r>
        <w:r w:rsidR="0087648E" w:rsidRPr="00ED672B" w:rsidDel="006D5C5F">
          <w:rPr>
            <w:rFonts w:asciiTheme="minorHAnsi" w:hAnsiTheme="minorHAnsi"/>
            <w:rPrChange w:id="456" w:author="Erin Stephenson" w:date="2019-03-13T19:33:00Z">
              <w:rPr/>
            </w:rPrChange>
          </w:rPr>
          <w:delText xml:space="preserve">e </w:delText>
        </w:r>
        <w:r w:rsidR="00106DC4" w:rsidRPr="00ED672B" w:rsidDel="006D5C5F">
          <w:rPr>
            <w:rFonts w:asciiTheme="minorHAnsi" w:hAnsiTheme="minorHAnsi"/>
            <w:rPrChange w:id="457" w:author="Erin Stephenson" w:date="2019-03-13T19:33:00Z">
              <w:rPr/>
            </w:rPrChange>
          </w:rPr>
          <w:delText>determined</w:delText>
        </w:r>
        <w:r w:rsidR="0087648E" w:rsidRPr="00ED672B" w:rsidDel="006D5C5F">
          <w:rPr>
            <w:rFonts w:asciiTheme="minorHAnsi" w:hAnsiTheme="minorHAnsi"/>
            <w:rPrChange w:id="458" w:author="Erin Stephenson" w:date="2019-03-13T19:33:00Z">
              <w:rPr/>
            </w:rPrChange>
          </w:rPr>
          <w:delText xml:space="preserve"> the b</w:delText>
        </w:r>
      </w:del>
      <w:ins w:id="459" w:author="Erin Stephenson" w:date="2019-03-11T14:30:00Z">
        <w:r w:rsidR="006D5C5F" w:rsidRPr="00ED672B">
          <w:rPr>
            <w:rFonts w:asciiTheme="minorHAnsi" w:hAnsiTheme="minorHAnsi"/>
            <w:rPrChange w:id="460" w:author="Erin Stephenson" w:date="2019-03-13T19:33:00Z">
              <w:rPr/>
            </w:rPrChange>
          </w:rPr>
          <w:t>The b</w:t>
        </w:r>
      </w:ins>
      <w:r w:rsidR="0087648E" w:rsidRPr="00ED672B">
        <w:rPr>
          <w:rFonts w:asciiTheme="minorHAnsi" w:hAnsiTheme="minorHAnsi"/>
          <w:rPrChange w:id="461" w:author="Erin Stephenson" w:date="2019-03-13T19:33:00Z">
            <w:rPr/>
          </w:rPrChange>
        </w:rPr>
        <w:t xml:space="preserve">ody composition of </w:t>
      </w:r>
      <w:r w:rsidR="002F1BC5" w:rsidRPr="00ED672B">
        <w:rPr>
          <w:rFonts w:asciiTheme="minorHAnsi" w:hAnsiTheme="minorHAnsi"/>
          <w:rPrChange w:id="462" w:author="Erin Stephenson" w:date="2019-03-13T19:33:00Z">
            <w:rPr/>
          </w:rPrChange>
        </w:rPr>
        <w:t>male</w:t>
      </w:r>
      <w:r w:rsidR="0087648E" w:rsidRPr="00ED672B">
        <w:rPr>
          <w:rFonts w:asciiTheme="minorHAnsi" w:hAnsiTheme="minorHAnsi"/>
          <w:rPrChange w:id="463" w:author="Erin Stephenson" w:date="2019-03-13T19:33:00Z">
            <w:rPr/>
          </w:rPrChange>
        </w:rPr>
        <w:t xml:space="preserve"> muscle </w:t>
      </w:r>
      <w:r w:rsidR="0087648E" w:rsidRPr="00ED672B">
        <w:rPr>
          <w:rFonts w:asciiTheme="minorHAnsi" w:hAnsiTheme="minorHAnsi"/>
          <w:i/>
          <w:rPrChange w:id="464" w:author="Erin Stephenson" w:date="2019-03-13T19:33:00Z">
            <w:rPr>
              <w:i/>
            </w:rPr>
          </w:rPrChange>
        </w:rPr>
        <w:t xml:space="preserve">Tsc1 </w:t>
      </w:r>
      <w:r w:rsidR="0087648E" w:rsidRPr="00ED672B">
        <w:rPr>
          <w:rFonts w:asciiTheme="minorHAnsi" w:hAnsiTheme="minorHAnsi"/>
          <w:rPrChange w:id="465" w:author="Erin Stephenson" w:date="2019-03-13T19:33:00Z">
            <w:rPr/>
          </w:rPrChange>
        </w:rPr>
        <w:t xml:space="preserve">knockout </w:t>
      </w:r>
      <w:del w:id="466" w:author="Erin Stephenson" w:date="2019-03-11T14:35:00Z">
        <w:r w:rsidR="0087648E" w:rsidRPr="00ED672B" w:rsidDel="002D4421">
          <w:rPr>
            <w:rFonts w:asciiTheme="minorHAnsi" w:hAnsiTheme="minorHAnsi"/>
            <w:rPrChange w:id="467" w:author="Erin Stephenson" w:date="2019-03-13T19:33:00Z">
              <w:rPr/>
            </w:rPrChange>
          </w:rPr>
          <w:delText xml:space="preserve">animals </w:delText>
        </w:r>
      </w:del>
      <w:ins w:id="468" w:author="Erin Stephenson" w:date="2019-03-11T14:35:00Z">
        <w:r w:rsidR="002D4421" w:rsidRPr="00ED672B">
          <w:rPr>
            <w:rFonts w:asciiTheme="minorHAnsi" w:hAnsiTheme="minorHAnsi"/>
            <w:rPrChange w:id="469" w:author="Erin Stephenson" w:date="2019-03-13T19:33:00Z">
              <w:rPr/>
            </w:rPrChange>
          </w:rPr>
          <w:t xml:space="preserve">mice receiving a </w:t>
        </w:r>
        <w:commentRangeStart w:id="470"/>
        <w:r w:rsidR="002D4421" w:rsidRPr="00ED672B">
          <w:rPr>
            <w:rFonts w:asciiTheme="minorHAnsi" w:hAnsiTheme="minorHAnsi"/>
            <w:rPrChange w:id="471" w:author="Erin Stephenson" w:date="2019-03-13T19:33:00Z">
              <w:rPr/>
            </w:rPrChange>
          </w:rPr>
          <w:t xml:space="preserve">standard chow diet </w:t>
        </w:r>
        <w:commentRangeEnd w:id="470"/>
        <w:r w:rsidR="002D4421" w:rsidRPr="00ED672B">
          <w:rPr>
            <w:rStyle w:val="CommentReference"/>
            <w:rFonts w:asciiTheme="minorHAnsi" w:hAnsiTheme="minorHAnsi"/>
            <w:rPrChange w:id="472" w:author="Erin Stephenson" w:date="2019-03-13T19:33:00Z">
              <w:rPr>
                <w:rStyle w:val="CommentReference"/>
              </w:rPr>
            </w:rPrChange>
          </w:rPr>
          <w:commentReference w:id="470"/>
        </w:r>
      </w:ins>
      <w:ins w:id="473" w:author="Erin Stephenson" w:date="2019-03-11T14:30:00Z">
        <w:r w:rsidR="006D5C5F" w:rsidRPr="00ED672B">
          <w:rPr>
            <w:rFonts w:asciiTheme="minorHAnsi" w:hAnsiTheme="minorHAnsi"/>
            <w:rPrChange w:id="474" w:author="Erin Stephenson" w:date="2019-03-13T19:33:00Z">
              <w:rPr/>
            </w:rPrChange>
          </w:rPr>
          <w:t xml:space="preserve">was determined </w:t>
        </w:r>
      </w:ins>
      <w:ins w:id="475" w:author="Erin Stephenson" w:date="2019-03-11T14:32:00Z">
        <w:r w:rsidR="008F69AE" w:rsidRPr="00ED672B">
          <w:rPr>
            <w:rFonts w:asciiTheme="minorHAnsi" w:hAnsiTheme="minorHAnsi"/>
            <w:rPrChange w:id="476" w:author="Erin Stephenson" w:date="2019-03-13T19:33:00Z">
              <w:rPr/>
            </w:rPrChange>
          </w:rPr>
          <w:t xml:space="preserve">weekly, </w:t>
        </w:r>
      </w:ins>
      <w:r w:rsidR="0087648E" w:rsidRPr="00ED672B">
        <w:rPr>
          <w:rFonts w:asciiTheme="minorHAnsi" w:hAnsiTheme="minorHAnsi"/>
          <w:rPrChange w:id="477" w:author="Erin Stephenson" w:date="2019-03-13T19:33:00Z">
            <w:rPr/>
          </w:rPrChange>
        </w:rPr>
        <w:t xml:space="preserve">over the course of </w:t>
      </w:r>
      <w:r w:rsidR="00F007AD" w:rsidRPr="00ED672B">
        <w:rPr>
          <w:rFonts w:asciiTheme="minorHAnsi" w:hAnsiTheme="minorHAnsi"/>
          <w:rPrChange w:id="478" w:author="Erin Stephenson" w:date="2019-03-13T19:33:00Z">
            <w:rPr/>
          </w:rPrChange>
        </w:rPr>
        <w:t>7</w:t>
      </w:r>
      <w:r w:rsidR="0087648E" w:rsidRPr="00ED672B">
        <w:rPr>
          <w:rFonts w:asciiTheme="minorHAnsi" w:hAnsiTheme="minorHAnsi"/>
          <w:rPrChange w:id="479" w:author="Erin Stephenson" w:date="2019-03-13T19:33:00Z">
            <w:rPr/>
          </w:rPrChange>
        </w:rPr>
        <w:t xml:space="preserve"> months</w:t>
      </w:r>
      <w:del w:id="480" w:author="Erin Stephenson" w:date="2019-03-11T14:35:00Z">
        <w:r w:rsidR="0087648E" w:rsidRPr="00ED672B" w:rsidDel="002D4421">
          <w:rPr>
            <w:rFonts w:asciiTheme="minorHAnsi" w:hAnsiTheme="minorHAnsi"/>
            <w:rPrChange w:id="481" w:author="Erin Stephenson" w:date="2019-03-13T19:33:00Z">
              <w:rPr/>
            </w:rPrChange>
          </w:rPr>
          <w:delText xml:space="preserve"> on a </w:delText>
        </w:r>
        <w:commentRangeStart w:id="482"/>
        <w:r w:rsidR="0087648E" w:rsidRPr="00ED672B" w:rsidDel="002D4421">
          <w:rPr>
            <w:rFonts w:asciiTheme="minorHAnsi" w:hAnsiTheme="minorHAnsi"/>
            <w:rPrChange w:id="483" w:author="Erin Stephenson" w:date="2019-03-13T19:33:00Z">
              <w:rPr/>
            </w:rPrChange>
          </w:rPr>
          <w:delText>normal chow diet</w:delText>
        </w:r>
        <w:commentRangeEnd w:id="482"/>
        <w:r w:rsidR="008F69AE" w:rsidRPr="00ED672B" w:rsidDel="002D4421">
          <w:rPr>
            <w:rStyle w:val="CommentReference"/>
            <w:rFonts w:asciiTheme="minorHAnsi" w:hAnsiTheme="minorHAnsi"/>
            <w:rPrChange w:id="484" w:author="Erin Stephenson" w:date="2019-03-13T19:33:00Z">
              <w:rPr>
                <w:rStyle w:val="CommentReference"/>
              </w:rPr>
            </w:rPrChange>
          </w:rPr>
          <w:commentReference w:id="482"/>
        </w:r>
      </w:del>
      <w:r w:rsidR="0087648E" w:rsidRPr="00ED672B">
        <w:rPr>
          <w:rFonts w:asciiTheme="minorHAnsi" w:hAnsiTheme="minorHAnsi"/>
          <w:rPrChange w:id="485" w:author="Erin Stephenson" w:date="2019-03-13T19:33:00Z">
            <w:rPr/>
          </w:rPrChange>
        </w:rPr>
        <w:t xml:space="preserve">.  </w:t>
      </w:r>
      <w:r w:rsidR="00F007AD" w:rsidRPr="00ED672B">
        <w:rPr>
          <w:rFonts w:asciiTheme="minorHAnsi" w:hAnsiTheme="minorHAnsi"/>
          <w:rPrChange w:id="486" w:author="Erin Stephenson" w:date="2019-03-13T19:33:00Z">
            <w:rPr/>
          </w:rPrChange>
        </w:rPr>
        <w:t xml:space="preserve">As animals aged the wild-type mice accreted more fat mass, </w:t>
      </w:r>
      <w:del w:id="487" w:author="Erin Stephenson" w:date="2019-03-11T14:37:00Z">
        <w:r w:rsidR="00F007AD" w:rsidRPr="00ED672B" w:rsidDel="00475646">
          <w:rPr>
            <w:rFonts w:asciiTheme="minorHAnsi" w:hAnsiTheme="minorHAnsi"/>
            <w:rPrChange w:id="488" w:author="Erin Stephenson" w:date="2019-03-13T19:33:00Z">
              <w:rPr/>
            </w:rPrChange>
          </w:rPr>
          <w:delText xml:space="preserve">but </w:delText>
        </w:r>
      </w:del>
      <w:ins w:id="489" w:author="Erin Stephenson" w:date="2019-03-11T14:37:00Z">
        <w:r w:rsidR="00475646" w:rsidRPr="00ED672B">
          <w:rPr>
            <w:rFonts w:asciiTheme="minorHAnsi" w:hAnsiTheme="minorHAnsi"/>
            <w:rPrChange w:id="490" w:author="Erin Stephenson" w:date="2019-03-13T19:33:00Z">
              <w:rPr/>
            </w:rPrChange>
          </w:rPr>
          <w:t xml:space="preserve">whereas </w:t>
        </w:r>
      </w:ins>
      <w:r w:rsidR="00F007AD" w:rsidRPr="00ED672B">
        <w:rPr>
          <w:rFonts w:asciiTheme="minorHAnsi" w:hAnsiTheme="minorHAnsi"/>
          <w:rPrChange w:id="491" w:author="Erin Stephenson" w:date="2019-03-13T19:33:00Z">
            <w:rPr/>
          </w:rPrChange>
        </w:rPr>
        <w:t>we observed</w:t>
      </w:r>
      <w:r w:rsidR="0087648E" w:rsidRPr="00ED672B">
        <w:rPr>
          <w:rFonts w:asciiTheme="minorHAnsi" w:hAnsiTheme="minorHAnsi"/>
          <w:rPrChange w:id="492" w:author="Erin Stephenson" w:date="2019-03-13T19:33:00Z">
            <w:rPr/>
          </w:rPrChange>
        </w:rPr>
        <w:t xml:space="preserve"> a striking</w:t>
      </w:r>
      <w:r w:rsidR="00770A53" w:rsidRPr="00ED672B">
        <w:rPr>
          <w:rFonts w:asciiTheme="minorHAnsi" w:hAnsiTheme="minorHAnsi"/>
          <w:rPrChange w:id="493" w:author="Erin Stephenson" w:date="2019-03-13T19:33:00Z">
            <w:rPr/>
          </w:rPrChange>
        </w:rPr>
        <w:t xml:space="preserve"> 84</w:t>
      </w:r>
      <w:r w:rsidR="00DE6A31" w:rsidRPr="00ED672B">
        <w:rPr>
          <w:rFonts w:asciiTheme="minorHAnsi" w:hAnsiTheme="minorHAnsi"/>
          <w:rPrChange w:id="494" w:author="Erin Stephenson" w:date="2019-03-13T19:33:00Z">
            <w:rPr/>
          </w:rPrChange>
        </w:rPr>
        <w:t xml:space="preserve">% </w:t>
      </w:r>
      <w:del w:id="495" w:author="Erin Stephenson" w:date="2019-03-13T15:11:00Z">
        <w:r w:rsidR="00DE6A31" w:rsidRPr="00ED672B" w:rsidDel="009327B2">
          <w:rPr>
            <w:rFonts w:asciiTheme="minorHAnsi" w:hAnsiTheme="minorHAnsi"/>
            <w:rPrChange w:id="496" w:author="Erin Stephenson" w:date="2019-03-13T19:33:00Z">
              <w:rPr/>
            </w:rPrChange>
          </w:rPr>
          <w:delText>reduction</w:delText>
        </w:r>
        <w:r w:rsidR="0087648E" w:rsidRPr="00ED672B" w:rsidDel="009327B2">
          <w:rPr>
            <w:rFonts w:asciiTheme="minorHAnsi" w:hAnsiTheme="minorHAnsi"/>
            <w:rPrChange w:id="497" w:author="Erin Stephenson" w:date="2019-03-13T19:33:00Z">
              <w:rPr/>
            </w:rPrChange>
          </w:rPr>
          <w:delText xml:space="preserve"> </w:delText>
        </w:r>
        <w:r w:rsidR="00770A53" w:rsidRPr="00ED672B" w:rsidDel="009327B2">
          <w:rPr>
            <w:rFonts w:asciiTheme="minorHAnsi" w:hAnsiTheme="minorHAnsi"/>
            <w:rPrChange w:id="498" w:author="Erin Stephenson" w:date="2019-03-13T19:33:00Z">
              <w:rPr/>
            </w:rPrChange>
          </w:rPr>
          <w:delText>in</w:delText>
        </w:r>
      </w:del>
      <w:ins w:id="499" w:author="Erin Stephenson" w:date="2019-03-13T15:11:00Z">
        <w:r w:rsidR="009327B2" w:rsidRPr="00ED672B">
          <w:rPr>
            <w:rFonts w:asciiTheme="minorHAnsi" w:hAnsiTheme="minorHAnsi"/>
            <w:rPrChange w:id="500" w:author="Erin Stephenson" w:date="2019-03-13T19:33:00Z">
              <w:rPr/>
            </w:rPrChange>
          </w:rPr>
          <w:t>lower</w:t>
        </w:r>
      </w:ins>
      <w:r w:rsidR="0087648E" w:rsidRPr="00ED672B">
        <w:rPr>
          <w:rFonts w:asciiTheme="minorHAnsi" w:hAnsiTheme="minorHAnsi"/>
          <w:rPrChange w:id="501" w:author="Erin Stephenson" w:date="2019-03-13T19:33:00Z">
            <w:rPr/>
          </w:rPrChange>
        </w:rPr>
        <w:t xml:space="preserve"> fat mass </w:t>
      </w:r>
      <w:r w:rsidR="00770A53" w:rsidRPr="00ED672B">
        <w:rPr>
          <w:rFonts w:asciiTheme="minorHAnsi" w:hAnsiTheme="minorHAnsi"/>
          <w:rPrChange w:id="502" w:author="Erin Stephenson" w:date="2019-03-13T19:33:00Z">
            <w:rPr/>
          </w:rPrChange>
        </w:rPr>
        <w:t>gain</w:t>
      </w:r>
      <w:del w:id="503" w:author="Erin Stephenson" w:date="2019-03-13T15:11:00Z">
        <w:r w:rsidR="00770A53" w:rsidRPr="00ED672B" w:rsidDel="009327B2">
          <w:rPr>
            <w:rFonts w:asciiTheme="minorHAnsi" w:hAnsiTheme="minorHAnsi"/>
            <w:rPrChange w:id="504" w:author="Erin Stephenson" w:date="2019-03-13T19:33:00Z">
              <w:rPr/>
            </w:rPrChange>
          </w:rPr>
          <w:delText>s</w:delText>
        </w:r>
      </w:del>
      <w:r w:rsidR="00770A53" w:rsidRPr="00ED672B">
        <w:rPr>
          <w:rFonts w:asciiTheme="minorHAnsi" w:hAnsiTheme="minorHAnsi"/>
          <w:rPrChange w:id="505" w:author="Erin Stephenson" w:date="2019-03-13T19:33:00Z">
            <w:rPr/>
          </w:rPrChange>
        </w:rPr>
        <w:t xml:space="preserve"> </w:t>
      </w:r>
      <w:r w:rsidR="00F007AD" w:rsidRPr="00ED672B">
        <w:rPr>
          <w:rFonts w:asciiTheme="minorHAnsi" w:hAnsiTheme="minorHAnsi"/>
          <w:rPrChange w:id="506" w:author="Erin Stephenson" w:date="2019-03-13T19:33:00Z">
            <w:rPr/>
          </w:rPrChange>
        </w:rPr>
        <w:t>in the knockout animals</w:t>
      </w:r>
      <w:r w:rsidR="00DE6A31" w:rsidRPr="00ED672B">
        <w:rPr>
          <w:rFonts w:asciiTheme="minorHAnsi" w:hAnsiTheme="minorHAnsi"/>
          <w:rPrChange w:id="507" w:author="Erin Stephenson" w:date="2019-03-13T19:33:00Z">
            <w:rPr/>
          </w:rPrChange>
        </w:rPr>
        <w:t xml:space="preserve"> as they aged</w:t>
      </w:r>
      <w:r w:rsidR="00B04B43" w:rsidRPr="00ED672B">
        <w:rPr>
          <w:rFonts w:asciiTheme="minorHAnsi" w:hAnsiTheme="minorHAnsi"/>
          <w:rPrChange w:id="508" w:author="Erin Stephenson" w:date="2019-03-13T19:33:00Z">
            <w:rPr/>
          </w:rPrChange>
        </w:rPr>
        <w:t xml:space="preserve"> (Figures 2</w:t>
      </w:r>
      <w:r w:rsidR="00472BDC" w:rsidRPr="00ED672B">
        <w:rPr>
          <w:rFonts w:asciiTheme="minorHAnsi" w:hAnsiTheme="minorHAnsi"/>
          <w:rPrChange w:id="509" w:author="Erin Stephenson" w:date="2019-03-13T19:33:00Z">
            <w:rPr/>
          </w:rPrChange>
        </w:rPr>
        <w:t>A</w:t>
      </w:r>
      <w:r w:rsidR="00DE6A31" w:rsidRPr="00ED672B">
        <w:rPr>
          <w:rFonts w:asciiTheme="minorHAnsi" w:hAnsiTheme="minorHAnsi"/>
          <w:rPrChange w:id="510" w:author="Erin Stephenson" w:date="2019-03-13T19:33:00Z">
            <w:rPr/>
          </w:rPrChange>
        </w:rPr>
        <w:t>, p=1.7 x 10</w:t>
      </w:r>
      <w:r w:rsidR="00DE6A31" w:rsidRPr="00ED672B">
        <w:rPr>
          <w:rFonts w:asciiTheme="minorHAnsi" w:hAnsiTheme="minorHAnsi"/>
          <w:vertAlign w:val="superscript"/>
          <w:rPrChange w:id="511" w:author="Erin Stephenson" w:date="2019-03-13T19:33:00Z">
            <w:rPr>
              <w:vertAlign w:val="superscript"/>
            </w:rPr>
          </w:rPrChange>
        </w:rPr>
        <w:t>-10</w:t>
      </w:r>
      <w:r w:rsidR="0087648E" w:rsidRPr="00ED672B">
        <w:rPr>
          <w:rFonts w:asciiTheme="minorHAnsi" w:hAnsiTheme="minorHAnsi"/>
          <w:rPrChange w:id="512" w:author="Erin Stephenson" w:date="2019-03-13T19:33:00Z">
            <w:rPr/>
          </w:rPrChange>
        </w:rPr>
        <w:t xml:space="preserve">).  Previous </w:t>
      </w:r>
      <w:r w:rsidRPr="00ED672B">
        <w:rPr>
          <w:rFonts w:asciiTheme="minorHAnsi" w:hAnsiTheme="minorHAnsi"/>
          <w:rPrChange w:id="513" w:author="Erin Stephenson" w:date="2019-03-13T19:33:00Z">
            <w:rPr/>
          </w:rPrChange>
        </w:rPr>
        <w:t>work</w:t>
      </w:r>
      <w:r w:rsidR="0087648E" w:rsidRPr="00ED672B">
        <w:rPr>
          <w:rFonts w:asciiTheme="minorHAnsi" w:hAnsiTheme="minorHAnsi"/>
          <w:rPrChange w:id="514" w:author="Erin Stephenson" w:date="2019-03-13T19:33:00Z">
            <w:rPr/>
          </w:rPrChange>
        </w:rPr>
        <w:t xml:space="preserve"> using </w:t>
      </w:r>
      <w:r w:rsidR="0087648E" w:rsidRPr="00ED672B">
        <w:rPr>
          <w:rFonts w:asciiTheme="minorHAnsi" w:hAnsiTheme="minorHAnsi"/>
          <w:i/>
          <w:rPrChange w:id="515" w:author="Erin Stephenson" w:date="2019-03-13T19:33:00Z">
            <w:rPr>
              <w:i/>
            </w:rPr>
          </w:rPrChange>
        </w:rPr>
        <w:t>ACTA1-Cre</w:t>
      </w:r>
      <w:r w:rsidR="0087648E" w:rsidRPr="00ED672B">
        <w:rPr>
          <w:rFonts w:asciiTheme="minorHAnsi" w:hAnsiTheme="minorHAnsi"/>
          <w:rPrChange w:id="516" w:author="Erin Stephenson" w:date="2019-03-13T19:33:00Z">
            <w:rPr/>
          </w:rPrChange>
        </w:rPr>
        <w:t xml:space="preserve"> mediated knockout of </w:t>
      </w:r>
      <w:r w:rsidR="0087648E" w:rsidRPr="00ED672B">
        <w:rPr>
          <w:rFonts w:asciiTheme="minorHAnsi" w:hAnsiTheme="minorHAnsi"/>
          <w:i/>
          <w:rPrChange w:id="517" w:author="Erin Stephenson" w:date="2019-03-13T19:33:00Z">
            <w:rPr>
              <w:i/>
            </w:rPr>
          </w:rPrChange>
        </w:rPr>
        <w:t xml:space="preserve">Tsc1 </w:t>
      </w:r>
      <w:r w:rsidR="0087648E" w:rsidRPr="00ED672B">
        <w:rPr>
          <w:rFonts w:asciiTheme="minorHAnsi" w:hAnsiTheme="minorHAnsi"/>
          <w:rPrChange w:id="518" w:author="Erin Stephenson" w:date="2019-03-13T19:33:00Z">
            <w:rPr/>
          </w:rPrChange>
        </w:rPr>
        <w:t xml:space="preserve">also observed </w:t>
      </w:r>
      <w:del w:id="519" w:author="Erin Stephenson" w:date="2019-03-13T15:12:00Z">
        <w:r w:rsidR="0087648E" w:rsidRPr="00ED672B" w:rsidDel="009327B2">
          <w:rPr>
            <w:rFonts w:asciiTheme="minorHAnsi" w:hAnsiTheme="minorHAnsi"/>
            <w:rPrChange w:id="520" w:author="Erin Stephenson" w:date="2019-03-13T19:33:00Z">
              <w:rPr/>
            </w:rPrChange>
          </w:rPr>
          <w:delText xml:space="preserve">reductions in </w:delText>
        </w:r>
      </w:del>
      <w:ins w:id="521" w:author="Erin Stephenson" w:date="2019-03-13T15:12:00Z">
        <w:r w:rsidR="009327B2" w:rsidRPr="00ED672B">
          <w:rPr>
            <w:rFonts w:asciiTheme="minorHAnsi" w:hAnsiTheme="minorHAnsi"/>
            <w:rPrChange w:id="522" w:author="Erin Stephenson" w:date="2019-03-13T19:33:00Z">
              <w:rPr/>
            </w:rPrChange>
          </w:rPr>
          <w:t xml:space="preserve">lower </w:t>
        </w:r>
      </w:ins>
      <w:r w:rsidR="0087648E" w:rsidRPr="00ED672B">
        <w:rPr>
          <w:rFonts w:asciiTheme="minorHAnsi" w:hAnsiTheme="minorHAnsi"/>
          <w:rPrChange w:id="523" w:author="Erin Stephenson" w:date="2019-03-13T19:33:00Z">
            <w:rPr/>
          </w:rPrChange>
        </w:rPr>
        <w:t>fat mass</w:t>
      </w:r>
      <w:r w:rsidRPr="00ED672B">
        <w:rPr>
          <w:rFonts w:asciiTheme="minorHAnsi" w:hAnsiTheme="minorHAnsi"/>
          <w:rPrChange w:id="524" w:author="Erin Stephenson" w:date="2019-03-13T19:33:00Z">
            <w:rPr/>
          </w:rPrChange>
        </w:rPr>
        <w:t xml:space="preserve"> </w:t>
      </w:r>
      <w:r w:rsidRPr="00ED672B">
        <w:rPr>
          <w:rFonts w:asciiTheme="minorHAnsi" w:hAnsiTheme="minorHAnsi"/>
          <w:rPrChange w:id="525"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Pr="00ED672B">
        <w:rPr>
          <w:rFonts w:asciiTheme="minorHAnsi" w:hAnsiTheme="minorHAnsi"/>
          <w:rPrChange w:id="526" w:author="Erin Stephenson" w:date="2019-03-13T19:33:00Z">
            <w:rPr/>
          </w:rPrChange>
        </w:rPr>
        <w:fldChar w:fldCharType="separate"/>
      </w:r>
      <w:r w:rsidR="00256914" w:rsidRPr="00256914">
        <w:rPr>
          <w:rFonts w:asciiTheme="minorHAnsi" w:hAnsiTheme="minorHAnsi"/>
          <w:noProof/>
        </w:rPr>
        <w:t>[5,6]</w:t>
      </w:r>
      <w:r w:rsidRPr="00ED672B">
        <w:rPr>
          <w:rFonts w:asciiTheme="minorHAnsi" w:hAnsiTheme="minorHAnsi"/>
          <w:rPrChange w:id="527" w:author="Erin Stephenson" w:date="2019-03-13T19:33:00Z">
            <w:rPr/>
          </w:rPrChange>
        </w:rPr>
        <w:fldChar w:fldCharType="end"/>
      </w:r>
      <w:r w:rsidR="0087648E" w:rsidRPr="00ED672B">
        <w:rPr>
          <w:rFonts w:asciiTheme="minorHAnsi" w:hAnsiTheme="minorHAnsi"/>
          <w:rPrChange w:id="528" w:author="Erin Stephenson" w:date="2019-03-13T19:33:00Z">
            <w:rPr/>
          </w:rPrChange>
        </w:rPr>
        <w:t xml:space="preserve">, but in those </w:t>
      </w:r>
      <w:del w:id="529" w:author="Erin Stephenson" w:date="2019-03-11T14:38:00Z">
        <w:r w:rsidR="0087648E" w:rsidRPr="00ED672B" w:rsidDel="00475646">
          <w:rPr>
            <w:rFonts w:asciiTheme="minorHAnsi" w:hAnsiTheme="minorHAnsi"/>
            <w:rPrChange w:id="530" w:author="Erin Stephenson" w:date="2019-03-13T19:33:00Z">
              <w:rPr/>
            </w:rPrChange>
          </w:rPr>
          <w:delText xml:space="preserve">cases </w:delText>
        </w:r>
      </w:del>
      <w:ins w:id="531" w:author="Erin Stephenson" w:date="2019-03-11T14:38:00Z">
        <w:r w:rsidR="00475646" w:rsidRPr="00ED672B">
          <w:rPr>
            <w:rFonts w:asciiTheme="minorHAnsi" w:hAnsiTheme="minorHAnsi"/>
            <w:rPrChange w:id="532" w:author="Erin Stephenson" w:date="2019-03-13T19:33:00Z">
              <w:rPr/>
            </w:rPrChange>
          </w:rPr>
          <w:t xml:space="preserve">reports </w:t>
        </w:r>
        <w:r w:rsidR="00C174F3" w:rsidRPr="00ED672B">
          <w:rPr>
            <w:rFonts w:asciiTheme="minorHAnsi" w:hAnsiTheme="minorHAnsi"/>
            <w:rPrChange w:id="533" w:author="Erin Stephenson" w:date="2019-03-13T19:33:00Z">
              <w:rPr/>
            </w:rPrChange>
          </w:rPr>
          <w:t xml:space="preserve">there was </w:t>
        </w:r>
        <w:r w:rsidR="00475646" w:rsidRPr="00ED672B">
          <w:rPr>
            <w:rFonts w:asciiTheme="minorHAnsi" w:hAnsiTheme="minorHAnsi"/>
            <w:rPrChange w:id="534" w:author="Erin Stephenson" w:date="2019-03-13T19:33:00Z">
              <w:rPr/>
            </w:rPrChange>
          </w:rPr>
          <w:t xml:space="preserve">a concomitant reduction </w:t>
        </w:r>
      </w:ins>
      <w:ins w:id="535" w:author="Erin Stephenson" w:date="2019-03-13T14:57:00Z">
        <w:r w:rsidR="00016504" w:rsidRPr="00ED672B">
          <w:rPr>
            <w:rFonts w:asciiTheme="minorHAnsi" w:hAnsiTheme="minorHAnsi"/>
            <w:rPrChange w:id="536" w:author="Erin Stephenson" w:date="2019-03-13T19:33:00Z">
              <w:rPr/>
            </w:rPrChange>
          </w:rPr>
          <w:t>in</w:t>
        </w:r>
      </w:ins>
      <w:ins w:id="537" w:author="Erin Stephenson" w:date="2019-03-11T14:38:00Z">
        <w:r w:rsidR="00475646" w:rsidRPr="00ED672B">
          <w:rPr>
            <w:rFonts w:asciiTheme="minorHAnsi" w:hAnsiTheme="minorHAnsi"/>
            <w:rPrChange w:id="538" w:author="Erin Stephenson" w:date="2019-03-13T19:33:00Z">
              <w:rPr/>
            </w:rPrChange>
          </w:rPr>
          <w:t xml:space="preserve"> </w:t>
        </w:r>
      </w:ins>
      <w:r w:rsidR="0087648E" w:rsidRPr="00ED672B">
        <w:rPr>
          <w:rFonts w:asciiTheme="minorHAnsi" w:hAnsiTheme="minorHAnsi"/>
          <w:rPrChange w:id="539" w:author="Erin Stephenson" w:date="2019-03-13T19:33:00Z">
            <w:rPr/>
          </w:rPrChange>
        </w:rPr>
        <w:t xml:space="preserve">lean mass </w:t>
      </w:r>
      <w:del w:id="540" w:author="Erin Stephenson" w:date="2019-03-11T14:38:00Z">
        <w:r w:rsidR="0087648E" w:rsidRPr="00ED672B" w:rsidDel="00475646">
          <w:rPr>
            <w:rFonts w:asciiTheme="minorHAnsi" w:hAnsiTheme="minorHAnsi"/>
            <w:rPrChange w:id="541" w:author="Erin Stephenson" w:date="2019-03-13T19:33:00Z">
              <w:rPr/>
            </w:rPrChange>
          </w:rPr>
          <w:delText xml:space="preserve">was reduced as well </w:delText>
        </w:r>
      </w:del>
      <w:r w:rsidR="0087648E" w:rsidRPr="00ED672B">
        <w:rPr>
          <w:rFonts w:asciiTheme="minorHAnsi" w:hAnsiTheme="minorHAnsi"/>
          <w:rPrChange w:id="542" w:author="Erin Stephenson" w:date="2019-03-13T19:33:00Z">
            <w:rPr/>
          </w:rPrChange>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ED672B">
        <w:rPr>
          <w:rFonts w:asciiTheme="minorHAnsi" w:hAnsiTheme="minorHAnsi"/>
          <w:rPrChange w:id="543" w:author="Erin Stephenson" w:date="2019-03-13T19:33:00Z">
            <w:rPr/>
          </w:rPrChange>
        </w:rPr>
        <w:fldChar w:fldCharType="separate"/>
      </w:r>
      <w:r w:rsidR="00256914" w:rsidRPr="00256914">
        <w:rPr>
          <w:rFonts w:asciiTheme="minorHAnsi" w:hAnsiTheme="minorHAnsi"/>
          <w:noProof/>
        </w:rPr>
        <w:t>[6,21]</w:t>
      </w:r>
      <w:r w:rsidR="0087648E" w:rsidRPr="00ED672B">
        <w:rPr>
          <w:rFonts w:asciiTheme="minorHAnsi" w:hAnsiTheme="minorHAnsi"/>
          <w:rPrChange w:id="544" w:author="Erin Stephenson" w:date="2019-03-13T19:33:00Z">
            <w:rPr/>
          </w:rPrChange>
        </w:rPr>
        <w:fldChar w:fldCharType="end"/>
      </w:r>
      <w:r w:rsidR="00472BDC" w:rsidRPr="00ED672B">
        <w:rPr>
          <w:rFonts w:asciiTheme="minorHAnsi" w:hAnsiTheme="minorHAnsi"/>
          <w:rPrChange w:id="545" w:author="Erin Stephenson" w:date="2019-03-13T19:33:00Z">
            <w:rPr/>
          </w:rPrChange>
        </w:rPr>
        <w:t xml:space="preserve">, </w:t>
      </w:r>
      <w:del w:id="546" w:author="Erin Stephenson" w:date="2019-03-11T14:38:00Z">
        <w:r w:rsidR="00472BDC" w:rsidRPr="00ED672B" w:rsidDel="00475646">
          <w:rPr>
            <w:rFonts w:asciiTheme="minorHAnsi" w:hAnsiTheme="minorHAnsi"/>
            <w:rPrChange w:id="547" w:author="Erin Stephenson" w:date="2019-03-13T19:33:00Z">
              <w:rPr/>
            </w:rPrChange>
          </w:rPr>
          <w:delText xml:space="preserve">which </w:delText>
        </w:r>
      </w:del>
      <w:ins w:id="548" w:author="Erin Stephenson" w:date="2019-03-11T14:38:00Z">
        <w:r w:rsidR="00475646" w:rsidRPr="00ED672B">
          <w:rPr>
            <w:rFonts w:asciiTheme="minorHAnsi" w:hAnsiTheme="minorHAnsi"/>
            <w:rPrChange w:id="549" w:author="Erin Stephenson" w:date="2019-03-13T19:33:00Z">
              <w:rPr/>
            </w:rPrChange>
          </w:rPr>
          <w:t xml:space="preserve">a finding not replicated </w:t>
        </w:r>
      </w:ins>
      <w:del w:id="550" w:author="Erin Stephenson" w:date="2019-03-11T14:38:00Z">
        <w:r w:rsidR="00472BDC" w:rsidRPr="00ED672B" w:rsidDel="00475646">
          <w:rPr>
            <w:rFonts w:asciiTheme="minorHAnsi" w:hAnsiTheme="minorHAnsi"/>
            <w:rPrChange w:id="551" w:author="Erin Stephenson" w:date="2019-03-13T19:33:00Z">
              <w:rPr/>
            </w:rPrChange>
          </w:rPr>
          <w:delText>was not observed</w:delText>
        </w:r>
      </w:del>
      <w:del w:id="552" w:author="Erin Stephenson" w:date="2019-03-11T14:39:00Z">
        <w:r w:rsidR="00472BDC" w:rsidRPr="00ED672B" w:rsidDel="00475646">
          <w:rPr>
            <w:rFonts w:asciiTheme="minorHAnsi" w:hAnsiTheme="minorHAnsi"/>
            <w:rPrChange w:id="553" w:author="Erin Stephenson" w:date="2019-03-13T19:33:00Z">
              <w:rPr/>
            </w:rPrChange>
          </w:rPr>
          <w:delText xml:space="preserve"> </w:delText>
        </w:r>
      </w:del>
      <w:r w:rsidR="00472BDC" w:rsidRPr="00ED672B">
        <w:rPr>
          <w:rFonts w:asciiTheme="minorHAnsi" w:hAnsiTheme="minorHAnsi"/>
          <w:rPrChange w:id="554" w:author="Erin Stephenson" w:date="2019-03-13T19:33:00Z">
            <w:rPr/>
          </w:rPrChange>
        </w:rPr>
        <w:t xml:space="preserve">in </w:t>
      </w:r>
      <w:ins w:id="555" w:author="Erin Stephenson" w:date="2019-03-11T14:43:00Z">
        <w:r w:rsidR="00C174F3" w:rsidRPr="00ED672B">
          <w:rPr>
            <w:rFonts w:asciiTheme="minorHAnsi" w:hAnsiTheme="minorHAnsi"/>
            <w:rPrChange w:id="556" w:author="Erin Stephenson" w:date="2019-03-13T19:33:00Z">
              <w:rPr/>
            </w:rPrChange>
          </w:rPr>
          <w:t>this</w:t>
        </w:r>
      </w:ins>
      <w:ins w:id="557" w:author="Erin Stephenson" w:date="2019-03-11T14:39:00Z">
        <w:r w:rsidR="00475646" w:rsidRPr="00ED672B">
          <w:rPr>
            <w:rFonts w:asciiTheme="minorHAnsi" w:hAnsiTheme="minorHAnsi"/>
            <w:rPrChange w:id="558" w:author="Erin Stephenson" w:date="2019-03-13T19:33:00Z">
              <w:rPr/>
            </w:rPrChange>
          </w:rPr>
          <w:t xml:space="preserve"> study </w:t>
        </w:r>
      </w:ins>
      <w:del w:id="559" w:author="Erin Stephenson" w:date="2019-03-11T14:39:00Z">
        <w:r w:rsidR="00472BDC" w:rsidRPr="00ED672B" w:rsidDel="00475646">
          <w:rPr>
            <w:rFonts w:asciiTheme="minorHAnsi" w:hAnsiTheme="minorHAnsi"/>
            <w:rPrChange w:id="560" w:author="Erin Stephenson" w:date="2019-03-13T19:33:00Z">
              <w:rPr/>
            </w:rPrChange>
          </w:rPr>
          <w:delText xml:space="preserve">this model </w:delText>
        </w:r>
      </w:del>
      <w:r w:rsidR="00472BDC" w:rsidRPr="00ED672B">
        <w:rPr>
          <w:rFonts w:asciiTheme="minorHAnsi" w:hAnsiTheme="minorHAnsi"/>
          <w:rPrChange w:id="561" w:author="Erin Stephenson" w:date="2019-03-13T19:33:00Z">
            <w:rPr/>
          </w:rPrChange>
        </w:rPr>
        <w:t>(Figure 2B</w:t>
      </w:r>
      <w:r w:rsidR="00404B3E" w:rsidRPr="00ED672B">
        <w:rPr>
          <w:rFonts w:asciiTheme="minorHAnsi" w:hAnsiTheme="minorHAnsi"/>
          <w:rPrChange w:id="562" w:author="Erin Stephenson" w:date="2019-03-13T19:33:00Z">
            <w:rPr/>
          </w:rPrChange>
        </w:rPr>
        <w:t>, p=0.743 at endpoint</w:t>
      </w:r>
      <w:r w:rsidR="00472BDC" w:rsidRPr="00ED672B">
        <w:rPr>
          <w:rFonts w:asciiTheme="minorHAnsi" w:hAnsiTheme="minorHAnsi"/>
          <w:rPrChange w:id="563" w:author="Erin Stephenson" w:date="2019-03-13T19:33:00Z">
            <w:rPr/>
          </w:rPrChange>
        </w:rPr>
        <w:t>)</w:t>
      </w:r>
      <w:r w:rsidR="0087648E" w:rsidRPr="00ED672B">
        <w:rPr>
          <w:rFonts w:asciiTheme="minorHAnsi" w:hAnsiTheme="minorHAnsi"/>
          <w:rPrChange w:id="564" w:author="Erin Stephenson" w:date="2019-03-13T19:33:00Z">
            <w:rPr/>
          </w:rPrChange>
        </w:rPr>
        <w:t xml:space="preserve">.  To determine </w:t>
      </w:r>
      <w:ins w:id="565" w:author="Erin Stephenson" w:date="2019-03-11T14:40:00Z">
        <w:r w:rsidR="003B4152" w:rsidRPr="00ED672B">
          <w:rPr>
            <w:rFonts w:asciiTheme="minorHAnsi" w:hAnsiTheme="minorHAnsi"/>
            <w:rPrChange w:id="566" w:author="Erin Stephenson" w:date="2019-03-13T19:33:00Z">
              <w:rPr/>
            </w:rPrChange>
          </w:rPr>
          <w:t>if the reduc</w:t>
        </w:r>
      </w:ins>
      <w:ins w:id="567" w:author="Erin Stephenson" w:date="2019-03-13T15:12:00Z">
        <w:r w:rsidR="009327B2" w:rsidRPr="00ED672B">
          <w:rPr>
            <w:rFonts w:asciiTheme="minorHAnsi" w:hAnsiTheme="minorHAnsi"/>
            <w:rPrChange w:id="568" w:author="Erin Stephenson" w:date="2019-03-13T19:33:00Z">
              <w:rPr/>
            </w:rPrChange>
          </w:rPr>
          <w:t>d</w:t>
        </w:r>
      </w:ins>
      <w:ins w:id="569" w:author="Erin Stephenson" w:date="2019-03-11T14:40:00Z">
        <w:r w:rsidR="003B4152" w:rsidRPr="00ED672B">
          <w:rPr>
            <w:rFonts w:asciiTheme="minorHAnsi" w:hAnsiTheme="minorHAnsi"/>
            <w:rPrChange w:id="570" w:author="Erin Stephenson" w:date="2019-03-13T19:33:00Z">
              <w:rPr/>
            </w:rPrChange>
          </w:rPr>
          <w:t xml:space="preserve"> fat mass was</w:t>
        </w:r>
      </w:ins>
      <w:del w:id="571" w:author="Erin Stephenson" w:date="2019-03-11T14:40:00Z">
        <w:r w:rsidR="0087648E" w:rsidRPr="00ED672B" w:rsidDel="003B4152">
          <w:rPr>
            <w:rFonts w:asciiTheme="minorHAnsi" w:hAnsiTheme="minorHAnsi"/>
            <w:rPrChange w:id="572" w:author="Erin Stephenson" w:date="2019-03-13T19:33:00Z">
              <w:rPr/>
            </w:rPrChange>
          </w:rPr>
          <w:delText>any</w:delText>
        </w:r>
      </w:del>
      <w:r w:rsidR="0087648E" w:rsidRPr="00ED672B">
        <w:rPr>
          <w:rFonts w:asciiTheme="minorHAnsi" w:hAnsiTheme="minorHAnsi"/>
          <w:rPrChange w:id="573" w:author="Erin Stephenson" w:date="2019-03-13T19:33:00Z">
            <w:rPr/>
          </w:rPrChange>
        </w:rPr>
        <w:t xml:space="preserve"> adipose depot-specific</w:t>
      </w:r>
      <w:del w:id="574" w:author="Erin Stephenson" w:date="2019-03-11T14:41:00Z">
        <w:r w:rsidR="0087648E" w:rsidRPr="00ED672B" w:rsidDel="003B4152">
          <w:rPr>
            <w:rFonts w:asciiTheme="minorHAnsi" w:hAnsiTheme="minorHAnsi"/>
            <w:rPrChange w:id="575" w:author="Erin Stephenson" w:date="2019-03-13T19:33:00Z">
              <w:rPr/>
            </w:rPrChange>
          </w:rPr>
          <w:delText xml:space="preserve"> changes</w:delText>
        </w:r>
      </w:del>
      <w:r w:rsidR="0087648E" w:rsidRPr="00ED672B">
        <w:rPr>
          <w:rFonts w:asciiTheme="minorHAnsi" w:hAnsiTheme="minorHAnsi"/>
          <w:rPrChange w:id="576" w:author="Erin Stephenson" w:date="2019-03-13T19:33:00Z">
            <w:rPr/>
          </w:rPrChange>
        </w:rPr>
        <w:t xml:space="preserve">, we </w:t>
      </w:r>
      <w:del w:id="577" w:author="Erin Stephenson" w:date="2019-03-11T14:41:00Z">
        <w:r w:rsidR="0087648E" w:rsidRPr="00ED672B" w:rsidDel="003B4152">
          <w:rPr>
            <w:rFonts w:asciiTheme="minorHAnsi" w:hAnsiTheme="minorHAnsi"/>
            <w:rPrChange w:id="578" w:author="Erin Stephenson" w:date="2019-03-13T19:33:00Z">
              <w:rPr/>
            </w:rPrChange>
          </w:rPr>
          <w:delText xml:space="preserve">measured </w:delText>
        </w:r>
      </w:del>
      <w:ins w:id="579" w:author="Erin Stephenson" w:date="2019-03-11T14:41:00Z">
        <w:r w:rsidR="003B4152" w:rsidRPr="00ED672B">
          <w:rPr>
            <w:rFonts w:asciiTheme="minorHAnsi" w:hAnsiTheme="minorHAnsi"/>
            <w:rPrChange w:id="580" w:author="Erin Stephenson" w:date="2019-03-13T19:33:00Z">
              <w:rPr/>
            </w:rPrChange>
          </w:rPr>
          <w:t xml:space="preserve">determined </w:t>
        </w:r>
      </w:ins>
      <w:r w:rsidR="0087648E" w:rsidRPr="00ED672B">
        <w:rPr>
          <w:rFonts w:asciiTheme="minorHAnsi" w:hAnsiTheme="minorHAnsi"/>
          <w:rPrChange w:id="581" w:author="Erin Stephenson" w:date="2019-03-13T19:33:00Z">
            <w:rPr/>
          </w:rPrChange>
        </w:rPr>
        <w:t xml:space="preserve">the weights of </w:t>
      </w:r>
      <w:ins w:id="582" w:author="Erin Stephenson" w:date="2019-03-11T14:41:00Z">
        <w:r w:rsidR="003B4152" w:rsidRPr="00ED672B">
          <w:rPr>
            <w:rFonts w:asciiTheme="minorHAnsi" w:hAnsiTheme="minorHAnsi"/>
            <w:rPrChange w:id="583" w:author="Erin Stephenson" w:date="2019-03-13T19:33:00Z">
              <w:rPr/>
            </w:rPrChange>
          </w:rPr>
          <w:t>subcutaneous (dorso-lumbar inguinal) and visceral (</w:t>
        </w:r>
      </w:ins>
      <w:ins w:id="584" w:author="Erin Stephenson" w:date="2019-03-11T14:44:00Z">
        <w:r w:rsidR="00343477" w:rsidRPr="00ED672B">
          <w:rPr>
            <w:rFonts w:asciiTheme="minorHAnsi" w:hAnsiTheme="minorHAnsi"/>
            <w:rPrChange w:id="585" w:author="Erin Stephenson" w:date="2019-03-13T19:33:00Z">
              <w:rPr/>
            </w:rPrChange>
          </w:rPr>
          <w:t>epididymal</w:t>
        </w:r>
      </w:ins>
      <w:ins w:id="586" w:author="Erin Stephenson" w:date="2019-03-11T14:41:00Z">
        <w:r w:rsidR="003B4152" w:rsidRPr="00ED672B">
          <w:rPr>
            <w:rFonts w:asciiTheme="minorHAnsi" w:hAnsiTheme="minorHAnsi"/>
            <w:rPrChange w:id="587" w:author="Erin Stephenson" w:date="2019-03-13T19:33:00Z">
              <w:rPr/>
            </w:rPrChange>
          </w:rPr>
          <w:t xml:space="preserve">) </w:t>
        </w:r>
      </w:ins>
      <w:r w:rsidR="0087648E" w:rsidRPr="00ED672B">
        <w:rPr>
          <w:rFonts w:asciiTheme="minorHAnsi" w:hAnsiTheme="minorHAnsi"/>
          <w:rPrChange w:id="588" w:author="Erin Stephenson" w:date="2019-03-13T19:33:00Z">
            <w:rPr/>
          </w:rPrChange>
        </w:rPr>
        <w:t xml:space="preserve">fat pads from wild-type and </w:t>
      </w:r>
      <w:r w:rsidR="0087648E" w:rsidRPr="00ED672B">
        <w:rPr>
          <w:rFonts w:asciiTheme="minorHAnsi" w:hAnsiTheme="minorHAnsi"/>
          <w:i/>
          <w:rPrChange w:id="589" w:author="Erin Stephenson" w:date="2019-03-13T19:33:00Z">
            <w:rPr>
              <w:i/>
            </w:rPr>
          </w:rPrChange>
        </w:rPr>
        <w:t>Tsc1</w:t>
      </w:r>
      <w:r w:rsidR="0087648E" w:rsidRPr="00ED672B">
        <w:rPr>
          <w:rFonts w:asciiTheme="minorHAnsi" w:hAnsiTheme="minorHAnsi"/>
          <w:rPrChange w:id="590" w:author="Erin Stephenson" w:date="2019-03-13T19:33:00Z">
            <w:rPr/>
          </w:rPrChange>
        </w:rPr>
        <w:t xml:space="preserve"> knockout mice, and found that both </w:t>
      </w:r>
      <w:del w:id="591" w:author="Erin Stephenson" w:date="2019-03-11T14:43:00Z">
        <w:r w:rsidR="0087648E" w:rsidRPr="00ED672B" w:rsidDel="00B874FC">
          <w:rPr>
            <w:rFonts w:asciiTheme="minorHAnsi" w:hAnsiTheme="minorHAnsi"/>
            <w:rPrChange w:id="592" w:author="Erin Stephenson" w:date="2019-03-13T19:33:00Z">
              <w:rPr/>
            </w:rPrChange>
          </w:rPr>
          <w:delText>subcutaneous and ep</w:delText>
        </w:r>
        <w:r w:rsidR="004369E3" w:rsidRPr="00ED672B" w:rsidDel="00B874FC">
          <w:rPr>
            <w:rFonts w:asciiTheme="minorHAnsi" w:hAnsiTheme="minorHAnsi"/>
            <w:rPrChange w:id="593" w:author="Erin Stephenson" w:date="2019-03-13T19:33:00Z">
              <w:rPr/>
            </w:rPrChange>
          </w:rPr>
          <w:delText>i</w:delText>
        </w:r>
        <w:r w:rsidR="0087648E" w:rsidRPr="00ED672B" w:rsidDel="00B874FC">
          <w:rPr>
            <w:rFonts w:asciiTheme="minorHAnsi" w:hAnsiTheme="minorHAnsi"/>
            <w:rPrChange w:id="594" w:author="Erin Stephenson" w:date="2019-03-13T19:33:00Z">
              <w:rPr/>
            </w:rPrChange>
          </w:rPr>
          <w:delText xml:space="preserve">didymal </w:delText>
        </w:r>
      </w:del>
      <w:r w:rsidR="0087648E" w:rsidRPr="00ED672B">
        <w:rPr>
          <w:rFonts w:asciiTheme="minorHAnsi" w:hAnsiTheme="minorHAnsi"/>
          <w:rPrChange w:id="595" w:author="Erin Stephenson" w:date="2019-03-13T19:33:00Z">
            <w:rPr/>
          </w:rPrChange>
        </w:rPr>
        <w:t xml:space="preserve">fat </w:t>
      </w:r>
      <w:del w:id="596" w:author="Erin Stephenson" w:date="2019-03-11T14:43:00Z">
        <w:r w:rsidR="0087648E" w:rsidRPr="00ED672B" w:rsidDel="00B874FC">
          <w:rPr>
            <w:rFonts w:asciiTheme="minorHAnsi" w:hAnsiTheme="minorHAnsi"/>
            <w:rPrChange w:id="597" w:author="Erin Stephenson" w:date="2019-03-13T19:33:00Z">
              <w:rPr/>
            </w:rPrChange>
          </w:rPr>
          <w:delText xml:space="preserve">pads </w:delText>
        </w:r>
      </w:del>
      <w:ins w:id="598" w:author="Erin Stephenson" w:date="2019-03-11T14:43:00Z">
        <w:r w:rsidR="00B874FC" w:rsidRPr="00ED672B">
          <w:rPr>
            <w:rFonts w:asciiTheme="minorHAnsi" w:hAnsiTheme="minorHAnsi"/>
            <w:rPrChange w:id="599" w:author="Erin Stephenson" w:date="2019-03-13T19:33:00Z">
              <w:rPr/>
            </w:rPrChange>
          </w:rPr>
          <w:t xml:space="preserve">depots </w:t>
        </w:r>
      </w:ins>
      <w:r w:rsidR="0087648E" w:rsidRPr="00ED672B">
        <w:rPr>
          <w:rFonts w:asciiTheme="minorHAnsi" w:hAnsiTheme="minorHAnsi"/>
          <w:rPrChange w:id="600" w:author="Erin Stephenson" w:date="2019-03-13T19:33:00Z">
            <w:rPr/>
          </w:rPrChange>
        </w:rPr>
        <w:t xml:space="preserve">were </w:t>
      </w:r>
      <w:del w:id="601" w:author="Erin Stephenson" w:date="2019-03-13T15:12:00Z">
        <w:r w:rsidR="0087648E" w:rsidRPr="00ED672B" w:rsidDel="009327B2">
          <w:rPr>
            <w:rFonts w:asciiTheme="minorHAnsi" w:hAnsiTheme="minorHAnsi"/>
            <w:rPrChange w:id="602" w:author="Erin Stephenson" w:date="2019-03-13T19:33:00Z">
              <w:rPr/>
            </w:rPrChange>
          </w:rPr>
          <w:delText xml:space="preserve">reduced </w:delText>
        </w:r>
      </w:del>
      <w:ins w:id="603" w:author="Erin Stephenson" w:date="2019-03-13T15:12:00Z">
        <w:r w:rsidR="009327B2" w:rsidRPr="00ED672B">
          <w:rPr>
            <w:rFonts w:asciiTheme="minorHAnsi" w:hAnsiTheme="minorHAnsi"/>
            <w:rPrChange w:id="604" w:author="Erin Stephenson" w:date="2019-03-13T19:33:00Z">
              <w:rPr/>
            </w:rPrChange>
          </w:rPr>
          <w:t xml:space="preserve">smaller </w:t>
        </w:r>
      </w:ins>
      <w:r w:rsidR="0087648E" w:rsidRPr="00ED672B">
        <w:rPr>
          <w:rFonts w:asciiTheme="minorHAnsi" w:hAnsiTheme="minorHAnsi"/>
          <w:rPrChange w:id="605" w:author="Erin Stephenson" w:date="2019-03-13T19:33:00Z">
            <w:rPr/>
          </w:rPrChange>
        </w:rPr>
        <w:t>in size</w:t>
      </w:r>
      <w:r w:rsidR="00B04B43" w:rsidRPr="00ED672B">
        <w:rPr>
          <w:rFonts w:asciiTheme="minorHAnsi" w:hAnsiTheme="minorHAnsi"/>
          <w:rPrChange w:id="606" w:author="Erin Stephenson" w:date="2019-03-13T19:33:00Z">
            <w:rPr/>
          </w:rPrChange>
        </w:rPr>
        <w:t xml:space="preserve"> (</w:t>
      </w:r>
      <w:ins w:id="607" w:author="Erin Stephenson" w:date="2019-03-11T14:44:00Z">
        <w:r w:rsidR="00B874FC" w:rsidRPr="00ED672B">
          <w:rPr>
            <w:rFonts w:asciiTheme="minorHAnsi" w:hAnsiTheme="minorHAnsi"/>
            <w:rPrChange w:id="608" w:author="Erin Stephenson" w:date="2019-03-13T19:33:00Z">
              <w:rPr/>
            </w:rPrChange>
          </w:rPr>
          <w:sym w:font="Wingdings 3" w:char="F024"/>
        </w:r>
      </w:ins>
      <w:r w:rsidR="004B4AFF" w:rsidRPr="00ED672B">
        <w:rPr>
          <w:rFonts w:asciiTheme="minorHAnsi" w:hAnsiTheme="minorHAnsi"/>
          <w:rPrChange w:id="609" w:author="Erin Stephenson" w:date="2019-03-13T19:33:00Z">
            <w:rPr/>
          </w:rPrChange>
        </w:rPr>
        <w:t>79</w:t>
      </w:r>
      <w:r w:rsidR="0038168E" w:rsidRPr="00ED672B">
        <w:rPr>
          <w:rFonts w:asciiTheme="minorHAnsi" w:hAnsiTheme="minorHAnsi"/>
          <w:rPrChange w:id="610" w:author="Erin Stephenson" w:date="2019-03-13T19:33:00Z">
            <w:rPr/>
          </w:rPrChange>
        </w:rPr>
        <w:t>%</w:t>
      </w:r>
      <w:r w:rsidR="0022606C" w:rsidRPr="00ED672B">
        <w:rPr>
          <w:rFonts w:asciiTheme="minorHAnsi" w:hAnsiTheme="minorHAnsi"/>
          <w:rPrChange w:id="611" w:author="Erin Stephenson" w:date="2019-03-13T19:33:00Z">
            <w:rPr/>
          </w:rPrChange>
        </w:rPr>
        <w:t xml:space="preserve"> and </w:t>
      </w:r>
      <w:ins w:id="612" w:author="Erin Stephenson" w:date="2019-03-11T14:44:00Z">
        <w:r w:rsidR="00B874FC" w:rsidRPr="00ED672B">
          <w:rPr>
            <w:rFonts w:asciiTheme="minorHAnsi" w:hAnsiTheme="minorHAnsi"/>
            <w:rPrChange w:id="613" w:author="Erin Stephenson" w:date="2019-03-13T19:33:00Z">
              <w:rPr/>
            </w:rPrChange>
          </w:rPr>
          <w:sym w:font="Wingdings 3" w:char="F024"/>
        </w:r>
      </w:ins>
      <w:r w:rsidR="0038168E" w:rsidRPr="00ED672B">
        <w:rPr>
          <w:rFonts w:asciiTheme="minorHAnsi" w:hAnsiTheme="minorHAnsi"/>
          <w:rPrChange w:id="614" w:author="Erin Stephenson" w:date="2019-03-13T19:33:00Z">
            <w:rPr/>
          </w:rPrChange>
        </w:rPr>
        <w:t>7</w:t>
      </w:r>
      <w:r w:rsidR="004B4AFF" w:rsidRPr="00ED672B">
        <w:rPr>
          <w:rFonts w:asciiTheme="minorHAnsi" w:hAnsiTheme="minorHAnsi"/>
          <w:rPrChange w:id="615" w:author="Erin Stephenson" w:date="2019-03-13T19:33:00Z">
            <w:rPr/>
          </w:rPrChange>
        </w:rPr>
        <w:t>6</w:t>
      </w:r>
      <w:r w:rsidR="0038168E" w:rsidRPr="00ED672B">
        <w:rPr>
          <w:rFonts w:asciiTheme="minorHAnsi" w:hAnsiTheme="minorHAnsi"/>
          <w:rPrChange w:id="616" w:author="Erin Stephenson" w:date="2019-03-13T19:33:00Z">
            <w:rPr/>
          </w:rPrChange>
        </w:rPr>
        <w:t>% respectively,</w:t>
      </w:r>
      <w:r w:rsidR="00482AEB" w:rsidRPr="00ED672B">
        <w:rPr>
          <w:rFonts w:asciiTheme="minorHAnsi" w:hAnsiTheme="minorHAnsi"/>
          <w:rPrChange w:id="617" w:author="Erin Stephenson" w:date="2019-03-13T19:33:00Z">
            <w:rPr/>
          </w:rPrChange>
        </w:rPr>
        <w:t xml:space="preserve"> each p&lt;</w:t>
      </w:r>
      <w:r w:rsidR="004B4AFF" w:rsidRPr="00ED672B">
        <w:rPr>
          <w:rFonts w:asciiTheme="minorHAnsi" w:hAnsiTheme="minorHAnsi"/>
          <w:rPrChange w:id="618" w:author="Erin Stephenson" w:date="2019-03-13T19:33:00Z">
            <w:rPr/>
          </w:rPrChange>
        </w:rPr>
        <w:t>0.0001</w:t>
      </w:r>
      <w:r w:rsidR="00EE675F" w:rsidRPr="00ED672B">
        <w:rPr>
          <w:rFonts w:asciiTheme="minorHAnsi" w:hAnsiTheme="minorHAnsi"/>
          <w:rPrChange w:id="619" w:author="Erin Stephenson" w:date="2019-03-13T19:33:00Z">
            <w:rPr/>
          </w:rPrChange>
        </w:rPr>
        <w:t xml:space="preserve">; </w:t>
      </w:r>
      <w:r w:rsidR="00B04B43" w:rsidRPr="00ED672B">
        <w:rPr>
          <w:rFonts w:asciiTheme="minorHAnsi" w:hAnsiTheme="minorHAnsi"/>
          <w:rPrChange w:id="620" w:author="Erin Stephenson" w:date="2019-03-13T19:33:00Z">
            <w:rPr/>
          </w:rPrChange>
        </w:rPr>
        <w:t>Figure 2</w:t>
      </w:r>
      <w:r w:rsidR="009D095F" w:rsidRPr="00ED672B">
        <w:rPr>
          <w:rFonts w:asciiTheme="minorHAnsi" w:hAnsiTheme="minorHAnsi"/>
          <w:rPrChange w:id="621" w:author="Erin Stephenson" w:date="2019-03-13T19:33:00Z">
            <w:rPr/>
          </w:rPrChange>
        </w:rPr>
        <w:t>C</w:t>
      </w:r>
      <w:r w:rsidR="0087648E" w:rsidRPr="00ED672B">
        <w:rPr>
          <w:rFonts w:asciiTheme="minorHAnsi" w:hAnsiTheme="minorHAnsi"/>
          <w:rPrChange w:id="622" w:author="Erin Stephenson" w:date="2019-03-13T19:33:00Z">
            <w:rPr/>
          </w:rPrChange>
        </w:rPr>
        <w:t>).</w:t>
      </w:r>
    </w:p>
    <w:p w14:paraId="3AF0DF1B" w14:textId="77777777" w:rsidR="0087648E" w:rsidRPr="00ED672B" w:rsidRDefault="0087648E" w:rsidP="0087648E">
      <w:pPr>
        <w:rPr>
          <w:rFonts w:asciiTheme="minorHAnsi" w:hAnsiTheme="minorHAnsi"/>
          <w:rPrChange w:id="623" w:author="Erin Stephenson" w:date="2019-03-13T19:33:00Z">
            <w:rPr/>
          </w:rPrChange>
        </w:rPr>
      </w:pPr>
    </w:p>
    <w:p w14:paraId="7690800A" w14:textId="67B9E245" w:rsidR="007A6E04" w:rsidRPr="00ED672B" w:rsidRDefault="0087648E" w:rsidP="0087648E">
      <w:pPr>
        <w:rPr>
          <w:rFonts w:asciiTheme="minorHAnsi" w:hAnsiTheme="minorHAnsi"/>
          <w:rPrChange w:id="624" w:author="Erin Stephenson" w:date="2019-03-13T19:33:00Z">
            <w:rPr/>
          </w:rPrChange>
        </w:rPr>
      </w:pPr>
      <w:r w:rsidRPr="00ED672B">
        <w:rPr>
          <w:rFonts w:asciiTheme="minorHAnsi" w:hAnsiTheme="minorHAnsi"/>
          <w:rPrChange w:id="625" w:author="Erin Stephenson" w:date="2019-03-13T19:33:00Z">
            <w:rPr/>
          </w:rPrChange>
        </w:rPr>
        <w:t xml:space="preserve">To determine whether </w:t>
      </w:r>
      <w:ins w:id="626" w:author="Erin Stephenson" w:date="2019-03-11T14:51:00Z">
        <w:r w:rsidR="003E55B5" w:rsidRPr="00ED672B">
          <w:rPr>
            <w:rFonts w:asciiTheme="minorHAnsi" w:hAnsiTheme="minorHAnsi"/>
            <w:rPrChange w:id="627" w:author="Erin Stephenson" w:date="2019-03-13T19:33:00Z">
              <w:rPr/>
            </w:rPrChange>
          </w:rPr>
          <w:t xml:space="preserve">a </w:t>
        </w:r>
      </w:ins>
      <w:ins w:id="628" w:author="Erin Stephenson" w:date="2019-03-11T14:59:00Z">
        <w:r w:rsidR="0073113D" w:rsidRPr="00ED672B">
          <w:rPr>
            <w:rFonts w:asciiTheme="minorHAnsi" w:hAnsiTheme="minorHAnsi"/>
            <w:rPrChange w:id="629" w:author="Erin Stephenson" w:date="2019-03-13T19:33:00Z">
              <w:rPr/>
            </w:rPrChange>
          </w:rPr>
          <w:t xml:space="preserve">palatable, </w:t>
        </w:r>
      </w:ins>
      <w:del w:id="630" w:author="Erin Stephenson" w:date="2019-03-11T14:46:00Z">
        <w:r w:rsidRPr="00ED672B" w:rsidDel="00771F3C">
          <w:rPr>
            <w:rFonts w:asciiTheme="minorHAnsi" w:hAnsiTheme="minorHAnsi"/>
            <w:rPrChange w:id="631" w:author="Erin Stephenson" w:date="2019-03-13T19:33:00Z">
              <w:rPr/>
            </w:rPrChange>
          </w:rPr>
          <w:delText xml:space="preserve">animals </w:delText>
        </w:r>
      </w:del>
      <w:ins w:id="632" w:author="Erin Stephenson" w:date="2019-03-11T14:59:00Z">
        <w:r w:rsidR="009A2E50" w:rsidRPr="00ED672B">
          <w:rPr>
            <w:rFonts w:asciiTheme="minorHAnsi" w:hAnsiTheme="minorHAnsi"/>
            <w:rPrChange w:id="633" w:author="Erin Stephenson" w:date="2019-03-13T19:33:00Z">
              <w:rPr/>
            </w:rPrChange>
          </w:rPr>
          <w:t>hyper</w:t>
        </w:r>
        <w:r w:rsidR="0073113D" w:rsidRPr="00ED672B">
          <w:rPr>
            <w:rFonts w:asciiTheme="minorHAnsi" w:hAnsiTheme="minorHAnsi"/>
            <w:rPrChange w:id="634" w:author="Erin Stephenson" w:date="2019-03-13T19:33:00Z">
              <w:rPr/>
            </w:rPrChange>
          </w:rPr>
          <w:t>caloric</w:t>
        </w:r>
      </w:ins>
      <w:ins w:id="635" w:author="Erin Stephenson" w:date="2019-03-11T14:45:00Z">
        <w:r w:rsidR="00771F3C" w:rsidRPr="00ED672B">
          <w:rPr>
            <w:rFonts w:asciiTheme="minorHAnsi" w:hAnsiTheme="minorHAnsi"/>
            <w:rPrChange w:id="636" w:author="Erin Stephenson" w:date="2019-03-13T19:33:00Z">
              <w:rPr/>
            </w:rPrChange>
          </w:rPr>
          <w:t xml:space="preserve"> diet would </w:t>
        </w:r>
      </w:ins>
      <w:ins w:id="637" w:author="Erin Stephenson" w:date="2019-03-11T14:57:00Z">
        <w:r w:rsidR="003E55B5" w:rsidRPr="00ED672B">
          <w:rPr>
            <w:rFonts w:asciiTheme="minorHAnsi" w:hAnsiTheme="minorHAnsi"/>
            <w:rPrChange w:id="638" w:author="Erin Stephenson" w:date="2019-03-13T19:33:00Z">
              <w:rPr/>
            </w:rPrChange>
          </w:rPr>
          <w:t>induce changes in body composition</w:t>
        </w:r>
      </w:ins>
      <w:ins w:id="639" w:author="Erin Stephenson" w:date="2019-03-11T14:45:00Z">
        <w:r w:rsidR="00771F3C" w:rsidRPr="00ED672B">
          <w:rPr>
            <w:rFonts w:asciiTheme="minorHAnsi" w:hAnsiTheme="minorHAnsi"/>
            <w:rPrChange w:id="640" w:author="Erin Stephenson" w:date="2019-03-13T19:33:00Z">
              <w:rPr/>
            </w:rPrChange>
          </w:rPr>
          <w:t xml:space="preserve"> </w:t>
        </w:r>
      </w:ins>
      <w:ins w:id="641" w:author="Erin Stephenson" w:date="2019-03-11T14:57:00Z">
        <w:r w:rsidR="003E55B5" w:rsidRPr="00ED672B">
          <w:rPr>
            <w:rFonts w:asciiTheme="minorHAnsi" w:hAnsiTheme="minorHAnsi"/>
            <w:rPrChange w:id="642" w:author="Erin Stephenson" w:date="2019-03-13T19:33:00Z">
              <w:rPr/>
            </w:rPrChange>
          </w:rPr>
          <w:t xml:space="preserve">in </w:t>
        </w:r>
      </w:ins>
      <w:ins w:id="643" w:author="Erin Stephenson" w:date="2019-03-11T14:46:00Z">
        <w:r w:rsidR="00771F3C" w:rsidRPr="00ED672B">
          <w:rPr>
            <w:rFonts w:asciiTheme="minorHAnsi" w:hAnsiTheme="minorHAnsi"/>
            <w:rPrChange w:id="644" w:author="Erin Stephenson" w:date="2019-03-13T19:33:00Z">
              <w:rPr/>
            </w:rPrChange>
          </w:rPr>
          <w:t xml:space="preserve">mice </w:t>
        </w:r>
      </w:ins>
      <w:r w:rsidRPr="00ED672B">
        <w:rPr>
          <w:rFonts w:asciiTheme="minorHAnsi" w:hAnsiTheme="minorHAnsi"/>
          <w:rPrChange w:id="645" w:author="Erin Stephenson" w:date="2019-03-13T19:33:00Z">
            <w:rPr/>
          </w:rPrChange>
        </w:rPr>
        <w:t xml:space="preserve">with </w:t>
      </w:r>
      <w:ins w:id="646" w:author="Erin Stephenson" w:date="2019-03-11T14:46:00Z">
        <w:r w:rsidR="00771F3C" w:rsidRPr="00ED672B">
          <w:rPr>
            <w:rFonts w:asciiTheme="minorHAnsi" w:hAnsiTheme="minorHAnsi"/>
            <w:rPrChange w:id="647" w:author="Erin Stephenson" w:date="2019-03-13T19:33:00Z">
              <w:rPr/>
            </w:rPrChange>
          </w:rPr>
          <w:t xml:space="preserve">skeletal muscle </w:t>
        </w:r>
      </w:ins>
      <w:del w:id="648" w:author="Erin Stephenson" w:date="2019-03-11T14:46:00Z">
        <w:r w:rsidRPr="00ED672B" w:rsidDel="00771F3C">
          <w:rPr>
            <w:rFonts w:asciiTheme="minorHAnsi" w:hAnsiTheme="minorHAnsi"/>
            <w:rPrChange w:id="649" w:author="Erin Stephenson" w:date="2019-03-13T19:33:00Z">
              <w:rPr/>
            </w:rPrChange>
          </w:rPr>
          <w:delText xml:space="preserve">TSC1 </w:delText>
        </w:r>
      </w:del>
      <w:r w:rsidRPr="00ED672B">
        <w:rPr>
          <w:rFonts w:asciiTheme="minorHAnsi" w:hAnsiTheme="minorHAnsi"/>
          <w:rPrChange w:id="650" w:author="Erin Stephenson" w:date="2019-03-13T19:33:00Z">
            <w:rPr/>
          </w:rPrChange>
        </w:rPr>
        <w:t xml:space="preserve">ablation </w:t>
      </w:r>
      <w:ins w:id="651" w:author="Erin Stephenson" w:date="2019-03-11T14:46:00Z">
        <w:r w:rsidR="00771F3C" w:rsidRPr="00ED672B">
          <w:rPr>
            <w:rFonts w:asciiTheme="minorHAnsi" w:hAnsiTheme="minorHAnsi"/>
            <w:rPrChange w:id="652" w:author="Erin Stephenson" w:date="2019-03-13T19:33:00Z">
              <w:rPr/>
            </w:rPrChange>
          </w:rPr>
          <w:t xml:space="preserve">of </w:t>
        </w:r>
        <w:r w:rsidR="00771F3C" w:rsidRPr="00ED672B">
          <w:rPr>
            <w:rFonts w:asciiTheme="minorHAnsi" w:hAnsiTheme="minorHAnsi"/>
            <w:i/>
            <w:rPrChange w:id="653" w:author="Erin Stephenson" w:date="2019-03-13T19:33:00Z">
              <w:rPr/>
            </w:rPrChange>
          </w:rPr>
          <w:t>Tsc1</w:t>
        </w:r>
      </w:ins>
      <w:del w:id="654" w:author="Erin Stephenson" w:date="2019-03-11T14:46:00Z">
        <w:r w:rsidRPr="00ED672B" w:rsidDel="00771F3C">
          <w:rPr>
            <w:rFonts w:asciiTheme="minorHAnsi" w:hAnsiTheme="minorHAnsi"/>
            <w:rPrChange w:id="655" w:author="Erin Stephenson" w:date="2019-03-13T19:33:00Z">
              <w:rPr/>
            </w:rPrChange>
          </w:rPr>
          <w:delText>in their muscle had different responses to a high fat diet</w:delText>
        </w:r>
      </w:del>
      <w:r w:rsidRPr="00ED672B">
        <w:rPr>
          <w:rFonts w:asciiTheme="minorHAnsi" w:hAnsiTheme="minorHAnsi"/>
          <w:rPrChange w:id="656" w:author="Erin Stephenson" w:date="2019-03-13T19:33:00Z">
            <w:rPr/>
          </w:rPrChange>
        </w:rPr>
        <w:t>, we placed male and female mice on a diet containing 45% of calories from fat.</w:t>
      </w:r>
      <w:r w:rsidR="009D095F" w:rsidRPr="00ED672B">
        <w:rPr>
          <w:rFonts w:asciiTheme="minorHAnsi" w:hAnsiTheme="minorHAnsi"/>
          <w:rPrChange w:id="657" w:author="Erin Stephenson" w:date="2019-03-13T19:33:00Z">
            <w:rPr/>
          </w:rPrChange>
        </w:rPr>
        <w:t xml:space="preserve">  </w:t>
      </w:r>
      <w:r w:rsidR="001B6F0D" w:rsidRPr="00ED672B">
        <w:rPr>
          <w:rFonts w:asciiTheme="minorHAnsi" w:hAnsiTheme="minorHAnsi"/>
          <w:rPrChange w:id="658" w:author="Erin Stephenson" w:date="2019-03-13T19:33:00Z">
            <w:rPr/>
          </w:rPrChange>
        </w:rPr>
        <w:t xml:space="preserve">We found that both </w:t>
      </w:r>
      <w:r w:rsidRPr="00ED672B">
        <w:rPr>
          <w:rFonts w:asciiTheme="minorHAnsi" w:hAnsiTheme="minorHAnsi"/>
          <w:rPrChange w:id="659" w:author="Erin Stephenson" w:date="2019-03-13T19:33:00Z">
            <w:rPr/>
          </w:rPrChange>
        </w:rPr>
        <w:t xml:space="preserve">male and female muscle-specific </w:t>
      </w:r>
      <w:r w:rsidRPr="00ED672B">
        <w:rPr>
          <w:rFonts w:asciiTheme="minorHAnsi" w:hAnsiTheme="minorHAnsi"/>
          <w:i/>
          <w:rPrChange w:id="660" w:author="Erin Stephenson" w:date="2019-03-13T19:33:00Z">
            <w:rPr>
              <w:i/>
            </w:rPr>
          </w:rPrChange>
        </w:rPr>
        <w:t xml:space="preserve">Tsc1 </w:t>
      </w:r>
      <w:r w:rsidRPr="00ED672B">
        <w:rPr>
          <w:rFonts w:asciiTheme="minorHAnsi" w:hAnsiTheme="minorHAnsi"/>
          <w:rPrChange w:id="661" w:author="Erin Stephenson" w:date="2019-03-13T19:33:00Z">
            <w:rPr/>
          </w:rPrChange>
        </w:rPr>
        <w:t>knockout mice were resistant to w</w:t>
      </w:r>
      <w:r w:rsidR="001B6F0D" w:rsidRPr="00ED672B">
        <w:rPr>
          <w:rFonts w:asciiTheme="minorHAnsi" w:hAnsiTheme="minorHAnsi"/>
          <w:rPrChange w:id="662" w:author="Erin Stephenson" w:date="2019-03-13T19:33:00Z">
            <w:rPr/>
          </w:rPrChange>
        </w:rPr>
        <w:t xml:space="preserve">eight gain on high fat diet.  </w:t>
      </w:r>
      <w:r w:rsidRPr="00ED672B">
        <w:rPr>
          <w:rFonts w:asciiTheme="minorHAnsi" w:hAnsiTheme="minorHAnsi"/>
          <w:rPrChange w:id="663" w:author="Erin Stephenson" w:date="2019-03-13T19:33:00Z">
            <w:rPr/>
          </w:rPrChange>
        </w:rPr>
        <w:t xml:space="preserve">The </w:t>
      </w:r>
      <w:ins w:id="664" w:author="Erin Stephenson" w:date="2019-03-11T15:00:00Z">
        <w:r w:rsidR="0073113D" w:rsidRPr="00ED672B">
          <w:rPr>
            <w:rFonts w:asciiTheme="minorHAnsi" w:hAnsiTheme="minorHAnsi"/>
            <w:rPrChange w:id="665" w:author="Erin Stephenson" w:date="2019-03-13T19:33:00Z">
              <w:rPr/>
            </w:rPrChange>
          </w:rPr>
          <w:t xml:space="preserve">difference in body weight was primarily determined by differences in </w:t>
        </w:r>
      </w:ins>
      <w:del w:id="666" w:author="Erin Stephenson" w:date="2019-03-11T15:00:00Z">
        <w:r w:rsidRPr="00ED672B" w:rsidDel="0073113D">
          <w:rPr>
            <w:rFonts w:asciiTheme="minorHAnsi" w:hAnsiTheme="minorHAnsi"/>
            <w:rPrChange w:id="667" w:author="Erin Stephenson" w:date="2019-03-13T19:33:00Z">
              <w:rPr/>
            </w:rPrChange>
          </w:rPr>
          <w:delText xml:space="preserve">majority of this difference was in </w:delText>
        </w:r>
      </w:del>
      <w:r w:rsidRPr="00ED672B">
        <w:rPr>
          <w:rFonts w:asciiTheme="minorHAnsi" w:hAnsiTheme="minorHAnsi"/>
          <w:rPrChange w:id="668" w:author="Erin Stephenson" w:date="2019-03-13T19:33:00Z">
            <w:rPr/>
          </w:rPrChange>
        </w:rPr>
        <w:t>fat mass</w:t>
      </w:r>
      <w:ins w:id="669" w:author="Erin Stephenson" w:date="2019-03-11T15:00:00Z">
        <w:r w:rsidR="0073113D" w:rsidRPr="00ED672B">
          <w:rPr>
            <w:rFonts w:asciiTheme="minorHAnsi" w:hAnsiTheme="minorHAnsi"/>
            <w:rPrChange w:id="670" w:author="Erin Stephenson" w:date="2019-03-13T19:33:00Z">
              <w:rPr/>
            </w:rPrChange>
          </w:rPr>
          <w:t>,</w:t>
        </w:r>
      </w:ins>
      <w:r w:rsidR="0038153C" w:rsidRPr="00ED672B">
        <w:rPr>
          <w:rFonts w:asciiTheme="minorHAnsi" w:hAnsiTheme="minorHAnsi"/>
          <w:rPrChange w:id="671" w:author="Erin Stephenson" w:date="2019-03-13T19:33:00Z">
            <w:rPr/>
          </w:rPrChange>
        </w:rPr>
        <w:t xml:space="preserve"> which</w:t>
      </w:r>
      <w:ins w:id="672" w:author="Erin Stephenson" w:date="2019-03-11T15:00:00Z">
        <w:r w:rsidR="0073113D" w:rsidRPr="00ED672B">
          <w:rPr>
            <w:rFonts w:asciiTheme="minorHAnsi" w:hAnsiTheme="minorHAnsi"/>
            <w:rPrChange w:id="673" w:author="Erin Stephenson" w:date="2019-03-13T19:33:00Z">
              <w:rPr/>
            </w:rPrChange>
          </w:rPr>
          <w:t>, compared to wild-type mice,</w:t>
        </w:r>
      </w:ins>
      <w:r w:rsidR="0038153C" w:rsidRPr="00ED672B">
        <w:rPr>
          <w:rFonts w:asciiTheme="minorHAnsi" w:hAnsiTheme="minorHAnsi"/>
          <w:rPrChange w:id="674" w:author="Erin Stephenson" w:date="2019-03-13T19:33:00Z">
            <w:rPr/>
          </w:rPrChange>
        </w:rPr>
        <w:t xml:space="preserve"> was </w:t>
      </w:r>
      <w:del w:id="675" w:author="Erin Stephenson" w:date="2019-03-13T15:05:00Z">
        <w:r w:rsidR="0038153C" w:rsidRPr="00ED672B" w:rsidDel="002470AA">
          <w:rPr>
            <w:rFonts w:asciiTheme="minorHAnsi" w:hAnsiTheme="minorHAnsi"/>
            <w:rPrChange w:id="676" w:author="Erin Stephenson" w:date="2019-03-13T19:33:00Z">
              <w:rPr/>
            </w:rPrChange>
          </w:rPr>
          <w:delText xml:space="preserve">reduced </w:delText>
        </w:r>
      </w:del>
      <w:r w:rsidR="0038153C" w:rsidRPr="00ED672B">
        <w:rPr>
          <w:rFonts w:asciiTheme="minorHAnsi" w:hAnsiTheme="minorHAnsi"/>
          <w:rPrChange w:id="677" w:author="Erin Stephenson" w:date="2019-03-13T19:33:00Z">
            <w:rPr/>
          </w:rPrChange>
        </w:rPr>
        <w:t xml:space="preserve">60% </w:t>
      </w:r>
      <w:ins w:id="678" w:author="Erin Stephenson" w:date="2019-03-13T15:05:00Z">
        <w:r w:rsidR="002470AA" w:rsidRPr="00ED672B">
          <w:rPr>
            <w:rFonts w:asciiTheme="minorHAnsi" w:hAnsiTheme="minorHAnsi"/>
            <w:rPrChange w:id="679" w:author="Erin Stephenson" w:date="2019-03-13T19:33:00Z">
              <w:rPr/>
            </w:rPrChange>
          </w:rPr>
          <w:t xml:space="preserve">lower </w:t>
        </w:r>
      </w:ins>
      <w:r w:rsidR="0038153C" w:rsidRPr="00ED672B">
        <w:rPr>
          <w:rFonts w:asciiTheme="minorHAnsi" w:hAnsiTheme="minorHAnsi"/>
          <w:rPrChange w:id="680" w:author="Erin Stephenson" w:date="2019-03-13T19:33:00Z">
            <w:rPr/>
          </w:rPrChange>
        </w:rPr>
        <w:t xml:space="preserve">in </w:t>
      </w:r>
      <w:ins w:id="681" w:author="Erin Stephenson" w:date="2019-03-11T15:00:00Z">
        <w:r w:rsidR="0073113D" w:rsidRPr="00ED672B">
          <w:rPr>
            <w:rFonts w:asciiTheme="minorHAnsi" w:hAnsiTheme="minorHAnsi"/>
            <w:rPrChange w:id="682" w:author="Erin Stephenson" w:date="2019-03-13T19:33:00Z">
              <w:rPr/>
            </w:rPrChange>
          </w:rPr>
          <w:t xml:space="preserve">knockout </w:t>
        </w:r>
      </w:ins>
      <w:r w:rsidR="0038153C" w:rsidRPr="00ED672B">
        <w:rPr>
          <w:rFonts w:asciiTheme="minorHAnsi" w:hAnsiTheme="minorHAnsi"/>
          <w:rPrChange w:id="683" w:author="Erin Stephenson" w:date="2019-03-13T19:33:00Z">
            <w:rPr/>
          </w:rPrChange>
        </w:rPr>
        <w:t xml:space="preserve">males and 58% </w:t>
      </w:r>
      <w:ins w:id="684" w:author="Erin Stephenson" w:date="2019-03-13T15:05:00Z">
        <w:r w:rsidR="002470AA" w:rsidRPr="00ED672B">
          <w:rPr>
            <w:rFonts w:asciiTheme="minorHAnsi" w:hAnsiTheme="minorHAnsi"/>
            <w:rPrChange w:id="685" w:author="Erin Stephenson" w:date="2019-03-13T19:33:00Z">
              <w:rPr/>
            </w:rPrChange>
          </w:rPr>
          <w:t xml:space="preserve">lower </w:t>
        </w:r>
      </w:ins>
      <w:r w:rsidR="0038153C" w:rsidRPr="00ED672B">
        <w:rPr>
          <w:rFonts w:asciiTheme="minorHAnsi" w:hAnsiTheme="minorHAnsi"/>
          <w:rPrChange w:id="686" w:author="Erin Stephenson" w:date="2019-03-13T19:33:00Z">
            <w:rPr/>
          </w:rPrChange>
        </w:rPr>
        <w:t xml:space="preserve">in </w:t>
      </w:r>
      <w:ins w:id="687" w:author="Erin Stephenson" w:date="2019-03-11T15:00:00Z">
        <w:r w:rsidR="0073113D" w:rsidRPr="00ED672B">
          <w:rPr>
            <w:rFonts w:asciiTheme="minorHAnsi" w:hAnsiTheme="minorHAnsi"/>
            <w:rPrChange w:id="688" w:author="Erin Stephenson" w:date="2019-03-13T19:33:00Z">
              <w:rPr/>
            </w:rPrChange>
          </w:rPr>
          <w:t xml:space="preserve">knockout </w:t>
        </w:r>
      </w:ins>
      <w:r w:rsidR="0038153C" w:rsidRPr="00ED672B">
        <w:rPr>
          <w:rFonts w:asciiTheme="minorHAnsi" w:hAnsiTheme="minorHAnsi"/>
          <w:rPrChange w:id="689" w:author="Erin Stephenson" w:date="2019-03-13T19:33:00Z">
            <w:rPr/>
          </w:rPrChange>
        </w:rPr>
        <w:t>females by the end of the study</w:t>
      </w:r>
      <w:r w:rsidR="00140E42" w:rsidRPr="00ED672B">
        <w:rPr>
          <w:rFonts w:asciiTheme="minorHAnsi" w:hAnsiTheme="minorHAnsi"/>
          <w:rPrChange w:id="690" w:author="Erin Stephenson" w:date="2019-03-13T19:33:00Z">
            <w:rPr/>
          </w:rPrChange>
        </w:rPr>
        <w:t xml:space="preserve"> (</w:t>
      </w:r>
      <w:r w:rsidR="00B04B43" w:rsidRPr="00ED672B">
        <w:rPr>
          <w:rFonts w:asciiTheme="minorHAnsi" w:hAnsiTheme="minorHAnsi"/>
          <w:rPrChange w:id="691" w:author="Erin Stephenson" w:date="2019-03-13T19:33:00Z">
            <w:rPr/>
          </w:rPrChange>
        </w:rPr>
        <w:t>Figure 3</w:t>
      </w:r>
      <w:r w:rsidR="003C3B52" w:rsidRPr="00ED672B">
        <w:rPr>
          <w:rFonts w:asciiTheme="minorHAnsi" w:hAnsiTheme="minorHAnsi"/>
          <w:rPrChange w:id="692" w:author="Erin Stephenson" w:date="2019-03-13T19:33:00Z">
            <w:rPr/>
          </w:rPrChange>
        </w:rPr>
        <w:t>A</w:t>
      </w:r>
      <w:r w:rsidR="004F3112" w:rsidRPr="00ED672B">
        <w:rPr>
          <w:rFonts w:asciiTheme="minorHAnsi" w:hAnsiTheme="minorHAnsi"/>
          <w:rPrChange w:id="693" w:author="Erin Stephenson" w:date="2019-03-13T19:33:00Z">
            <w:rPr/>
          </w:rPrChange>
        </w:rPr>
        <w:t>, p</w:t>
      </w:r>
      <w:r w:rsidR="007E387B" w:rsidRPr="00ED672B">
        <w:rPr>
          <w:rFonts w:asciiTheme="minorHAnsi" w:hAnsiTheme="minorHAnsi"/>
          <w:rPrChange w:id="694" w:author="Erin Stephenson" w:date="2019-03-13T19:33:00Z">
            <w:rPr/>
          </w:rPrChange>
        </w:rPr>
        <w:t xml:space="preserve"> &lt; </w:t>
      </w:r>
      <w:r w:rsidR="004F3112" w:rsidRPr="00ED672B">
        <w:rPr>
          <w:rFonts w:asciiTheme="minorHAnsi" w:hAnsiTheme="minorHAnsi"/>
          <w:rPrChange w:id="695" w:author="Erin Stephenson" w:date="2019-03-13T19:33:00Z">
            <w:rPr/>
          </w:rPrChange>
        </w:rPr>
        <w:t>1</w:t>
      </w:r>
      <w:r w:rsidR="00B355DD" w:rsidRPr="00ED672B">
        <w:rPr>
          <w:rFonts w:asciiTheme="minorHAnsi" w:hAnsiTheme="minorHAnsi"/>
          <w:rPrChange w:id="696" w:author="Erin Stephenson" w:date="2019-03-13T19:33:00Z">
            <w:rPr/>
          </w:rPrChange>
        </w:rPr>
        <w:t>.0 x10</w:t>
      </w:r>
      <w:r w:rsidR="00B355DD" w:rsidRPr="00ED672B">
        <w:rPr>
          <w:rFonts w:asciiTheme="minorHAnsi" w:hAnsiTheme="minorHAnsi"/>
          <w:vertAlign w:val="superscript"/>
          <w:rPrChange w:id="697" w:author="Erin Stephenson" w:date="2019-03-13T19:33:00Z">
            <w:rPr>
              <w:vertAlign w:val="superscript"/>
            </w:rPr>
          </w:rPrChange>
        </w:rPr>
        <w:t>-</w:t>
      </w:r>
      <w:r w:rsidR="007E387B" w:rsidRPr="00ED672B">
        <w:rPr>
          <w:rFonts w:asciiTheme="minorHAnsi" w:hAnsiTheme="minorHAnsi"/>
          <w:vertAlign w:val="superscript"/>
          <w:rPrChange w:id="698" w:author="Erin Stephenson" w:date="2019-03-13T19:33:00Z">
            <w:rPr>
              <w:vertAlign w:val="superscript"/>
            </w:rPr>
          </w:rPrChange>
        </w:rPr>
        <w:t>6</w:t>
      </w:r>
      <w:r w:rsidR="007E387B" w:rsidRPr="00ED672B">
        <w:rPr>
          <w:rFonts w:asciiTheme="minorHAnsi" w:hAnsiTheme="minorHAnsi"/>
          <w:rPrChange w:id="699" w:author="Erin Stephenson" w:date="2019-03-13T19:33:00Z">
            <w:rPr/>
          </w:rPrChange>
        </w:rPr>
        <w:t xml:space="preserve"> for each)</w:t>
      </w:r>
      <w:r w:rsidR="00887CEF" w:rsidRPr="00ED672B">
        <w:rPr>
          <w:rFonts w:asciiTheme="minorHAnsi" w:hAnsiTheme="minorHAnsi"/>
          <w:rPrChange w:id="700" w:author="Erin Stephenson" w:date="2019-03-13T19:33:00Z">
            <w:rPr/>
          </w:rPrChange>
        </w:rPr>
        <w:t>.</w:t>
      </w:r>
      <w:ins w:id="701" w:author="Erin Stephenson" w:date="2019-03-13T14:58:00Z">
        <w:r w:rsidR="00925C5F" w:rsidRPr="00ED672B">
          <w:rPr>
            <w:rFonts w:asciiTheme="minorHAnsi" w:hAnsiTheme="minorHAnsi"/>
            <w:rPrChange w:id="702" w:author="Erin Stephenson" w:date="2019-03-13T19:33:00Z">
              <w:rPr/>
            </w:rPrChange>
          </w:rPr>
          <w:t xml:space="preserve"> These data are consistent with previous reports in </w:t>
        </w:r>
      </w:ins>
      <w:ins w:id="703" w:author="Erin Stephenson" w:date="2019-03-13T14:59:00Z">
        <w:r w:rsidR="00FC019F" w:rsidRPr="00ED672B">
          <w:rPr>
            <w:rFonts w:asciiTheme="minorHAnsi" w:hAnsiTheme="minorHAnsi"/>
            <w:i/>
            <w:rPrChange w:id="704" w:author="Erin Stephenson" w:date="2019-03-13T19:33:00Z">
              <w:rPr/>
            </w:rPrChange>
          </w:rPr>
          <w:t>ACTA1-Cre</w:t>
        </w:r>
        <w:r w:rsidR="00FC019F" w:rsidRPr="00ED672B">
          <w:rPr>
            <w:rFonts w:asciiTheme="minorHAnsi" w:hAnsiTheme="minorHAnsi"/>
            <w:rPrChange w:id="705" w:author="Erin Stephenson" w:date="2019-03-13T19:33:00Z">
              <w:rPr/>
            </w:rPrChange>
          </w:rPr>
          <w:t xml:space="preserve"> mediated Tsc1 knockout mice fed a diet containing 60% calories from fat [</w:t>
        </w:r>
        <w:commentRangeStart w:id="706"/>
        <w:r w:rsidR="00FC019F" w:rsidRPr="00ED672B">
          <w:rPr>
            <w:rFonts w:asciiTheme="minorHAnsi" w:hAnsiTheme="minorHAnsi"/>
            <w:rPrChange w:id="707" w:author="Erin Stephenson" w:date="2019-03-13T19:33:00Z">
              <w:rPr/>
            </w:rPrChange>
          </w:rPr>
          <w:t>R</w:t>
        </w:r>
        <w:r w:rsidR="001534F6" w:rsidRPr="00ED672B">
          <w:rPr>
            <w:rFonts w:asciiTheme="minorHAnsi" w:hAnsiTheme="minorHAnsi"/>
            <w:rPrChange w:id="708" w:author="Erin Stephenson" w:date="2019-03-13T19:33:00Z">
              <w:rPr/>
            </w:rPrChange>
          </w:rPr>
          <w:t>EF</w:t>
        </w:r>
        <w:r w:rsidR="00FC019F" w:rsidRPr="00ED672B">
          <w:rPr>
            <w:rFonts w:asciiTheme="minorHAnsi" w:hAnsiTheme="minorHAnsi"/>
            <w:rPrChange w:id="709" w:author="Erin Stephenson" w:date="2019-03-13T19:33:00Z">
              <w:rPr/>
            </w:rPrChange>
          </w:rPr>
          <w:t>S</w:t>
        </w:r>
      </w:ins>
      <w:commentRangeEnd w:id="706"/>
      <w:ins w:id="710" w:author="Erin Stephenson" w:date="2019-03-13T15:00:00Z">
        <w:r w:rsidR="00FC019F" w:rsidRPr="00ED672B">
          <w:rPr>
            <w:rStyle w:val="CommentReference"/>
            <w:rFonts w:asciiTheme="minorHAnsi" w:hAnsiTheme="minorHAnsi"/>
            <w:rPrChange w:id="711" w:author="Erin Stephenson" w:date="2019-03-13T19:33:00Z">
              <w:rPr>
                <w:rStyle w:val="CommentReference"/>
              </w:rPr>
            </w:rPrChange>
          </w:rPr>
          <w:commentReference w:id="706"/>
        </w:r>
      </w:ins>
      <w:ins w:id="712" w:author="Erin Stephenson" w:date="2019-03-13T14:59:00Z">
        <w:r w:rsidR="00FC019F" w:rsidRPr="00ED672B">
          <w:rPr>
            <w:rFonts w:asciiTheme="minorHAnsi" w:hAnsiTheme="minorHAnsi"/>
            <w:rPrChange w:id="713" w:author="Erin Stephenson" w:date="2019-03-13T19:33:00Z">
              <w:rPr/>
            </w:rPrChange>
          </w:rPr>
          <w:t>]</w:t>
        </w:r>
        <w:r w:rsidR="0079375B" w:rsidRPr="00ED672B">
          <w:rPr>
            <w:rFonts w:asciiTheme="minorHAnsi" w:hAnsiTheme="minorHAnsi"/>
            <w:rPrChange w:id="714" w:author="Erin Stephenson" w:date="2019-03-13T19:33:00Z">
              <w:rPr/>
            </w:rPrChange>
          </w:rPr>
          <w:t xml:space="preserve">, however in our </w:t>
        </w:r>
      </w:ins>
      <w:ins w:id="715" w:author="Erin Stephenson" w:date="2019-03-13T15:03:00Z">
        <w:r w:rsidR="00D62BFB" w:rsidRPr="00ED672B">
          <w:rPr>
            <w:rFonts w:asciiTheme="minorHAnsi" w:hAnsiTheme="minorHAnsi"/>
            <w:rPrChange w:id="716" w:author="Erin Stephenson" w:date="2019-03-13T19:33:00Z">
              <w:rPr/>
            </w:rPrChange>
          </w:rPr>
          <w:t>model</w:t>
        </w:r>
      </w:ins>
      <w:ins w:id="717" w:author="Erin Stephenson" w:date="2019-03-13T14:59:00Z">
        <w:r w:rsidR="0079375B" w:rsidRPr="00ED672B">
          <w:rPr>
            <w:rFonts w:asciiTheme="minorHAnsi" w:hAnsiTheme="minorHAnsi"/>
            <w:rPrChange w:id="718" w:author="Erin Stephenson" w:date="2019-03-13T19:33:00Z">
              <w:rPr/>
            </w:rPrChange>
          </w:rPr>
          <w:t xml:space="preserve"> l</w:t>
        </w:r>
      </w:ins>
      <w:del w:id="719" w:author="Erin Stephenson" w:date="2019-03-13T15:02:00Z">
        <w:r w:rsidR="00887CEF" w:rsidRPr="00ED672B" w:rsidDel="0079375B">
          <w:rPr>
            <w:rFonts w:asciiTheme="minorHAnsi" w:hAnsiTheme="minorHAnsi"/>
            <w:rPrChange w:id="720" w:author="Erin Stephenson" w:date="2019-03-13T19:33:00Z">
              <w:rPr/>
            </w:rPrChange>
          </w:rPr>
          <w:delText xml:space="preserve">  </w:delText>
        </w:r>
      </w:del>
      <w:commentRangeStart w:id="721"/>
      <w:del w:id="722" w:author="Erin Stephenson" w:date="2019-03-11T15:04:00Z">
        <w:r w:rsidR="00887CEF" w:rsidRPr="00ED672B" w:rsidDel="00A2077A">
          <w:rPr>
            <w:rFonts w:asciiTheme="minorHAnsi" w:hAnsiTheme="minorHAnsi"/>
            <w:rPrChange w:id="723" w:author="Erin Stephenson" w:date="2019-03-13T19:33:00Z">
              <w:rPr/>
            </w:rPrChange>
          </w:rPr>
          <w:delText xml:space="preserve">In terms of lean mass, </w:delText>
        </w:r>
        <w:r w:rsidR="00135321" w:rsidRPr="00ED672B" w:rsidDel="00A2077A">
          <w:rPr>
            <w:rFonts w:asciiTheme="minorHAnsi" w:hAnsiTheme="minorHAnsi"/>
            <w:rPrChange w:id="724" w:author="Erin Stephenson" w:date="2019-03-13T19:33:00Z">
              <w:rPr/>
            </w:rPrChange>
          </w:rPr>
          <w:delText>there were no significant differences with the knockout</w:delText>
        </w:r>
      </w:del>
      <w:ins w:id="725" w:author="Erin Stephenson" w:date="2019-03-11T15:04:00Z">
        <w:r w:rsidR="00A2077A" w:rsidRPr="00ED672B">
          <w:rPr>
            <w:rFonts w:asciiTheme="minorHAnsi" w:hAnsiTheme="minorHAnsi"/>
            <w:rPrChange w:id="726" w:author="Erin Stephenson" w:date="2019-03-13T19:33:00Z">
              <w:rPr/>
            </w:rPrChange>
          </w:rPr>
          <w:t>ean masses were similar between wild-type and knockout mice on the high fat diet</w:t>
        </w:r>
      </w:ins>
      <w:commentRangeEnd w:id="721"/>
      <w:ins w:id="727" w:author="Erin Stephenson" w:date="2019-03-11T15:07:00Z">
        <w:r w:rsidR="006668B8" w:rsidRPr="00ED672B">
          <w:rPr>
            <w:rStyle w:val="CommentReference"/>
            <w:rFonts w:asciiTheme="minorHAnsi" w:hAnsiTheme="minorHAnsi"/>
            <w:rPrChange w:id="728" w:author="Erin Stephenson" w:date="2019-03-13T19:33:00Z">
              <w:rPr>
                <w:rStyle w:val="CommentReference"/>
              </w:rPr>
            </w:rPrChange>
          </w:rPr>
          <w:commentReference w:id="721"/>
        </w:r>
      </w:ins>
      <w:r w:rsidR="00135321" w:rsidRPr="00ED672B">
        <w:rPr>
          <w:rFonts w:asciiTheme="minorHAnsi" w:hAnsiTheme="minorHAnsi"/>
          <w:rPrChange w:id="729" w:author="Erin Stephenson" w:date="2019-03-13T19:33:00Z">
            <w:rPr/>
          </w:rPrChange>
        </w:rPr>
        <w:t xml:space="preserve"> </w:t>
      </w:r>
      <w:r w:rsidR="00B04B43" w:rsidRPr="00ED672B">
        <w:rPr>
          <w:rFonts w:asciiTheme="minorHAnsi" w:hAnsiTheme="minorHAnsi"/>
          <w:rPrChange w:id="730" w:author="Erin Stephenson" w:date="2019-03-13T19:33:00Z">
            <w:rPr/>
          </w:rPrChange>
        </w:rPr>
        <w:t>(Figure 3</w:t>
      </w:r>
      <w:r w:rsidR="003C3B52" w:rsidRPr="00ED672B">
        <w:rPr>
          <w:rFonts w:asciiTheme="minorHAnsi" w:hAnsiTheme="minorHAnsi"/>
          <w:rPrChange w:id="731" w:author="Erin Stephenson" w:date="2019-03-13T19:33:00Z">
            <w:rPr/>
          </w:rPrChange>
        </w:rPr>
        <w:t>B</w:t>
      </w:r>
      <w:r w:rsidR="00135321" w:rsidRPr="00ED672B">
        <w:rPr>
          <w:rFonts w:asciiTheme="minorHAnsi" w:hAnsiTheme="minorHAnsi"/>
          <w:rPrChange w:id="732" w:author="Erin Stephenson" w:date="2019-03-13T19:33:00Z">
            <w:rPr/>
          </w:rPrChange>
        </w:rPr>
        <w:t>, p=0.941</w:t>
      </w:r>
      <w:r w:rsidRPr="00ED672B">
        <w:rPr>
          <w:rFonts w:asciiTheme="minorHAnsi" w:hAnsiTheme="minorHAnsi"/>
          <w:rPrChange w:id="733" w:author="Erin Stephenson" w:date="2019-03-13T19:33:00Z">
            <w:rPr/>
          </w:rPrChange>
        </w:rPr>
        <w:t>)</w:t>
      </w:r>
      <w:r w:rsidR="00F72D7F" w:rsidRPr="00ED672B">
        <w:rPr>
          <w:rFonts w:asciiTheme="minorHAnsi" w:hAnsiTheme="minorHAnsi"/>
          <w:strike/>
          <w:rPrChange w:id="734" w:author="Erin Stephenson" w:date="2019-03-13T19:33:00Z">
            <w:rPr/>
          </w:rPrChange>
        </w:rPr>
        <w:t xml:space="preserve">, </w:t>
      </w:r>
      <w:commentRangeStart w:id="735"/>
      <w:r w:rsidR="00F72D7F" w:rsidRPr="00ED672B">
        <w:rPr>
          <w:rFonts w:asciiTheme="minorHAnsi" w:hAnsiTheme="minorHAnsi"/>
          <w:strike/>
          <w:rPrChange w:id="736" w:author="Erin Stephenson" w:date="2019-03-13T19:33:00Z">
            <w:rPr/>
          </w:rPrChange>
        </w:rPr>
        <w:t>though</w:t>
      </w:r>
      <w:del w:id="737" w:author="Erin Stephenson" w:date="2019-03-11T15:05:00Z">
        <w:r w:rsidR="00F72D7F" w:rsidRPr="00ED672B" w:rsidDel="00A2077A">
          <w:rPr>
            <w:rFonts w:asciiTheme="minorHAnsi" w:hAnsiTheme="minorHAnsi"/>
            <w:strike/>
            <w:rPrChange w:id="738" w:author="Erin Stephenson" w:date="2019-03-13T19:33:00Z">
              <w:rPr/>
            </w:rPrChange>
          </w:rPr>
          <w:delText xml:space="preserve"> as expected</w:delText>
        </w:r>
      </w:del>
      <w:r w:rsidR="00F72D7F" w:rsidRPr="00ED672B">
        <w:rPr>
          <w:rFonts w:asciiTheme="minorHAnsi" w:hAnsiTheme="minorHAnsi"/>
          <w:strike/>
          <w:rPrChange w:id="739" w:author="Erin Stephenson" w:date="2019-03-13T19:33:00Z">
            <w:rPr/>
          </w:rPrChange>
        </w:rPr>
        <w:t xml:space="preserve"> female lean mass was lower</w:t>
      </w:r>
      <w:r w:rsidR="003C3B52" w:rsidRPr="00ED672B">
        <w:rPr>
          <w:rFonts w:asciiTheme="minorHAnsi" w:hAnsiTheme="minorHAnsi"/>
          <w:strike/>
          <w:rPrChange w:id="740" w:author="Erin Stephenson" w:date="2019-03-13T19:33:00Z">
            <w:rPr/>
          </w:rPrChange>
        </w:rPr>
        <w:t xml:space="preserve"> than that of male mice</w:t>
      </w:r>
      <w:commentRangeEnd w:id="735"/>
      <w:r w:rsidR="00A2077A" w:rsidRPr="00ED672B">
        <w:rPr>
          <w:rStyle w:val="CommentReference"/>
          <w:rFonts w:asciiTheme="minorHAnsi" w:hAnsiTheme="minorHAnsi"/>
          <w:strike/>
          <w:rPrChange w:id="741" w:author="Erin Stephenson" w:date="2019-03-13T19:33:00Z">
            <w:rPr>
              <w:rStyle w:val="CommentReference"/>
            </w:rPr>
          </w:rPrChange>
        </w:rPr>
        <w:commentReference w:id="735"/>
      </w:r>
      <w:r w:rsidR="00F72D7F" w:rsidRPr="00ED672B">
        <w:rPr>
          <w:rFonts w:asciiTheme="minorHAnsi" w:hAnsiTheme="minorHAnsi"/>
          <w:rPrChange w:id="742" w:author="Erin Stephenson" w:date="2019-03-13T19:33:00Z">
            <w:rPr/>
          </w:rPrChange>
        </w:rPr>
        <w:t>.</w:t>
      </w:r>
      <w:r w:rsidRPr="00ED672B">
        <w:rPr>
          <w:rFonts w:asciiTheme="minorHAnsi" w:hAnsiTheme="minorHAnsi"/>
          <w:rPrChange w:id="743" w:author="Erin Stephenson" w:date="2019-03-13T19:33:00Z">
            <w:rPr/>
          </w:rPrChange>
        </w:rPr>
        <w:t xml:space="preserve">  </w:t>
      </w:r>
      <w:del w:id="744" w:author="Erin Stephenson" w:date="2019-03-11T15:06:00Z">
        <w:r w:rsidRPr="00ED672B" w:rsidDel="006668B8">
          <w:rPr>
            <w:rFonts w:asciiTheme="minorHAnsi" w:hAnsiTheme="minorHAnsi"/>
            <w:rPrChange w:id="745" w:author="Erin Stephenson" w:date="2019-03-13T19:33:00Z">
              <w:rPr/>
            </w:rPrChange>
          </w:rPr>
          <w:delText>Upon sacrifice, fat pads were excised from these animals, and c</w:delText>
        </w:r>
      </w:del>
      <w:ins w:id="746" w:author="Erin Stephenson" w:date="2019-03-11T15:06:00Z">
        <w:r w:rsidR="006668B8" w:rsidRPr="00ED672B">
          <w:rPr>
            <w:rFonts w:asciiTheme="minorHAnsi" w:hAnsiTheme="minorHAnsi"/>
            <w:rPrChange w:id="747" w:author="Erin Stephenson" w:date="2019-03-13T19:33:00Z">
              <w:rPr/>
            </w:rPrChange>
          </w:rPr>
          <w:t>C</w:t>
        </w:r>
      </w:ins>
      <w:r w:rsidRPr="00ED672B">
        <w:rPr>
          <w:rFonts w:asciiTheme="minorHAnsi" w:hAnsiTheme="minorHAnsi"/>
          <w:rPrChange w:id="748" w:author="Erin Stephenson" w:date="2019-03-13T19:33:00Z">
            <w:rPr/>
          </w:rPrChange>
        </w:rPr>
        <w:t xml:space="preserve">onsistent with the </w:t>
      </w:r>
      <w:ins w:id="749" w:author="Erin Stephenson" w:date="2019-03-13T15:03:00Z">
        <w:r w:rsidR="00D62BFB" w:rsidRPr="00ED672B">
          <w:rPr>
            <w:rFonts w:asciiTheme="minorHAnsi" w:hAnsiTheme="minorHAnsi"/>
            <w:rPrChange w:id="750" w:author="Erin Stephenson" w:date="2019-03-13T19:33:00Z">
              <w:rPr/>
            </w:rPrChange>
          </w:rPr>
          <w:t xml:space="preserve">magnetic resonance </w:t>
        </w:r>
      </w:ins>
      <w:ins w:id="751" w:author="Erin Stephenson" w:date="2019-03-11T15:09:00Z">
        <w:r w:rsidR="00D62BFB" w:rsidRPr="00ED672B">
          <w:rPr>
            <w:rFonts w:asciiTheme="minorHAnsi" w:hAnsiTheme="minorHAnsi"/>
            <w:rPrChange w:id="752" w:author="Erin Stephenson" w:date="2019-03-13T19:33:00Z">
              <w:rPr/>
            </w:rPrChange>
          </w:rPr>
          <w:t xml:space="preserve">data for total </w:t>
        </w:r>
      </w:ins>
      <w:ins w:id="753" w:author="Erin Stephenson" w:date="2019-03-13T15:03:00Z">
        <w:r w:rsidR="00D62BFB" w:rsidRPr="00ED672B">
          <w:rPr>
            <w:rFonts w:asciiTheme="minorHAnsi" w:hAnsiTheme="minorHAnsi"/>
            <w:rPrChange w:id="754" w:author="Erin Stephenson" w:date="2019-03-13T19:33:00Z">
              <w:rPr/>
            </w:rPrChange>
          </w:rPr>
          <w:t xml:space="preserve">body </w:t>
        </w:r>
      </w:ins>
      <w:ins w:id="755" w:author="Erin Stephenson" w:date="2019-03-11T15:09:00Z">
        <w:r w:rsidR="00D62BFB" w:rsidRPr="00ED672B">
          <w:rPr>
            <w:rFonts w:asciiTheme="minorHAnsi" w:hAnsiTheme="minorHAnsi"/>
            <w:rPrChange w:id="756" w:author="Erin Stephenson" w:date="2019-03-13T19:33:00Z">
              <w:rPr/>
            </w:rPrChange>
          </w:rPr>
          <w:t>fat</w:t>
        </w:r>
      </w:ins>
      <w:del w:id="757" w:author="Erin Stephenson" w:date="2019-03-11T15:09:00Z">
        <w:r w:rsidRPr="00ED672B" w:rsidDel="00663D4B">
          <w:rPr>
            <w:rFonts w:asciiTheme="minorHAnsi" w:hAnsiTheme="minorHAnsi"/>
            <w:rPrChange w:id="758" w:author="Erin Stephenson" w:date="2019-03-13T19:33:00Z">
              <w:rPr/>
            </w:rPrChange>
          </w:rPr>
          <w:delText>body composition determinations</w:delText>
        </w:r>
      </w:del>
      <w:r w:rsidRPr="00ED672B">
        <w:rPr>
          <w:rFonts w:asciiTheme="minorHAnsi" w:hAnsiTheme="minorHAnsi"/>
          <w:rPrChange w:id="759" w:author="Erin Stephenson" w:date="2019-03-13T19:33:00Z">
            <w:rPr/>
          </w:rPrChange>
        </w:rPr>
        <w:t xml:space="preserve">, we observed a </w:t>
      </w:r>
      <w:r w:rsidR="00E11990" w:rsidRPr="00ED672B">
        <w:rPr>
          <w:rFonts w:asciiTheme="minorHAnsi" w:hAnsiTheme="minorHAnsi"/>
          <w:rPrChange w:id="760" w:author="Erin Stephenson" w:date="2019-03-13T19:33:00Z">
            <w:rPr/>
          </w:rPrChange>
        </w:rPr>
        <w:t>75-80</w:t>
      </w:r>
      <w:r w:rsidRPr="00ED672B">
        <w:rPr>
          <w:rFonts w:asciiTheme="minorHAnsi" w:hAnsiTheme="minorHAnsi"/>
          <w:rPrChange w:id="761" w:author="Erin Stephenson" w:date="2019-03-13T19:33:00Z">
            <w:rPr/>
          </w:rPrChange>
        </w:rPr>
        <w:t xml:space="preserve">% </w:t>
      </w:r>
      <w:del w:id="762" w:author="Erin Stephenson" w:date="2019-03-13T15:04:00Z">
        <w:r w:rsidRPr="00ED672B" w:rsidDel="00BD3178">
          <w:rPr>
            <w:rFonts w:asciiTheme="minorHAnsi" w:hAnsiTheme="minorHAnsi"/>
            <w:rPrChange w:id="763" w:author="Erin Stephenson" w:date="2019-03-13T19:33:00Z">
              <w:rPr/>
            </w:rPrChange>
          </w:rPr>
          <w:delText xml:space="preserve">reduction </w:delText>
        </w:r>
      </w:del>
      <w:ins w:id="764" w:author="Erin Stephenson" w:date="2019-03-13T15:04:00Z">
        <w:r w:rsidR="00BD3178" w:rsidRPr="00ED672B">
          <w:rPr>
            <w:rFonts w:asciiTheme="minorHAnsi" w:hAnsiTheme="minorHAnsi"/>
            <w:rPrChange w:id="765" w:author="Erin Stephenson" w:date="2019-03-13T19:33:00Z">
              <w:rPr/>
            </w:rPrChange>
          </w:rPr>
          <w:t xml:space="preserve">difference </w:t>
        </w:r>
      </w:ins>
      <w:r w:rsidRPr="00ED672B">
        <w:rPr>
          <w:rFonts w:asciiTheme="minorHAnsi" w:hAnsiTheme="minorHAnsi"/>
          <w:rPrChange w:id="766" w:author="Erin Stephenson" w:date="2019-03-13T19:33:00Z">
            <w:rPr/>
          </w:rPrChange>
        </w:rPr>
        <w:t xml:space="preserve">in </w:t>
      </w:r>
      <w:ins w:id="767" w:author="Erin Stephenson" w:date="2019-03-11T15:06:00Z">
        <w:r w:rsidR="006668B8" w:rsidRPr="00ED672B">
          <w:rPr>
            <w:rFonts w:asciiTheme="minorHAnsi" w:hAnsiTheme="minorHAnsi"/>
            <w:rPrChange w:id="768" w:author="Erin Stephenson" w:date="2019-03-13T19:33:00Z">
              <w:rPr/>
            </w:rPrChange>
          </w:rPr>
          <w:t xml:space="preserve">the weights of both the </w:t>
        </w:r>
      </w:ins>
      <w:r w:rsidRPr="00ED672B">
        <w:rPr>
          <w:rFonts w:asciiTheme="minorHAnsi" w:hAnsiTheme="minorHAnsi"/>
          <w:rPrChange w:id="769" w:author="Erin Stephenson" w:date="2019-03-13T19:33:00Z">
            <w:rPr/>
          </w:rPrChange>
        </w:rPr>
        <w:t>perigonadal and inguinal fat pad</w:t>
      </w:r>
      <w:ins w:id="770" w:author="Erin Stephenson" w:date="2019-03-11T15:09:00Z">
        <w:r w:rsidR="00663D4B" w:rsidRPr="00ED672B">
          <w:rPr>
            <w:rFonts w:asciiTheme="minorHAnsi" w:hAnsiTheme="minorHAnsi"/>
            <w:rPrChange w:id="771" w:author="Erin Stephenson" w:date="2019-03-13T19:33:00Z">
              <w:rPr/>
            </w:rPrChange>
          </w:rPr>
          <w:t>s</w:t>
        </w:r>
      </w:ins>
      <w:del w:id="772" w:author="Erin Stephenson" w:date="2019-03-11T15:09:00Z">
        <w:r w:rsidRPr="00ED672B" w:rsidDel="00663D4B">
          <w:rPr>
            <w:rFonts w:asciiTheme="minorHAnsi" w:hAnsiTheme="minorHAnsi"/>
            <w:rPrChange w:id="773" w:author="Erin Stephenson" w:date="2019-03-13T19:33:00Z">
              <w:rPr/>
            </w:rPrChange>
          </w:rPr>
          <w:delText xml:space="preserve"> mass </w:delText>
        </w:r>
      </w:del>
      <w:ins w:id="774" w:author="Erin Stephenson" w:date="2019-03-11T15:09:00Z">
        <w:r w:rsidR="00663D4B" w:rsidRPr="00ED672B">
          <w:rPr>
            <w:rFonts w:asciiTheme="minorHAnsi" w:hAnsiTheme="minorHAnsi"/>
            <w:rPrChange w:id="775" w:author="Erin Stephenson" w:date="2019-03-13T19:33:00Z">
              <w:rPr/>
            </w:rPrChange>
          </w:rPr>
          <w:t xml:space="preserve"> </w:t>
        </w:r>
      </w:ins>
      <w:del w:id="776" w:author="Erin Stephenson" w:date="2019-03-11T15:09:00Z">
        <w:r w:rsidRPr="00ED672B" w:rsidDel="00663D4B">
          <w:rPr>
            <w:rFonts w:asciiTheme="minorHAnsi" w:hAnsiTheme="minorHAnsi"/>
            <w:rPrChange w:id="777" w:author="Erin Stephenson" w:date="2019-03-13T19:33:00Z">
              <w:rPr/>
            </w:rPrChange>
          </w:rPr>
          <w:delText xml:space="preserve">for </w:delText>
        </w:r>
      </w:del>
      <w:ins w:id="778" w:author="Erin Stephenson" w:date="2019-03-11T15:09:00Z">
        <w:r w:rsidR="00663D4B" w:rsidRPr="00ED672B">
          <w:rPr>
            <w:rFonts w:asciiTheme="minorHAnsi" w:hAnsiTheme="minorHAnsi"/>
            <w:rPrChange w:id="779" w:author="Erin Stephenson" w:date="2019-03-13T19:33:00Z">
              <w:rPr/>
            </w:rPrChange>
          </w:rPr>
          <w:t xml:space="preserve">from </w:t>
        </w:r>
      </w:ins>
      <w:del w:id="780" w:author="Erin Stephenson" w:date="2019-03-13T15:13:00Z">
        <w:r w:rsidRPr="00ED672B" w:rsidDel="00B441ED">
          <w:rPr>
            <w:rFonts w:asciiTheme="minorHAnsi" w:hAnsiTheme="minorHAnsi"/>
            <w:rPrChange w:id="781" w:author="Erin Stephenson" w:date="2019-03-13T19:33:00Z">
              <w:rPr/>
            </w:rPrChange>
          </w:rPr>
          <w:delText xml:space="preserve">both </w:delText>
        </w:r>
      </w:del>
      <w:r w:rsidRPr="00ED672B">
        <w:rPr>
          <w:rFonts w:asciiTheme="minorHAnsi" w:hAnsiTheme="minorHAnsi"/>
          <w:rPrChange w:id="782" w:author="Erin Stephenson" w:date="2019-03-13T19:33:00Z">
            <w:rPr/>
          </w:rPrChange>
        </w:rPr>
        <w:t>male</w:t>
      </w:r>
      <w:del w:id="783" w:author="Erin Stephenson" w:date="2019-03-11T15:09:00Z">
        <w:r w:rsidRPr="00ED672B" w:rsidDel="00663D4B">
          <w:rPr>
            <w:rFonts w:asciiTheme="minorHAnsi" w:hAnsiTheme="minorHAnsi"/>
            <w:rPrChange w:id="784" w:author="Erin Stephenson" w:date="2019-03-13T19:33:00Z">
              <w:rPr/>
            </w:rPrChange>
          </w:rPr>
          <w:delText>s</w:delText>
        </w:r>
      </w:del>
      <w:r w:rsidRPr="00ED672B">
        <w:rPr>
          <w:rFonts w:asciiTheme="minorHAnsi" w:hAnsiTheme="minorHAnsi"/>
          <w:rPrChange w:id="785" w:author="Erin Stephenson" w:date="2019-03-13T19:33:00Z">
            <w:rPr/>
          </w:rPrChange>
        </w:rPr>
        <w:t xml:space="preserve"> and female</w:t>
      </w:r>
      <w:ins w:id="786" w:author="Erin Stephenson" w:date="2019-03-13T15:04:00Z">
        <w:r w:rsidR="00BD3178" w:rsidRPr="00ED672B">
          <w:rPr>
            <w:rFonts w:asciiTheme="minorHAnsi" w:hAnsiTheme="minorHAnsi"/>
            <w:rPrChange w:id="787" w:author="Erin Stephenson" w:date="2019-03-13T19:33:00Z">
              <w:rPr/>
            </w:rPrChange>
          </w:rPr>
          <w:t xml:space="preserve"> knockout</w:t>
        </w:r>
      </w:ins>
      <w:ins w:id="788" w:author="Erin Stephenson" w:date="2019-03-11T15:09:00Z">
        <w:r w:rsidR="00663D4B" w:rsidRPr="00ED672B">
          <w:rPr>
            <w:rFonts w:asciiTheme="minorHAnsi" w:hAnsiTheme="minorHAnsi"/>
            <w:rPrChange w:id="789" w:author="Erin Stephenson" w:date="2019-03-13T19:33:00Z">
              <w:rPr/>
            </w:rPrChange>
          </w:rPr>
          <w:t xml:space="preserve"> mice</w:t>
        </w:r>
      </w:ins>
      <w:ins w:id="790" w:author="Erin Stephenson" w:date="2019-03-13T15:04:00Z">
        <w:r w:rsidR="00BD3178" w:rsidRPr="00ED672B">
          <w:rPr>
            <w:rFonts w:asciiTheme="minorHAnsi" w:hAnsiTheme="minorHAnsi"/>
            <w:rPrChange w:id="791" w:author="Erin Stephenson" w:date="2019-03-13T19:33:00Z">
              <w:rPr/>
            </w:rPrChange>
          </w:rPr>
          <w:t xml:space="preserve"> compared to their relative control groups</w:t>
        </w:r>
      </w:ins>
      <w:del w:id="792" w:author="Erin Stephenson" w:date="2019-03-11T15:09:00Z">
        <w:r w:rsidRPr="00ED672B" w:rsidDel="00663D4B">
          <w:rPr>
            <w:rFonts w:asciiTheme="minorHAnsi" w:hAnsiTheme="minorHAnsi"/>
            <w:rPrChange w:id="793" w:author="Erin Stephenson" w:date="2019-03-13T19:33:00Z">
              <w:rPr/>
            </w:rPrChange>
          </w:rPr>
          <w:delText>s</w:delText>
        </w:r>
      </w:del>
      <w:r w:rsidRPr="00ED672B">
        <w:rPr>
          <w:rFonts w:asciiTheme="minorHAnsi" w:hAnsiTheme="minorHAnsi"/>
          <w:rPrChange w:id="794" w:author="Erin Stephenson" w:date="2019-03-13T19:33:00Z">
            <w:rPr/>
          </w:rPrChange>
        </w:rPr>
        <w:t xml:space="preserve"> (all p&lt;</w:t>
      </w:r>
      <w:r w:rsidR="00E11990" w:rsidRPr="00ED672B">
        <w:rPr>
          <w:rFonts w:asciiTheme="minorHAnsi" w:hAnsiTheme="minorHAnsi"/>
          <w:rPrChange w:id="795" w:author="Erin Stephenson" w:date="2019-03-13T19:33:00Z">
            <w:rPr/>
          </w:rPrChange>
        </w:rPr>
        <w:t>0.001</w:t>
      </w:r>
      <w:r w:rsidR="009454E4" w:rsidRPr="00ED672B">
        <w:rPr>
          <w:rFonts w:asciiTheme="minorHAnsi" w:hAnsiTheme="minorHAnsi"/>
          <w:rPrChange w:id="796" w:author="Erin Stephenson" w:date="2019-03-13T19:33:00Z">
            <w:rPr/>
          </w:rPrChange>
        </w:rPr>
        <w:t>; Figure 3C</w:t>
      </w:r>
      <w:r w:rsidRPr="00ED672B">
        <w:rPr>
          <w:rFonts w:asciiTheme="minorHAnsi" w:hAnsiTheme="minorHAnsi"/>
          <w:rPrChange w:id="797" w:author="Erin Stephenson" w:date="2019-03-13T19:33:00Z">
            <w:rPr/>
          </w:rPrChange>
        </w:rPr>
        <w:t xml:space="preserve">).  </w:t>
      </w:r>
    </w:p>
    <w:p w14:paraId="5B53D118" w14:textId="77777777" w:rsidR="007A6E04" w:rsidRPr="00ED672B" w:rsidRDefault="007A6E04" w:rsidP="0087648E">
      <w:pPr>
        <w:rPr>
          <w:rFonts w:asciiTheme="minorHAnsi" w:hAnsiTheme="minorHAnsi"/>
          <w:rPrChange w:id="798" w:author="Erin Stephenson" w:date="2019-03-13T19:33:00Z">
            <w:rPr/>
          </w:rPrChange>
        </w:rPr>
      </w:pPr>
    </w:p>
    <w:p w14:paraId="15BC992A" w14:textId="6780B978" w:rsidR="00B04B43" w:rsidRPr="00ED672B" w:rsidRDefault="009454E4" w:rsidP="0087648E">
      <w:pPr>
        <w:rPr>
          <w:rFonts w:asciiTheme="minorHAnsi" w:hAnsiTheme="minorHAnsi"/>
          <w:rPrChange w:id="799" w:author="Erin Stephenson" w:date="2019-03-13T19:33:00Z">
            <w:rPr/>
          </w:rPrChange>
        </w:rPr>
      </w:pPr>
      <w:commentRangeStart w:id="800"/>
      <w:r w:rsidRPr="00ED672B">
        <w:rPr>
          <w:rFonts w:asciiTheme="minorHAnsi" w:hAnsiTheme="minorHAnsi"/>
          <w:rPrChange w:id="801" w:author="Erin Stephenson" w:date="2019-03-13T19:33:00Z">
            <w:rPr/>
          </w:rPrChange>
        </w:rPr>
        <w:t xml:space="preserve">To test whether </w:t>
      </w:r>
      <w:del w:id="802" w:author="Erin Stephenson" w:date="2019-03-11T15:13:00Z">
        <w:r w:rsidR="009E23FE" w:rsidRPr="00ED672B" w:rsidDel="009F4F88">
          <w:rPr>
            <w:rFonts w:asciiTheme="minorHAnsi" w:hAnsiTheme="minorHAnsi"/>
            <w:rPrChange w:id="803" w:author="Erin Stephenson" w:date="2019-03-13T19:33:00Z">
              <w:rPr/>
            </w:rPrChange>
          </w:rPr>
          <w:delText xml:space="preserve">the </w:delText>
        </w:r>
      </w:del>
      <w:del w:id="804" w:author="Erin Stephenson" w:date="2019-03-11T15:14:00Z">
        <w:r w:rsidR="009E23FE" w:rsidRPr="00ED672B" w:rsidDel="009F4F88">
          <w:rPr>
            <w:rFonts w:asciiTheme="minorHAnsi" w:hAnsiTheme="minorHAnsi"/>
            <w:rPrChange w:id="805" w:author="Erin Stephenson" w:date="2019-03-13T19:33:00Z">
              <w:rPr/>
            </w:rPrChange>
          </w:rPr>
          <w:delText>reductions</w:delText>
        </w:r>
      </w:del>
      <w:ins w:id="806" w:author="Erin Stephenson" w:date="2019-03-11T15:14:00Z">
        <w:r w:rsidR="009F4F88" w:rsidRPr="00ED672B">
          <w:rPr>
            <w:rFonts w:asciiTheme="minorHAnsi" w:hAnsiTheme="minorHAnsi"/>
            <w:rPrChange w:id="807" w:author="Erin Stephenson" w:date="2019-03-13T19:33:00Z">
              <w:rPr/>
            </w:rPrChange>
          </w:rPr>
          <w:t>the attenuation of</w:t>
        </w:r>
      </w:ins>
      <w:del w:id="808" w:author="Erin Stephenson" w:date="2019-03-11T15:14:00Z">
        <w:r w:rsidR="009E23FE" w:rsidRPr="00ED672B" w:rsidDel="009F4F88">
          <w:rPr>
            <w:rFonts w:asciiTheme="minorHAnsi" w:hAnsiTheme="minorHAnsi"/>
            <w:rPrChange w:id="809" w:author="Erin Stephenson" w:date="2019-03-13T19:33:00Z">
              <w:rPr/>
            </w:rPrChange>
          </w:rPr>
          <w:delText xml:space="preserve"> in</w:delText>
        </w:r>
      </w:del>
      <w:r w:rsidR="009E23FE" w:rsidRPr="00ED672B">
        <w:rPr>
          <w:rFonts w:asciiTheme="minorHAnsi" w:hAnsiTheme="minorHAnsi"/>
          <w:rPrChange w:id="810" w:author="Erin Stephenson" w:date="2019-03-13T19:33:00Z">
            <w:rPr/>
          </w:rPrChange>
        </w:rPr>
        <w:t xml:space="preserve"> fat mass</w:t>
      </w:r>
      <w:r w:rsidRPr="00ED672B">
        <w:rPr>
          <w:rFonts w:asciiTheme="minorHAnsi" w:hAnsiTheme="minorHAnsi"/>
          <w:rPrChange w:id="811" w:author="Erin Stephenson" w:date="2019-03-13T19:33:00Z">
            <w:rPr/>
          </w:rPrChange>
        </w:rPr>
        <w:t xml:space="preserve"> </w:t>
      </w:r>
      <w:ins w:id="812" w:author="Erin Stephenson" w:date="2019-03-11T15:14:00Z">
        <w:r w:rsidR="009F4F88" w:rsidRPr="00ED672B">
          <w:rPr>
            <w:rFonts w:asciiTheme="minorHAnsi" w:hAnsiTheme="minorHAnsi"/>
            <w:rPrChange w:id="813" w:author="Erin Stephenson" w:date="2019-03-13T19:33:00Z">
              <w:rPr/>
            </w:rPrChange>
          </w:rPr>
          <w:t xml:space="preserve">gains in muscle </w:t>
        </w:r>
        <w:r w:rsidR="009F4F88" w:rsidRPr="00ED672B">
          <w:rPr>
            <w:rFonts w:asciiTheme="minorHAnsi" w:hAnsiTheme="minorHAnsi"/>
            <w:i/>
            <w:rPrChange w:id="814" w:author="Erin Stephenson" w:date="2019-03-13T19:33:00Z">
              <w:rPr/>
            </w:rPrChange>
          </w:rPr>
          <w:t>Tsc1</w:t>
        </w:r>
        <w:r w:rsidR="009F4F88" w:rsidRPr="00ED672B">
          <w:rPr>
            <w:rFonts w:asciiTheme="minorHAnsi" w:hAnsiTheme="minorHAnsi"/>
            <w:rPrChange w:id="815" w:author="Erin Stephenson" w:date="2019-03-13T19:33:00Z">
              <w:rPr/>
            </w:rPrChange>
          </w:rPr>
          <w:t xml:space="preserve"> knockout mice was</w:t>
        </w:r>
      </w:ins>
      <w:del w:id="816" w:author="Erin Stephenson" w:date="2019-03-11T15:14:00Z">
        <w:r w:rsidR="009E23FE" w:rsidRPr="00ED672B" w:rsidDel="009F4F88">
          <w:rPr>
            <w:rFonts w:asciiTheme="minorHAnsi" w:hAnsiTheme="minorHAnsi"/>
            <w:rPrChange w:id="817" w:author="Erin Stephenson" w:date="2019-03-13T19:33:00Z">
              <w:rPr/>
            </w:rPrChange>
          </w:rPr>
          <w:delText>were</w:delText>
        </w:r>
      </w:del>
      <w:r w:rsidRPr="00ED672B">
        <w:rPr>
          <w:rFonts w:asciiTheme="minorHAnsi" w:hAnsiTheme="minorHAnsi"/>
          <w:rPrChange w:id="818" w:author="Erin Stephenson" w:date="2019-03-13T19:33:00Z">
            <w:rPr/>
          </w:rPrChange>
        </w:rPr>
        <w:t xml:space="preserve"> </w:t>
      </w:r>
      <w:del w:id="819" w:author="Erin Stephenson" w:date="2019-03-13T15:15:00Z">
        <w:r w:rsidRPr="00ED672B" w:rsidDel="003D3C8F">
          <w:rPr>
            <w:rFonts w:asciiTheme="minorHAnsi" w:hAnsiTheme="minorHAnsi"/>
            <w:rPrChange w:id="820" w:author="Erin Stephenson" w:date="2019-03-13T19:33:00Z">
              <w:rPr/>
            </w:rPrChange>
          </w:rPr>
          <w:delText xml:space="preserve">the result of </w:delText>
        </w:r>
        <w:r w:rsidR="00A22BB0" w:rsidRPr="00ED672B" w:rsidDel="003D3C8F">
          <w:rPr>
            <w:rFonts w:asciiTheme="minorHAnsi" w:hAnsiTheme="minorHAnsi"/>
            <w:rPrChange w:id="821" w:author="Erin Stephenson" w:date="2019-03-13T19:33:00Z">
              <w:rPr/>
            </w:rPrChange>
          </w:rPr>
          <w:delText>aberrant</w:delText>
        </w:r>
        <w:r w:rsidRPr="00ED672B" w:rsidDel="003D3C8F">
          <w:rPr>
            <w:rFonts w:asciiTheme="minorHAnsi" w:hAnsiTheme="minorHAnsi"/>
            <w:rPrChange w:id="822" w:author="Erin Stephenson" w:date="2019-03-13T19:33:00Z">
              <w:rPr/>
            </w:rPrChange>
          </w:rPr>
          <w:delText xml:space="preserve"> fat accumulation in non-adipose tissue</w:delText>
        </w:r>
        <w:r w:rsidR="009E23FE" w:rsidRPr="00ED672B" w:rsidDel="003D3C8F">
          <w:rPr>
            <w:rFonts w:asciiTheme="minorHAnsi" w:hAnsiTheme="minorHAnsi"/>
            <w:rPrChange w:id="823" w:author="Erin Stephenson" w:date="2019-03-13T19:33:00Z">
              <w:rPr/>
            </w:rPrChange>
          </w:rPr>
          <w:delText xml:space="preserve">, or </w:delText>
        </w:r>
      </w:del>
      <w:r w:rsidR="009E23FE" w:rsidRPr="00ED672B">
        <w:rPr>
          <w:rFonts w:asciiTheme="minorHAnsi" w:hAnsiTheme="minorHAnsi"/>
          <w:rPrChange w:id="824" w:author="Erin Stephenson" w:date="2019-03-13T19:33:00Z">
            <w:rPr/>
          </w:rPrChange>
        </w:rPr>
        <w:t xml:space="preserve">a form of lipodystrophy </w:t>
      </w:r>
      <w:ins w:id="825" w:author="Erin Stephenson" w:date="2019-03-13T15:15:00Z">
        <w:r w:rsidR="003D3C8F" w:rsidRPr="00ED672B">
          <w:rPr>
            <w:rFonts w:asciiTheme="minorHAnsi" w:hAnsiTheme="minorHAnsi"/>
            <w:rPrChange w:id="826" w:author="Erin Stephenson" w:date="2019-03-13T19:33:00Z">
              <w:rPr/>
            </w:rPrChange>
          </w:rPr>
          <w:t xml:space="preserve">relating to insulin responsiveness, </w:t>
        </w:r>
      </w:ins>
      <w:r w:rsidRPr="00ED672B">
        <w:rPr>
          <w:rFonts w:asciiTheme="minorHAnsi" w:hAnsiTheme="minorHAnsi"/>
          <w:rPrChange w:id="827" w:author="Erin Stephenson" w:date="2019-03-13T19:33:00Z">
            <w:rPr/>
          </w:rPrChange>
        </w:rPr>
        <w:t xml:space="preserve">we performed insulin tolerance tests.  </w:t>
      </w:r>
      <w:r w:rsidR="00A22BB0" w:rsidRPr="00ED672B">
        <w:rPr>
          <w:rFonts w:asciiTheme="minorHAnsi" w:hAnsiTheme="minorHAnsi"/>
          <w:rPrChange w:id="828" w:author="Erin Stephenson" w:date="2019-03-13T19:33:00Z">
            <w:rPr/>
          </w:rPrChange>
        </w:rPr>
        <w:t xml:space="preserve">As shown in Figure 3D, </w:t>
      </w:r>
      <w:ins w:id="829" w:author="Erin Stephenson" w:date="2019-03-11T15:11:00Z">
        <w:r w:rsidR="007427F4" w:rsidRPr="00ED672B">
          <w:rPr>
            <w:rFonts w:asciiTheme="minorHAnsi" w:hAnsiTheme="minorHAnsi"/>
            <w:rPrChange w:id="830" w:author="Erin Stephenson" w:date="2019-03-13T19:33:00Z">
              <w:rPr/>
            </w:rPrChange>
          </w:rPr>
          <w:t xml:space="preserve">compared to wild-type mice, </w:t>
        </w:r>
      </w:ins>
      <w:r w:rsidR="00A22BB0" w:rsidRPr="00ED672B">
        <w:rPr>
          <w:rFonts w:asciiTheme="minorHAnsi" w:hAnsiTheme="minorHAnsi"/>
          <w:rPrChange w:id="831" w:author="Erin Stephenson" w:date="2019-03-13T19:33:00Z">
            <w:rPr/>
          </w:rPrChange>
        </w:rPr>
        <w:t>both</w:t>
      </w:r>
      <w:r w:rsidR="009F1160" w:rsidRPr="00ED672B">
        <w:rPr>
          <w:rFonts w:asciiTheme="minorHAnsi" w:hAnsiTheme="minorHAnsi"/>
          <w:rPrChange w:id="832" w:author="Erin Stephenson" w:date="2019-03-13T19:33:00Z">
            <w:rPr/>
          </w:rPrChange>
        </w:rPr>
        <w:t xml:space="preserve"> male and female</w:t>
      </w:r>
      <w:ins w:id="833" w:author="Erin Stephenson" w:date="2019-03-11T15:11:00Z">
        <w:r w:rsidR="00446BC8" w:rsidRPr="00ED672B">
          <w:rPr>
            <w:rFonts w:asciiTheme="minorHAnsi" w:hAnsiTheme="minorHAnsi"/>
            <w:rPrChange w:id="834" w:author="Erin Stephenson" w:date="2019-03-13T19:33:00Z">
              <w:rPr/>
            </w:rPrChange>
          </w:rPr>
          <w:t xml:space="preserve"> muscle</w:t>
        </w:r>
      </w:ins>
      <w:r w:rsidR="009F1160" w:rsidRPr="00ED672B">
        <w:rPr>
          <w:rFonts w:asciiTheme="minorHAnsi" w:hAnsiTheme="minorHAnsi"/>
          <w:rPrChange w:id="835" w:author="Erin Stephenson" w:date="2019-03-13T19:33:00Z">
            <w:rPr/>
          </w:rPrChange>
        </w:rPr>
        <w:t xml:space="preserve"> </w:t>
      </w:r>
      <w:ins w:id="836" w:author="Erin Stephenson" w:date="2019-03-11T15:10:00Z">
        <w:r w:rsidR="00446BC8" w:rsidRPr="00ED672B">
          <w:rPr>
            <w:rFonts w:asciiTheme="minorHAnsi" w:hAnsiTheme="minorHAnsi"/>
            <w:i/>
            <w:rPrChange w:id="837" w:author="Erin Stephenson" w:date="2019-03-13T19:33:00Z">
              <w:rPr>
                <w:i/>
              </w:rPr>
            </w:rPrChange>
          </w:rPr>
          <w:t xml:space="preserve">Tsc1 </w:t>
        </w:r>
      </w:ins>
      <w:r w:rsidR="009F1160" w:rsidRPr="00ED672B">
        <w:rPr>
          <w:rFonts w:asciiTheme="minorHAnsi" w:hAnsiTheme="minorHAnsi"/>
          <w:rPrChange w:id="838" w:author="Erin Stephenson" w:date="2019-03-13T19:33:00Z">
            <w:rPr/>
          </w:rPrChange>
        </w:rPr>
        <w:t>knockout mice</w:t>
      </w:r>
      <w:ins w:id="839" w:author="Erin Stephenson" w:date="2019-03-13T15:17:00Z">
        <w:r w:rsidR="003D3C8F" w:rsidRPr="00ED672B">
          <w:rPr>
            <w:rFonts w:asciiTheme="minorHAnsi" w:hAnsiTheme="minorHAnsi"/>
            <w:rPrChange w:id="840" w:author="Erin Stephenson" w:date="2019-03-13T19:33:00Z">
              <w:rPr/>
            </w:rPrChange>
          </w:rPr>
          <w:t xml:space="preserve"> that received a high fat diet</w:t>
        </w:r>
      </w:ins>
      <w:r w:rsidR="009F1160" w:rsidRPr="00ED672B">
        <w:rPr>
          <w:rFonts w:asciiTheme="minorHAnsi" w:hAnsiTheme="minorHAnsi"/>
          <w:rPrChange w:id="841" w:author="Erin Stephenson" w:date="2019-03-13T19:33:00Z">
            <w:rPr/>
          </w:rPrChange>
        </w:rPr>
        <w:t xml:space="preserve"> were more insulin </w:t>
      </w:r>
      <w:ins w:id="842" w:author="Erin Stephenson" w:date="2019-03-11T15:17:00Z">
        <w:r w:rsidR="00041C32" w:rsidRPr="00ED672B">
          <w:rPr>
            <w:rFonts w:asciiTheme="minorHAnsi" w:hAnsiTheme="minorHAnsi"/>
            <w:rPrChange w:id="843" w:author="Erin Stephenson" w:date="2019-03-13T19:33:00Z">
              <w:rPr/>
            </w:rPrChange>
          </w:rPr>
          <w:t>responsive</w:t>
        </w:r>
      </w:ins>
      <w:del w:id="844" w:author="Erin Stephenson" w:date="2019-03-11T15:17:00Z">
        <w:r w:rsidR="009F1160" w:rsidRPr="00ED672B" w:rsidDel="00041C32">
          <w:rPr>
            <w:rFonts w:asciiTheme="minorHAnsi" w:hAnsiTheme="minorHAnsi"/>
            <w:rPrChange w:id="845" w:author="Erin Stephenson" w:date="2019-03-13T19:33:00Z">
              <w:rPr/>
            </w:rPrChange>
          </w:rPr>
          <w:delText>sensitive</w:delText>
        </w:r>
      </w:del>
      <w:r w:rsidR="009F1160" w:rsidRPr="00ED672B">
        <w:rPr>
          <w:rFonts w:asciiTheme="minorHAnsi" w:hAnsiTheme="minorHAnsi"/>
          <w:rPrChange w:id="846" w:author="Erin Stephenson" w:date="2019-03-13T19:33:00Z">
            <w:rPr/>
          </w:rPrChange>
        </w:rPr>
        <w:t xml:space="preserve"> </w:t>
      </w:r>
      <w:commentRangeStart w:id="847"/>
      <w:ins w:id="848" w:author="Erin Stephenson" w:date="2019-03-13T15:17:00Z">
        <w:r w:rsidR="003D3C8F" w:rsidRPr="00ED672B">
          <w:rPr>
            <w:rFonts w:asciiTheme="minorHAnsi" w:hAnsiTheme="minorHAnsi"/>
            <w:rPrChange w:id="849" w:author="Erin Stephenson" w:date="2019-03-13T19:33:00Z">
              <w:rPr/>
            </w:rPrChange>
          </w:rPr>
          <w:t>(effect size</w:t>
        </w:r>
      </w:ins>
      <w:ins w:id="850" w:author="Erin Stephenson" w:date="2019-03-13T15:18:00Z">
        <w:r w:rsidR="003D3C8F" w:rsidRPr="00ED672B">
          <w:rPr>
            <w:rFonts w:asciiTheme="minorHAnsi" w:hAnsiTheme="minorHAnsi"/>
            <w:rPrChange w:id="851" w:author="Erin Stephenson" w:date="2019-03-13T19:33:00Z">
              <w:rPr/>
            </w:rPrChange>
          </w:rPr>
          <w:t>s</w:t>
        </w:r>
      </w:ins>
      <w:ins w:id="852" w:author="Erin Stephenson" w:date="2019-03-13T15:17:00Z">
        <w:r w:rsidR="003D3C8F" w:rsidRPr="00ED672B">
          <w:rPr>
            <w:rFonts w:asciiTheme="minorHAnsi" w:hAnsiTheme="minorHAnsi"/>
            <w:rPrChange w:id="853" w:author="Erin Stephenson" w:date="2019-03-13T19:33:00Z">
              <w:rPr/>
            </w:rPrChange>
          </w:rPr>
          <w:t>, p-value</w:t>
        </w:r>
      </w:ins>
      <w:ins w:id="854" w:author="Erin Stephenson" w:date="2019-03-13T15:18:00Z">
        <w:r w:rsidR="003D3C8F" w:rsidRPr="00ED672B">
          <w:rPr>
            <w:rFonts w:asciiTheme="minorHAnsi" w:hAnsiTheme="minorHAnsi"/>
            <w:rPrChange w:id="855" w:author="Erin Stephenson" w:date="2019-03-13T19:33:00Z">
              <w:rPr/>
            </w:rPrChange>
          </w:rPr>
          <w:t>s</w:t>
        </w:r>
      </w:ins>
      <w:ins w:id="856" w:author="Erin Stephenson" w:date="2019-03-13T15:17:00Z">
        <w:r w:rsidR="003D3C8F" w:rsidRPr="00ED672B">
          <w:rPr>
            <w:rFonts w:asciiTheme="minorHAnsi" w:hAnsiTheme="minorHAnsi"/>
            <w:rPrChange w:id="857" w:author="Erin Stephenson" w:date="2019-03-13T19:33:00Z">
              <w:rPr/>
            </w:rPrChange>
          </w:rPr>
          <w:t>)</w:t>
        </w:r>
      </w:ins>
      <w:commentRangeEnd w:id="847"/>
      <w:ins w:id="858" w:author="Erin Stephenson" w:date="2019-03-13T15:18:00Z">
        <w:r w:rsidR="003D3C8F" w:rsidRPr="00ED672B">
          <w:rPr>
            <w:rStyle w:val="CommentReference"/>
            <w:rFonts w:asciiTheme="minorHAnsi" w:hAnsiTheme="minorHAnsi"/>
            <w:rPrChange w:id="859" w:author="Erin Stephenson" w:date="2019-03-13T19:33:00Z">
              <w:rPr>
                <w:rStyle w:val="CommentReference"/>
              </w:rPr>
            </w:rPrChange>
          </w:rPr>
          <w:commentReference w:id="847"/>
        </w:r>
      </w:ins>
      <w:del w:id="860" w:author="Erin Stephenson" w:date="2019-03-13T15:17:00Z">
        <w:r w:rsidR="009F1160" w:rsidRPr="00ED672B" w:rsidDel="003D3C8F">
          <w:rPr>
            <w:rFonts w:asciiTheme="minorHAnsi" w:hAnsiTheme="minorHAnsi"/>
            <w:rPrChange w:id="861" w:author="Erin Stephenson" w:date="2019-03-13T19:33:00Z">
              <w:rPr/>
            </w:rPrChange>
          </w:rPr>
          <w:delText xml:space="preserve">after </w:delText>
        </w:r>
      </w:del>
      <w:ins w:id="862" w:author="Erin Stephenson" w:date="2019-03-13T15:18:00Z">
        <w:r w:rsidR="00F635E6" w:rsidRPr="00ED672B">
          <w:rPr>
            <w:rFonts w:asciiTheme="minorHAnsi" w:hAnsiTheme="minorHAnsi"/>
            <w:rPrChange w:id="863" w:author="Erin Stephenson" w:date="2019-03-13T19:33:00Z">
              <w:rPr/>
            </w:rPrChange>
          </w:rPr>
          <w:t>. This is</w:t>
        </w:r>
        <w:r w:rsidR="003D3C8F" w:rsidRPr="00ED672B">
          <w:rPr>
            <w:rFonts w:asciiTheme="minorHAnsi" w:hAnsiTheme="minorHAnsi"/>
            <w:rPrChange w:id="864" w:author="Erin Stephenson" w:date="2019-03-13T19:33:00Z">
              <w:rPr/>
            </w:rPrChange>
          </w:rPr>
          <w:t xml:space="preserve"> </w:t>
        </w:r>
      </w:ins>
      <w:commentRangeStart w:id="865"/>
      <w:del w:id="866" w:author="Erin Stephenson" w:date="2019-03-13T15:18:00Z">
        <w:r w:rsidR="009F1160" w:rsidRPr="00ED672B" w:rsidDel="003D3C8F">
          <w:rPr>
            <w:rFonts w:asciiTheme="minorHAnsi" w:hAnsiTheme="minorHAnsi"/>
            <w:rPrChange w:id="867" w:author="Erin Stephenson" w:date="2019-03-13T19:33:00Z">
              <w:rPr/>
            </w:rPrChange>
          </w:rPr>
          <w:delText xml:space="preserve">HFD treatment, </w:delText>
        </w:r>
        <w:commentRangeEnd w:id="865"/>
        <w:r w:rsidR="00A22BB0" w:rsidRPr="00ED672B" w:rsidDel="003D3C8F">
          <w:rPr>
            <w:rStyle w:val="CommentReference"/>
            <w:rFonts w:asciiTheme="minorHAnsi" w:hAnsiTheme="minorHAnsi"/>
            <w:rPrChange w:id="868" w:author="Erin Stephenson" w:date="2019-03-13T19:33:00Z">
              <w:rPr>
                <w:rStyle w:val="CommentReference"/>
              </w:rPr>
            </w:rPrChange>
          </w:rPr>
          <w:commentReference w:id="865"/>
        </w:r>
      </w:del>
      <w:r w:rsidR="009F1160" w:rsidRPr="00ED672B">
        <w:rPr>
          <w:rFonts w:asciiTheme="minorHAnsi" w:hAnsiTheme="minorHAnsi"/>
          <w:rPrChange w:id="869" w:author="Erin Stephenson" w:date="2019-03-13T19:33:00Z">
            <w:rPr/>
          </w:rPrChange>
        </w:rPr>
        <w:t xml:space="preserve">consistent with the hypothesis that the </w:t>
      </w:r>
      <w:del w:id="870" w:author="Erin Stephenson" w:date="2019-03-11T15:13:00Z">
        <w:r w:rsidR="009F1160" w:rsidRPr="00ED672B" w:rsidDel="00A43BE8">
          <w:rPr>
            <w:rFonts w:asciiTheme="minorHAnsi" w:hAnsiTheme="minorHAnsi"/>
            <w:rPrChange w:id="871" w:author="Erin Stephenson" w:date="2019-03-13T19:33:00Z">
              <w:rPr/>
            </w:rPrChange>
          </w:rPr>
          <w:delText xml:space="preserve">lower </w:delText>
        </w:r>
      </w:del>
      <w:r w:rsidR="009F1160" w:rsidRPr="00ED672B">
        <w:rPr>
          <w:rFonts w:asciiTheme="minorHAnsi" w:hAnsiTheme="minorHAnsi"/>
          <w:rPrChange w:id="872" w:author="Erin Stephenson" w:date="2019-03-13T19:33:00Z">
            <w:rPr/>
          </w:rPrChange>
        </w:rPr>
        <w:t>adiposity</w:t>
      </w:r>
      <w:ins w:id="873" w:author="Erin Stephenson" w:date="2019-03-11T15:13:00Z">
        <w:r w:rsidR="00A43BE8" w:rsidRPr="00ED672B">
          <w:rPr>
            <w:rFonts w:asciiTheme="minorHAnsi" w:hAnsiTheme="minorHAnsi"/>
            <w:rPrChange w:id="874" w:author="Erin Stephenson" w:date="2019-03-13T19:33:00Z">
              <w:rPr/>
            </w:rPrChange>
          </w:rPr>
          <w:t xml:space="preserve"> is inversely related to</w:t>
        </w:r>
      </w:ins>
      <w:del w:id="875" w:author="Erin Stephenson" w:date="2019-03-11T15:13:00Z">
        <w:r w:rsidR="009F1160" w:rsidRPr="00ED672B" w:rsidDel="00A43BE8">
          <w:rPr>
            <w:rFonts w:asciiTheme="minorHAnsi" w:hAnsiTheme="minorHAnsi"/>
            <w:rPrChange w:id="876" w:author="Erin Stephenson" w:date="2019-03-13T19:33:00Z">
              <w:rPr/>
            </w:rPrChange>
          </w:rPr>
          <w:delText xml:space="preserve"> results in improved</w:delText>
        </w:r>
      </w:del>
      <w:r w:rsidR="009F1160" w:rsidRPr="00ED672B">
        <w:rPr>
          <w:rFonts w:asciiTheme="minorHAnsi" w:hAnsiTheme="minorHAnsi"/>
          <w:rPrChange w:id="877" w:author="Erin Stephenson" w:date="2019-03-13T19:33:00Z">
            <w:rPr/>
          </w:rPrChange>
        </w:rPr>
        <w:t xml:space="preserve"> insulin sensitivity</w:t>
      </w:r>
      <w:ins w:id="878" w:author="Erin Stephenson" w:date="2019-03-13T15:19:00Z">
        <w:r w:rsidR="00631ABF" w:rsidRPr="00ED672B">
          <w:rPr>
            <w:rFonts w:asciiTheme="minorHAnsi" w:hAnsiTheme="minorHAnsi"/>
            <w:rPrChange w:id="879" w:author="Erin Stephenson" w:date="2019-03-13T19:33:00Z">
              <w:rPr/>
            </w:rPrChange>
          </w:rPr>
          <w:t xml:space="preserve"> and that these mice are </w:t>
        </w:r>
        <w:r w:rsidR="00F573B3" w:rsidRPr="00ED672B">
          <w:rPr>
            <w:rFonts w:asciiTheme="minorHAnsi" w:hAnsiTheme="minorHAnsi"/>
            <w:rPrChange w:id="880" w:author="Erin Stephenson" w:date="2019-03-13T19:33:00Z">
              <w:rPr/>
            </w:rPrChange>
          </w:rPr>
          <w:t xml:space="preserve">not lipodystrophic </w:t>
        </w:r>
        <w:r w:rsidR="00F573B3" w:rsidRPr="00ED672B">
          <w:rPr>
            <w:rFonts w:asciiTheme="minorHAnsi" w:hAnsiTheme="minorHAnsi"/>
            <w:i/>
            <w:rPrChange w:id="881" w:author="Erin Stephenson" w:date="2019-03-13T19:33:00Z">
              <w:rPr/>
            </w:rPrChange>
          </w:rPr>
          <w:t>per se</w:t>
        </w:r>
        <w:r w:rsidR="00F573B3" w:rsidRPr="00ED672B">
          <w:rPr>
            <w:rFonts w:asciiTheme="minorHAnsi" w:hAnsiTheme="minorHAnsi"/>
            <w:rPrChange w:id="882" w:author="Erin Stephenson" w:date="2019-03-13T19:33:00Z">
              <w:rPr/>
            </w:rPrChange>
          </w:rPr>
          <w:t xml:space="preserve">, rather that </w:t>
        </w:r>
      </w:ins>
      <w:del w:id="883" w:author="Erin Stephenson" w:date="2019-03-13T15:19:00Z">
        <w:r w:rsidR="009F1160" w:rsidRPr="00ED672B" w:rsidDel="00F573B3">
          <w:rPr>
            <w:rFonts w:asciiTheme="minorHAnsi" w:hAnsiTheme="minorHAnsi"/>
            <w:rPrChange w:id="884" w:author="Erin Stephenson" w:date="2019-03-13T19:33:00Z">
              <w:rPr/>
            </w:rPrChange>
          </w:rPr>
          <w:delText>.</w:delText>
        </w:r>
      </w:del>
      <w:del w:id="885" w:author="Erin Stephenson" w:date="2019-03-13T15:20:00Z">
        <w:r w:rsidR="0087648E" w:rsidRPr="00ED672B" w:rsidDel="00F573B3">
          <w:rPr>
            <w:rFonts w:asciiTheme="minorHAnsi" w:hAnsiTheme="minorHAnsi"/>
            <w:rPrChange w:id="886" w:author="Erin Stephenson" w:date="2019-03-13T19:33:00Z">
              <w:rPr/>
            </w:rPrChange>
          </w:rPr>
          <w:delText xml:space="preserve">  These data support the hypothesis that</w:delText>
        </w:r>
      </w:del>
      <w:ins w:id="887" w:author="Erin Stephenson" w:date="2019-03-11T15:21:00Z">
        <w:r w:rsidR="00136D4C" w:rsidRPr="00ED672B">
          <w:rPr>
            <w:rFonts w:asciiTheme="minorHAnsi" w:hAnsiTheme="minorHAnsi"/>
            <w:rPrChange w:id="888" w:author="Erin Stephenson" w:date="2019-03-13T19:33:00Z">
              <w:rPr/>
            </w:rPrChange>
          </w:rPr>
          <w:t>mice with</w:t>
        </w:r>
      </w:ins>
      <w:r w:rsidR="0087648E" w:rsidRPr="00ED672B">
        <w:rPr>
          <w:rFonts w:asciiTheme="minorHAnsi" w:hAnsiTheme="minorHAnsi"/>
          <w:rPrChange w:id="889" w:author="Erin Stephenson" w:date="2019-03-13T19:33:00Z">
            <w:rPr/>
          </w:rPrChange>
        </w:rPr>
        <w:t xml:space="preserve"> muscle </w:t>
      </w:r>
      <w:r w:rsidR="0087648E" w:rsidRPr="00ED672B">
        <w:rPr>
          <w:rFonts w:asciiTheme="minorHAnsi" w:hAnsiTheme="minorHAnsi"/>
          <w:i/>
          <w:rPrChange w:id="890" w:author="Erin Stephenson" w:date="2019-03-13T19:33:00Z">
            <w:rPr>
              <w:i/>
            </w:rPr>
          </w:rPrChange>
        </w:rPr>
        <w:t xml:space="preserve">Tsc1I </w:t>
      </w:r>
      <w:r w:rsidR="0087648E" w:rsidRPr="00ED672B">
        <w:rPr>
          <w:rFonts w:asciiTheme="minorHAnsi" w:hAnsiTheme="minorHAnsi"/>
          <w:rPrChange w:id="891" w:author="Erin Stephenson" w:date="2019-03-13T19:33:00Z">
            <w:rPr/>
          </w:rPrChange>
        </w:rPr>
        <w:t xml:space="preserve">knockout </w:t>
      </w:r>
      <w:del w:id="892" w:author="Erin Stephenson" w:date="2019-03-11T15:20:00Z">
        <w:r w:rsidR="0087648E" w:rsidRPr="00ED672B" w:rsidDel="00041C32">
          <w:rPr>
            <w:rFonts w:asciiTheme="minorHAnsi" w:hAnsiTheme="minorHAnsi"/>
            <w:rPrChange w:id="893" w:author="Erin Stephenson" w:date="2019-03-13T19:33:00Z">
              <w:rPr/>
            </w:rPrChange>
          </w:rPr>
          <w:delText xml:space="preserve">prevents </w:delText>
        </w:r>
      </w:del>
      <w:ins w:id="894" w:author="Erin Stephenson" w:date="2019-03-11T15:20:00Z">
        <w:r w:rsidR="00041C32" w:rsidRPr="00ED672B">
          <w:rPr>
            <w:rFonts w:asciiTheme="minorHAnsi" w:hAnsiTheme="minorHAnsi"/>
            <w:rPrChange w:id="895" w:author="Erin Stephenson" w:date="2019-03-13T19:33:00Z">
              <w:rPr/>
            </w:rPrChange>
          </w:rPr>
          <w:t xml:space="preserve">are protected from </w:t>
        </w:r>
      </w:ins>
      <w:r w:rsidR="0087648E" w:rsidRPr="00ED672B">
        <w:rPr>
          <w:rFonts w:asciiTheme="minorHAnsi" w:hAnsiTheme="minorHAnsi"/>
          <w:rPrChange w:id="896" w:author="Erin Stephenson" w:date="2019-03-13T19:33:00Z">
            <w:rPr/>
          </w:rPrChange>
        </w:rPr>
        <w:t>adipose tissue expansion</w:t>
      </w:r>
      <w:ins w:id="897" w:author="Erin Stephenson" w:date="2019-03-13T15:20:00Z">
        <w:r w:rsidR="00F573B3" w:rsidRPr="00ED672B">
          <w:rPr>
            <w:rFonts w:asciiTheme="minorHAnsi" w:hAnsiTheme="minorHAnsi"/>
            <w:rPrChange w:id="898" w:author="Erin Stephenson" w:date="2019-03-13T19:33:00Z">
              <w:rPr/>
            </w:rPrChange>
          </w:rPr>
          <w:t xml:space="preserve"> through </w:t>
        </w:r>
      </w:ins>
      <w:ins w:id="899" w:author="Erin Stephenson" w:date="2019-03-13T15:21:00Z">
        <w:r w:rsidR="00D823F3" w:rsidRPr="00ED672B">
          <w:rPr>
            <w:rFonts w:asciiTheme="minorHAnsi" w:hAnsiTheme="minorHAnsi"/>
            <w:rPrChange w:id="900" w:author="Erin Stephenson" w:date="2019-03-13T19:33:00Z">
              <w:rPr/>
            </w:rPrChange>
          </w:rPr>
          <w:t>triglyceride</w:t>
        </w:r>
      </w:ins>
      <w:ins w:id="901" w:author="Erin Stephenson" w:date="2019-03-13T15:20:00Z">
        <w:r w:rsidR="00F573B3" w:rsidRPr="00ED672B">
          <w:rPr>
            <w:rFonts w:asciiTheme="minorHAnsi" w:hAnsiTheme="minorHAnsi"/>
            <w:rPrChange w:id="902" w:author="Erin Stephenson" w:date="2019-03-13T19:33:00Z">
              <w:rPr/>
            </w:rPrChange>
          </w:rPr>
          <w:t xml:space="preserve"> accumulation</w:t>
        </w:r>
      </w:ins>
      <w:r w:rsidR="0087648E" w:rsidRPr="00ED672B">
        <w:rPr>
          <w:rFonts w:asciiTheme="minorHAnsi" w:hAnsiTheme="minorHAnsi"/>
          <w:rPrChange w:id="903" w:author="Erin Stephenson" w:date="2019-03-13T19:33:00Z">
            <w:rPr/>
          </w:rPrChange>
        </w:rPr>
        <w:t xml:space="preserve"> </w:t>
      </w:r>
      <w:del w:id="904" w:author="Erin Stephenson" w:date="2019-03-11T15:21:00Z">
        <w:r w:rsidR="0087648E" w:rsidRPr="00ED672B" w:rsidDel="00136D4C">
          <w:rPr>
            <w:rFonts w:asciiTheme="minorHAnsi" w:hAnsiTheme="minorHAnsi"/>
            <w:rPrChange w:id="905" w:author="Erin Stephenson" w:date="2019-03-13T19:33:00Z">
              <w:rPr/>
            </w:rPrChange>
          </w:rPr>
          <w:delText xml:space="preserve">during </w:delText>
        </w:r>
      </w:del>
      <w:ins w:id="906" w:author="Erin Stephenson" w:date="2019-03-11T15:21:00Z">
        <w:r w:rsidR="00136D4C" w:rsidRPr="00ED672B">
          <w:rPr>
            <w:rFonts w:asciiTheme="minorHAnsi" w:hAnsiTheme="minorHAnsi"/>
            <w:rPrChange w:id="907" w:author="Erin Stephenson" w:date="2019-03-13T19:33:00Z">
              <w:rPr/>
            </w:rPrChange>
          </w:rPr>
          <w:t xml:space="preserve">in response to </w:t>
        </w:r>
      </w:ins>
      <w:r w:rsidR="0087648E" w:rsidRPr="00ED672B">
        <w:rPr>
          <w:rFonts w:asciiTheme="minorHAnsi" w:hAnsiTheme="minorHAnsi"/>
          <w:rPrChange w:id="908" w:author="Erin Stephenson" w:date="2019-03-13T19:33:00Z">
            <w:rPr/>
          </w:rPrChange>
        </w:rPr>
        <w:t>a high fat diet</w:t>
      </w:r>
      <w:ins w:id="909" w:author="Erin Stephenson" w:date="2019-03-11T15:20:00Z">
        <w:r w:rsidR="00041C32" w:rsidRPr="00ED672B">
          <w:rPr>
            <w:rFonts w:asciiTheme="minorHAnsi" w:hAnsiTheme="minorHAnsi"/>
            <w:rPrChange w:id="910" w:author="Erin Stephenson" w:date="2019-03-13T19:33:00Z">
              <w:rPr/>
            </w:rPrChange>
          </w:rPr>
          <w:t>.</w:t>
        </w:r>
      </w:ins>
      <w:commentRangeEnd w:id="800"/>
      <w:ins w:id="911" w:author="Erin Stephenson" w:date="2019-03-13T15:23:00Z">
        <w:r w:rsidR="00F635E6" w:rsidRPr="00ED672B">
          <w:rPr>
            <w:rStyle w:val="CommentReference"/>
            <w:rFonts w:asciiTheme="minorHAnsi" w:hAnsiTheme="minorHAnsi"/>
            <w:rPrChange w:id="912" w:author="Erin Stephenson" w:date="2019-03-13T19:33:00Z">
              <w:rPr>
                <w:rStyle w:val="CommentReference"/>
              </w:rPr>
            </w:rPrChange>
          </w:rPr>
          <w:commentReference w:id="800"/>
        </w:r>
      </w:ins>
      <w:del w:id="913" w:author="Erin Stephenson" w:date="2019-03-11T15:20:00Z">
        <w:r w:rsidR="0087648E" w:rsidRPr="00ED672B" w:rsidDel="00041C32">
          <w:rPr>
            <w:rFonts w:asciiTheme="minorHAnsi" w:hAnsiTheme="minorHAnsi"/>
            <w:rPrChange w:id="914" w:author="Erin Stephenson" w:date="2019-03-13T19:33:00Z">
              <w:rPr/>
            </w:rPrChange>
          </w:rPr>
          <w:delText xml:space="preserve">, </w:delText>
        </w:r>
        <w:r w:rsidR="00EC0891" w:rsidRPr="00ED672B" w:rsidDel="00041C32">
          <w:rPr>
            <w:rFonts w:asciiTheme="minorHAnsi" w:hAnsiTheme="minorHAnsi"/>
            <w:rPrChange w:id="915" w:author="Erin Stephenson" w:date="2019-03-13T19:33:00Z">
              <w:rPr/>
            </w:rPrChange>
          </w:rPr>
          <w:delText xml:space="preserve">and </w:delText>
        </w:r>
      </w:del>
      <w:del w:id="916" w:author="Erin Stephenson" w:date="2019-03-11T15:17:00Z">
        <w:r w:rsidR="00EC0891" w:rsidRPr="00ED672B" w:rsidDel="00041C32">
          <w:rPr>
            <w:rFonts w:asciiTheme="minorHAnsi" w:hAnsiTheme="minorHAnsi"/>
            <w:rPrChange w:id="917" w:author="Erin Stephenson" w:date="2019-03-13T19:33:00Z">
              <w:rPr/>
            </w:rPrChange>
          </w:rPr>
          <w:delText xml:space="preserve">is </w:delText>
        </w:r>
      </w:del>
      <w:del w:id="918" w:author="Erin Stephenson" w:date="2019-03-11T15:20:00Z">
        <w:r w:rsidR="00EC0891" w:rsidRPr="00ED672B" w:rsidDel="00041C32">
          <w:rPr>
            <w:rFonts w:asciiTheme="minorHAnsi" w:hAnsiTheme="minorHAnsi"/>
            <w:rPrChange w:id="919" w:author="Erin Stephenson" w:date="2019-03-13T19:33:00Z">
              <w:rPr/>
            </w:rPrChange>
          </w:rPr>
          <w:delText>consistent with elevated energy expenditure.</w:delText>
        </w:r>
        <w:r w:rsidR="0087648E" w:rsidRPr="00ED672B" w:rsidDel="00041C32">
          <w:rPr>
            <w:rFonts w:asciiTheme="minorHAnsi" w:hAnsiTheme="minorHAnsi"/>
            <w:rPrChange w:id="920" w:author="Erin Stephenson" w:date="2019-03-13T19:33:00Z">
              <w:rPr/>
            </w:rPrChange>
          </w:rPr>
          <w:delText xml:space="preserve"> </w:delText>
        </w:r>
      </w:del>
      <w:r w:rsidR="0087648E" w:rsidRPr="00ED672B">
        <w:rPr>
          <w:rFonts w:asciiTheme="minorHAnsi" w:hAnsiTheme="minorHAnsi"/>
          <w:rPrChange w:id="921" w:author="Erin Stephenson" w:date="2019-03-13T19:33:00Z">
            <w:rPr/>
          </w:rPrChange>
        </w:rPr>
        <w:t xml:space="preserve"> </w:t>
      </w:r>
    </w:p>
    <w:p w14:paraId="3BD73669" w14:textId="77777777" w:rsidR="00B04B43" w:rsidRPr="00ED672B" w:rsidRDefault="00B04B43" w:rsidP="0087648E">
      <w:pPr>
        <w:rPr>
          <w:rFonts w:asciiTheme="minorHAnsi" w:hAnsiTheme="minorHAnsi"/>
          <w:rPrChange w:id="922" w:author="Erin Stephenson" w:date="2019-03-13T19:33:00Z">
            <w:rPr/>
          </w:rPrChange>
        </w:rPr>
      </w:pPr>
    </w:p>
    <w:p w14:paraId="5F6B43F1" w14:textId="4049F03F" w:rsidR="00E7425C" w:rsidRPr="00ED672B" w:rsidRDefault="00B04B43" w:rsidP="00E7425C">
      <w:pPr>
        <w:pStyle w:val="Heading2"/>
        <w:rPr>
          <w:rFonts w:asciiTheme="minorHAnsi" w:hAnsiTheme="minorHAnsi"/>
          <w:rPrChange w:id="923" w:author="Erin Stephenson" w:date="2019-03-13T19:33:00Z">
            <w:rPr/>
          </w:rPrChange>
        </w:rPr>
      </w:pPr>
      <w:commentRangeStart w:id="924"/>
      <w:r w:rsidRPr="00ED672B">
        <w:rPr>
          <w:rFonts w:asciiTheme="minorHAnsi" w:hAnsiTheme="minorHAnsi"/>
          <w:rPrChange w:id="925" w:author="Erin Stephenson" w:date="2019-03-13T19:33:00Z">
            <w:rPr/>
          </w:rPrChange>
        </w:rPr>
        <w:t>A</w:t>
      </w:r>
      <w:r w:rsidR="00E7425C" w:rsidRPr="00ED672B">
        <w:rPr>
          <w:rFonts w:asciiTheme="minorHAnsi" w:hAnsiTheme="minorHAnsi"/>
          <w:rPrChange w:id="926" w:author="Erin Stephenson" w:date="2019-03-13T19:33:00Z">
            <w:rPr/>
          </w:rPrChange>
        </w:rPr>
        <w:t xml:space="preserve">blation of Muscle </w:t>
      </w:r>
      <w:r w:rsidR="00E7425C" w:rsidRPr="00ED672B">
        <w:rPr>
          <w:rFonts w:asciiTheme="minorHAnsi" w:hAnsiTheme="minorHAnsi"/>
          <w:i/>
          <w:rPrChange w:id="927" w:author="Erin Stephenson" w:date="2019-03-13T19:33:00Z">
            <w:rPr>
              <w:i/>
            </w:rPr>
          </w:rPrChange>
        </w:rPr>
        <w:t>Tsc1</w:t>
      </w:r>
      <w:r w:rsidR="00E7425C" w:rsidRPr="00ED672B">
        <w:rPr>
          <w:rFonts w:asciiTheme="minorHAnsi" w:hAnsiTheme="minorHAnsi"/>
          <w:rPrChange w:id="928" w:author="Erin Stephenson" w:date="2019-03-13T19:33:00Z">
            <w:rPr/>
          </w:rPrChange>
        </w:rPr>
        <w:t xml:space="preserve"> Results in </w:t>
      </w:r>
      <w:r w:rsidR="00E0148A" w:rsidRPr="00ED672B">
        <w:rPr>
          <w:rFonts w:asciiTheme="minorHAnsi" w:hAnsiTheme="minorHAnsi"/>
          <w:rPrChange w:id="929" w:author="Erin Stephenson" w:date="2019-03-13T19:33:00Z">
            <w:rPr/>
          </w:rPrChange>
        </w:rPr>
        <w:t xml:space="preserve">Increased </w:t>
      </w:r>
      <w:r w:rsidR="00E7425C" w:rsidRPr="00ED672B">
        <w:rPr>
          <w:rFonts w:asciiTheme="minorHAnsi" w:hAnsiTheme="minorHAnsi"/>
          <w:rPrChange w:id="930" w:author="Erin Stephenson" w:date="2019-03-13T19:33:00Z">
            <w:rPr/>
          </w:rPrChange>
        </w:rPr>
        <w:t xml:space="preserve">Oxidative </w:t>
      </w:r>
      <w:ins w:id="931" w:author="Erin Stephenson" w:date="2019-03-13T15:26:00Z">
        <w:r w:rsidR="003D4E33" w:rsidRPr="00ED672B">
          <w:rPr>
            <w:rFonts w:asciiTheme="minorHAnsi" w:hAnsiTheme="minorHAnsi"/>
            <w:rPrChange w:id="932" w:author="Erin Stephenson" w:date="2019-03-13T19:33:00Z">
              <w:rPr/>
            </w:rPrChange>
          </w:rPr>
          <w:t xml:space="preserve">Enzymes in </w:t>
        </w:r>
      </w:ins>
      <w:r w:rsidR="00E7425C" w:rsidRPr="00ED672B">
        <w:rPr>
          <w:rFonts w:asciiTheme="minorHAnsi" w:hAnsiTheme="minorHAnsi"/>
          <w:rPrChange w:id="933" w:author="Erin Stephenson" w:date="2019-03-13T19:33:00Z">
            <w:rPr/>
          </w:rPrChange>
        </w:rPr>
        <w:t>Muscle Fibers and Upregulation of Fatty Acid/Amino Acid Uptake Genes</w:t>
      </w:r>
      <w:commentRangeEnd w:id="924"/>
      <w:r w:rsidR="003D4E33" w:rsidRPr="00ED672B">
        <w:rPr>
          <w:rStyle w:val="CommentReference"/>
          <w:rFonts w:asciiTheme="minorHAnsi" w:eastAsiaTheme="minorEastAsia" w:hAnsiTheme="minorHAnsi" w:cstheme="minorBidi"/>
          <w:b w:val="0"/>
          <w:bCs w:val="0"/>
          <w:color w:val="auto"/>
        </w:rPr>
        <w:commentReference w:id="924"/>
      </w:r>
    </w:p>
    <w:p w14:paraId="1C3DAE43" w14:textId="39EC9D6E" w:rsidR="00F82FCB" w:rsidRPr="00ED672B" w:rsidRDefault="0032099B" w:rsidP="003669B1">
      <w:pPr>
        <w:rPr>
          <w:rFonts w:asciiTheme="minorHAnsi" w:hAnsiTheme="minorHAnsi"/>
          <w:rPrChange w:id="934" w:author="Erin Stephenson" w:date="2019-03-13T19:33:00Z">
            <w:rPr/>
          </w:rPrChange>
        </w:rPr>
      </w:pPr>
      <w:del w:id="935" w:author="Erin Stephenson" w:date="2019-03-11T15:21:00Z">
        <w:r w:rsidRPr="00ED672B" w:rsidDel="001E44FD">
          <w:rPr>
            <w:rFonts w:asciiTheme="minorHAnsi" w:hAnsiTheme="minorHAnsi"/>
            <w:rPrChange w:id="936" w:author="Erin Stephenson" w:date="2019-03-13T19:33:00Z">
              <w:rPr/>
            </w:rPrChange>
          </w:rPr>
          <w:delText>In order t</w:delText>
        </w:r>
      </w:del>
      <w:ins w:id="937" w:author="Erin Stephenson" w:date="2019-03-11T15:21:00Z">
        <w:r w:rsidR="001E44FD" w:rsidRPr="00ED672B">
          <w:rPr>
            <w:rFonts w:asciiTheme="minorHAnsi" w:hAnsiTheme="minorHAnsi"/>
            <w:rPrChange w:id="938" w:author="Erin Stephenson" w:date="2019-03-13T19:33:00Z">
              <w:rPr/>
            </w:rPrChange>
          </w:rPr>
          <w:t>T</w:t>
        </w:r>
      </w:ins>
      <w:r w:rsidRPr="00ED672B">
        <w:rPr>
          <w:rFonts w:asciiTheme="minorHAnsi" w:hAnsiTheme="minorHAnsi"/>
          <w:rPrChange w:id="939" w:author="Erin Stephenson" w:date="2019-03-13T19:33:00Z">
            <w:rPr/>
          </w:rPrChange>
        </w:rPr>
        <w:t xml:space="preserve">o gain </w:t>
      </w:r>
      <w:ins w:id="940" w:author="Erin Stephenson" w:date="2019-03-11T15:25:00Z">
        <w:r w:rsidR="00510897" w:rsidRPr="00ED672B">
          <w:rPr>
            <w:rFonts w:asciiTheme="minorHAnsi" w:hAnsiTheme="minorHAnsi"/>
            <w:rPrChange w:id="941" w:author="Erin Stephenson" w:date="2019-03-13T19:33:00Z">
              <w:rPr/>
            </w:rPrChange>
          </w:rPr>
          <w:t xml:space="preserve">further </w:t>
        </w:r>
      </w:ins>
      <w:del w:id="942" w:author="Erin Stephenson" w:date="2019-03-11T15:21:00Z">
        <w:r w:rsidRPr="00ED672B" w:rsidDel="001E44FD">
          <w:rPr>
            <w:rFonts w:asciiTheme="minorHAnsi" w:hAnsiTheme="minorHAnsi"/>
            <w:rPrChange w:id="943" w:author="Erin Stephenson" w:date="2019-03-13T19:33:00Z">
              <w:rPr/>
            </w:rPrChange>
          </w:rPr>
          <w:delText xml:space="preserve">some </w:delText>
        </w:r>
      </w:del>
      <w:r w:rsidRPr="00ED672B">
        <w:rPr>
          <w:rFonts w:asciiTheme="minorHAnsi" w:hAnsiTheme="minorHAnsi"/>
          <w:rPrChange w:id="944" w:author="Erin Stephenson" w:date="2019-03-13T19:33:00Z">
            <w:rPr/>
          </w:rPrChange>
        </w:rPr>
        <w:t xml:space="preserve">insight into the </w:t>
      </w:r>
      <w:ins w:id="945" w:author="Erin Stephenson" w:date="2019-03-11T15:23:00Z">
        <w:r w:rsidR="003A3449" w:rsidRPr="00ED672B">
          <w:rPr>
            <w:rFonts w:asciiTheme="minorHAnsi" w:hAnsiTheme="minorHAnsi"/>
            <w:rPrChange w:id="946" w:author="Erin Stephenson" w:date="2019-03-13T19:33:00Z">
              <w:rPr/>
            </w:rPrChange>
          </w:rPr>
          <w:t>mTORC1 activity</w:t>
        </w:r>
      </w:ins>
      <w:ins w:id="947" w:author="Erin Stephenson" w:date="2019-03-11T15:24:00Z">
        <w:r w:rsidR="003A3449" w:rsidRPr="00ED672B">
          <w:rPr>
            <w:rFonts w:asciiTheme="minorHAnsi" w:hAnsiTheme="minorHAnsi"/>
            <w:rPrChange w:id="948" w:author="Erin Stephenson" w:date="2019-03-13T19:33:00Z">
              <w:rPr/>
            </w:rPrChange>
          </w:rPr>
          <w:t>-</w:t>
        </w:r>
      </w:ins>
      <w:ins w:id="949" w:author="Erin Stephenson" w:date="2019-03-11T15:23:00Z">
        <w:r w:rsidR="003A3449" w:rsidRPr="00ED672B">
          <w:rPr>
            <w:rFonts w:asciiTheme="minorHAnsi" w:hAnsiTheme="minorHAnsi"/>
            <w:rPrChange w:id="950" w:author="Erin Stephenson" w:date="2019-03-13T19:33:00Z">
              <w:rPr/>
            </w:rPrChange>
          </w:rPr>
          <w:t xml:space="preserve">driven </w:t>
        </w:r>
      </w:ins>
      <w:del w:id="951" w:author="Erin Stephenson" w:date="2019-03-11T15:25:00Z">
        <w:r w:rsidRPr="00ED672B" w:rsidDel="00510897">
          <w:rPr>
            <w:rFonts w:asciiTheme="minorHAnsi" w:hAnsiTheme="minorHAnsi"/>
            <w:rPrChange w:id="952" w:author="Erin Stephenson" w:date="2019-03-13T19:33:00Z">
              <w:rPr/>
            </w:rPrChange>
          </w:rPr>
          <w:delText xml:space="preserve">changes </w:delText>
        </w:r>
      </w:del>
      <w:ins w:id="953" w:author="Erin Stephenson" w:date="2019-03-11T15:25:00Z">
        <w:r w:rsidR="00510897" w:rsidRPr="00ED672B">
          <w:rPr>
            <w:rFonts w:asciiTheme="minorHAnsi" w:hAnsiTheme="minorHAnsi"/>
            <w:rPrChange w:id="954" w:author="Erin Stephenson" w:date="2019-03-13T19:33:00Z">
              <w:rPr/>
            </w:rPrChange>
          </w:rPr>
          <w:t xml:space="preserve">mechanisms </w:t>
        </w:r>
      </w:ins>
      <w:ins w:id="955" w:author="Erin Stephenson" w:date="2019-03-11T15:24:00Z">
        <w:r w:rsidR="003A3449" w:rsidRPr="00ED672B">
          <w:rPr>
            <w:rFonts w:asciiTheme="minorHAnsi" w:hAnsiTheme="minorHAnsi"/>
            <w:rPrChange w:id="956" w:author="Erin Stephenson" w:date="2019-03-13T19:33:00Z">
              <w:rPr/>
            </w:rPrChange>
          </w:rPr>
          <w:t xml:space="preserve">within skeletal muscle </w:t>
        </w:r>
      </w:ins>
      <w:ins w:id="957" w:author="Erin Stephenson" w:date="2019-03-11T15:23:00Z">
        <w:r w:rsidR="003A3449" w:rsidRPr="00ED672B">
          <w:rPr>
            <w:rFonts w:asciiTheme="minorHAnsi" w:hAnsiTheme="minorHAnsi"/>
            <w:rPrChange w:id="958" w:author="Erin Stephenson" w:date="2019-03-13T19:33:00Z">
              <w:rPr/>
            </w:rPrChange>
          </w:rPr>
          <w:t xml:space="preserve">that </w:t>
        </w:r>
      </w:ins>
      <w:ins w:id="959" w:author="Erin Stephenson" w:date="2019-03-13T15:27:00Z">
        <w:r w:rsidR="00AD5513" w:rsidRPr="00ED672B">
          <w:rPr>
            <w:rFonts w:asciiTheme="minorHAnsi" w:hAnsiTheme="minorHAnsi"/>
            <w:rPrChange w:id="960" w:author="Erin Stephenson" w:date="2019-03-13T19:33:00Z">
              <w:rPr/>
            </w:rPrChange>
          </w:rPr>
          <w:t>increase</w:t>
        </w:r>
      </w:ins>
      <w:ins w:id="961" w:author="Erin Stephenson" w:date="2019-03-13T15:26:00Z">
        <w:r w:rsidR="00AD5513" w:rsidRPr="00ED672B">
          <w:rPr>
            <w:rFonts w:asciiTheme="minorHAnsi" w:hAnsiTheme="minorHAnsi"/>
            <w:rPrChange w:id="962" w:author="Erin Stephenson" w:date="2019-03-13T19:33:00Z">
              <w:rPr/>
            </w:rPrChange>
          </w:rPr>
          <w:t xml:space="preserve"> </w:t>
        </w:r>
      </w:ins>
      <w:ins w:id="963" w:author="Erin Stephenson" w:date="2019-03-13T15:27:00Z">
        <w:r w:rsidR="00AD5513" w:rsidRPr="00ED672B">
          <w:rPr>
            <w:rFonts w:asciiTheme="minorHAnsi" w:hAnsiTheme="minorHAnsi"/>
            <w:rPrChange w:id="964" w:author="Erin Stephenson" w:date="2019-03-13T19:33:00Z">
              <w:rPr/>
            </w:rPrChange>
          </w:rPr>
          <w:t xml:space="preserve">energy expenditure and </w:t>
        </w:r>
      </w:ins>
      <w:ins w:id="965" w:author="Erin Stephenson" w:date="2019-03-11T15:24:00Z">
        <w:r w:rsidR="00745B67" w:rsidRPr="00ED672B">
          <w:rPr>
            <w:rFonts w:asciiTheme="minorHAnsi" w:hAnsiTheme="minorHAnsi"/>
            <w:rPrChange w:id="966" w:author="Erin Stephenson" w:date="2019-03-13T19:33:00Z">
              <w:rPr/>
            </w:rPrChange>
          </w:rPr>
          <w:t xml:space="preserve">help </w:t>
        </w:r>
      </w:ins>
      <w:ins w:id="967" w:author="Erin Stephenson" w:date="2019-03-11T15:23:00Z">
        <w:r w:rsidR="003A3449" w:rsidRPr="00ED672B">
          <w:rPr>
            <w:rFonts w:asciiTheme="minorHAnsi" w:hAnsiTheme="minorHAnsi"/>
            <w:rPrChange w:id="968" w:author="Erin Stephenson" w:date="2019-03-13T19:33:00Z">
              <w:rPr/>
            </w:rPrChange>
          </w:rPr>
          <w:t xml:space="preserve">protect </w:t>
        </w:r>
      </w:ins>
      <w:ins w:id="969" w:author="Erin Stephenson" w:date="2019-03-11T15:24:00Z">
        <w:r w:rsidR="00745B67" w:rsidRPr="00ED672B">
          <w:rPr>
            <w:rFonts w:asciiTheme="minorHAnsi" w:hAnsiTheme="minorHAnsi"/>
            <w:i/>
            <w:rPrChange w:id="970" w:author="Erin Stephenson" w:date="2019-03-13T19:33:00Z">
              <w:rPr/>
            </w:rPrChange>
          </w:rPr>
          <w:t xml:space="preserve">Tsc1 </w:t>
        </w:r>
        <w:r w:rsidR="00745B67" w:rsidRPr="00ED672B">
          <w:rPr>
            <w:rFonts w:asciiTheme="minorHAnsi" w:hAnsiTheme="minorHAnsi"/>
            <w:rPrChange w:id="971" w:author="Erin Stephenson" w:date="2019-03-13T19:33:00Z">
              <w:rPr/>
            </w:rPrChange>
          </w:rPr>
          <w:t>knockout mice from</w:t>
        </w:r>
      </w:ins>
      <w:ins w:id="972" w:author="Erin Stephenson" w:date="2019-03-11T15:23:00Z">
        <w:r w:rsidR="003A3449" w:rsidRPr="00ED672B">
          <w:rPr>
            <w:rFonts w:asciiTheme="minorHAnsi" w:hAnsiTheme="minorHAnsi"/>
            <w:rPrChange w:id="973" w:author="Erin Stephenson" w:date="2019-03-13T19:33:00Z">
              <w:rPr/>
            </w:rPrChange>
          </w:rPr>
          <w:t xml:space="preserve"> diet-induced obesity</w:t>
        </w:r>
      </w:ins>
      <w:del w:id="974" w:author="Erin Stephenson" w:date="2019-03-11T15:24:00Z">
        <w:r w:rsidRPr="00ED672B" w:rsidDel="003A3449">
          <w:rPr>
            <w:rFonts w:asciiTheme="minorHAnsi" w:hAnsiTheme="minorHAnsi"/>
            <w:rPrChange w:id="975" w:author="Erin Stephenson" w:date="2019-03-13T19:33:00Z">
              <w:rPr/>
            </w:rPrChange>
          </w:rPr>
          <w:delText>that are occurring within</w:delText>
        </w:r>
      </w:del>
      <w:del w:id="976" w:author="Erin Stephenson" w:date="2019-03-11T15:22:00Z">
        <w:r w:rsidRPr="00ED672B" w:rsidDel="003A3449">
          <w:rPr>
            <w:rFonts w:asciiTheme="minorHAnsi" w:hAnsiTheme="minorHAnsi"/>
            <w:rPrChange w:id="977" w:author="Erin Stephenson" w:date="2019-03-13T19:33:00Z">
              <w:rPr/>
            </w:rPrChange>
          </w:rPr>
          <w:delText xml:space="preserve"> the </w:delText>
        </w:r>
      </w:del>
      <w:del w:id="978" w:author="Erin Stephenson" w:date="2019-03-11T15:24:00Z">
        <w:r w:rsidRPr="00ED672B" w:rsidDel="003A3449">
          <w:rPr>
            <w:rFonts w:asciiTheme="minorHAnsi" w:hAnsiTheme="minorHAnsi"/>
            <w:rPrChange w:id="979" w:author="Erin Stephenson" w:date="2019-03-13T19:33:00Z">
              <w:rPr/>
            </w:rPrChange>
          </w:rPr>
          <w:delText xml:space="preserve">muscle </w:delText>
        </w:r>
      </w:del>
      <w:del w:id="980" w:author="Erin Stephenson" w:date="2019-03-11T15:22:00Z">
        <w:r w:rsidRPr="00ED672B" w:rsidDel="003A3449">
          <w:rPr>
            <w:rFonts w:asciiTheme="minorHAnsi" w:hAnsiTheme="minorHAnsi"/>
            <w:rPrChange w:id="981" w:author="Erin Stephenson" w:date="2019-03-13T19:33:00Z">
              <w:rPr/>
            </w:rPrChange>
          </w:rPr>
          <w:delText xml:space="preserve">tissue </w:delText>
        </w:r>
      </w:del>
      <w:del w:id="982" w:author="Erin Stephenson" w:date="2019-03-11T15:23:00Z">
        <w:r w:rsidRPr="00ED672B" w:rsidDel="003A3449">
          <w:rPr>
            <w:rFonts w:asciiTheme="minorHAnsi" w:hAnsiTheme="minorHAnsi"/>
            <w:rPrChange w:id="983" w:author="Erin Stephenson" w:date="2019-03-13T19:33:00Z">
              <w:rPr/>
            </w:rPrChange>
          </w:rPr>
          <w:delText xml:space="preserve">that may </w:delText>
        </w:r>
      </w:del>
      <w:del w:id="984" w:author="Erin Stephenson" w:date="2019-03-11T15:21:00Z">
        <w:r w:rsidRPr="00ED672B" w:rsidDel="001E44FD">
          <w:rPr>
            <w:rFonts w:asciiTheme="minorHAnsi" w:hAnsiTheme="minorHAnsi"/>
            <w:rPrChange w:id="985" w:author="Erin Stephenson" w:date="2019-03-13T19:33:00Z">
              <w:rPr/>
            </w:rPrChange>
          </w:rPr>
          <w:delText>result in the resistance to</w:delText>
        </w:r>
      </w:del>
      <w:del w:id="986" w:author="Erin Stephenson" w:date="2019-03-11T15:23:00Z">
        <w:r w:rsidRPr="00ED672B" w:rsidDel="003A3449">
          <w:rPr>
            <w:rFonts w:asciiTheme="minorHAnsi" w:hAnsiTheme="minorHAnsi"/>
            <w:rPrChange w:id="987" w:author="Erin Stephenson" w:date="2019-03-13T19:33:00Z">
              <w:rPr/>
            </w:rPrChange>
          </w:rPr>
          <w:delText xml:space="preserve"> diet-induced obesity </w:delText>
        </w:r>
      </w:del>
      <w:del w:id="988" w:author="Erin Stephenson" w:date="2019-03-11T15:24:00Z">
        <w:r w:rsidRPr="00ED672B" w:rsidDel="003A3449">
          <w:rPr>
            <w:rFonts w:asciiTheme="minorHAnsi" w:hAnsiTheme="minorHAnsi"/>
            <w:rPrChange w:id="989" w:author="Erin Stephenson" w:date="2019-03-13T19:33:00Z">
              <w:rPr/>
            </w:rPrChange>
          </w:rPr>
          <w:delText xml:space="preserve">in response to muscle </w:delText>
        </w:r>
        <w:r w:rsidRPr="00ED672B" w:rsidDel="003A3449">
          <w:rPr>
            <w:rFonts w:asciiTheme="minorHAnsi" w:hAnsiTheme="minorHAnsi"/>
            <w:i/>
            <w:rPrChange w:id="990" w:author="Erin Stephenson" w:date="2019-03-13T19:33:00Z">
              <w:rPr>
                <w:i/>
              </w:rPr>
            </w:rPrChange>
          </w:rPr>
          <w:delText>Tsc1</w:delText>
        </w:r>
        <w:r w:rsidRPr="00ED672B" w:rsidDel="003A3449">
          <w:rPr>
            <w:rFonts w:asciiTheme="minorHAnsi" w:hAnsiTheme="minorHAnsi"/>
            <w:rPrChange w:id="991" w:author="Erin Stephenson" w:date="2019-03-13T19:33:00Z">
              <w:rPr/>
            </w:rPrChange>
          </w:rPr>
          <w:delText xml:space="preserve"> knockout</w:delText>
        </w:r>
      </w:del>
      <w:r w:rsidRPr="00ED672B">
        <w:rPr>
          <w:rFonts w:asciiTheme="minorHAnsi" w:hAnsiTheme="minorHAnsi"/>
          <w:rPrChange w:id="992" w:author="Erin Stephenson" w:date="2019-03-13T19:33:00Z">
            <w:rPr/>
          </w:rPrChange>
        </w:rPr>
        <w:t>, we performed RNA sequencing studies</w:t>
      </w:r>
      <w:ins w:id="993" w:author="Erin Stephenson" w:date="2019-03-13T15:28:00Z">
        <w:r w:rsidR="000E292D" w:rsidRPr="00ED672B">
          <w:rPr>
            <w:rFonts w:asciiTheme="minorHAnsi" w:hAnsiTheme="minorHAnsi"/>
            <w:rPrChange w:id="994" w:author="Erin Stephenson" w:date="2019-03-13T19:33:00Z">
              <w:rPr/>
            </w:rPrChange>
          </w:rPr>
          <w:t xml:space="preserve"> in quadriceps muslce</w:t>
        </w:r>
      </w:ins>
      <w:r w:rsidRPr="00ED672B">
        <w:rPr>
          <w:rFonts w:asciiTheme="minorHAnsi" w:hAnsiTheme="minorHAnsi"/>
          <w:rPrChange w:id="995" w:author="Erin Stephenson" w:date="2019-03-13T19:33:00Z">
            <w:rPr/>
          </w:rPrChange>
        </w:rPr>
        <w:t xml:space="preserve">.  </w:t>
      </w:r>
      <w:r w:rsidR="006E719C" w:rsidRPr="00ED672B">
        <w:rPr>
          <w:rFonts w:asciiTheme="minorHAnsi" w:hAnsiTheme="minorHAnsi"/>
          <w:rPrChange w:id="996" w:author="Erin Stephenson" w:date="2019-03-13T19:33:00Z">
            <w:rPr/>
          </w:rPrChange>
        </w:rPr>
        <w:t>W</w:t>
      </w:r>
      <w:r w:rsidRPr="00ED672B">
        <w:rPr>
          <w:rFonts w:asciiTheme="minorHAnsi" w:hAnsiTheme="minorHAnsi"/>
          <w:rPrChange w:id="997" w:author="Erin Stephenson" w:date="2019-03-13T19:33:00Z">
            <w:rPr/>
          </w:rPrChange>
        </w:rPr>
        <w:t xml:space="preserve">e identified </w:t>
      </w:r>
      <w:r w:rsidR="00496562" w:rsidRPr="00ED672B">
        <w:rPr>
          <w:rFonts w:asciiTheme="minorHAnsi" w:hAnsiTheme="minorHAnsi"/>
          <w:rPrChange w:id="998" w:author="Erin Stephenson" w:date="2019-03-13T19:33:00Z">
            <w:rPr/>
          </w:rPrChange>
        </w:rPr>
        <w:t>4403</w:t>
      </w:r>
      <w:r w:rsidRPr="00ED672B">
        <w:rPr>
          <w:rFonts w:asciiTheme="minorHAnsi" w:hAnsiTheme="minorHAnsi"/>
          <w:rPrChange w:id="999" w:author="Erin Stephenson" w:date="2019-03-13T19:33:00Z">
            <w:rPr/>
          </w:rPrChange>
        </w:rPr>
        <w:t xml:space="preserve"> significantly differentially expressed genes </w:t>
      </w:r>
      <w:commentRangeStart w:id="1000"/>
      <w:r w:rsidRPr="00ED672B">
        <w:rPr>
          <w:rFonts w:asciiTheme="minorHAnsi" w:hAnsiTheme="minorHAnsi"/>
          <w:rPrChange w:id="1001" w:author="Erin Stephenson" w:date="2019-03-13T19:33:00Z">
            <w:rPr/>
          </w:rPrChange>
        </w:rPr>
        <w:t>in these animals</w:t>
      </w:r>
      <w:commentRangeEnd w:id="1000"/>
      <w:r w:rsidR="00EA7C3E" w:rsidRPr="00ED672B">
        <w:rPr>
          <w:rStyle w:val="CommentReference"/>
          <w:rFonts w:asciiTheme="minorHAnsi" w:hAnsiTheme="minorHAnsi"/>
          <w:rPrChange w:id="1002" w:author="Erin Stephenson" w:date="2019-03-13T19:33:00Z">
            <w:rPr>
              <w:rStyle w:val="CommentReference"/>
            </w:rPr>
          </w:rPrChange>
        </w:rPr>
        <w:commentReference w:id="1000"/>
      </w:r>
      <w:r w:rsidRPr="00ED672B">
        <w:rPr>
          <w:rFonts w:asciiTheme="minorHAnsi" w:hAnsiTheme="minorHAnsi"/>
          <w:rPrChange w:id="1003" w:author="Erin Stephenson" w:date="2019-03-13T19:33:00Z">
            <w:rPr/>
          </w:rPrChange>
        </w:rPr>
        <w:t xml:space="preserve">, including </w:t>
      </w:r>
      <w:r w:rsidR="00496562" w:rsidRPr="00ED672B">
        <w:rPr>
          <w:rFonts w:asciiTheme="minorHAnsi" w:hAnsiTheme="minorHAnsi"/>
          <w:rPrChange w:id="1004" w:author="Erin Stephenson" w:date="2019-03-13T19:33:00Z">
            <w:rPr/>
          </w:rPrChange>
        </w:rPr>
        <w:t>2464</w:t>
      </w:r>
      <w:r w:rsidRPr="00ED672B">
        <w:rPr>
          <w:rFonts w:asciiTheme="minorHAnsi" w:hAnsiTheme="minorHAnsi"/>
          <w:rPrChange w:id="1005" w:author="Erin Stephenson" w:date="2019-03-13T19:33:00Z">
            <w:rPr/>
          </w:rPrChange>
        </w:rPr>
        <w:t xml:space="preserve"> upregulated genes </w:t>
      </w:r>
      <w:r w:rsidRPr="00ED672B">
        <w:rPr>
          <w:rFonts w:asciiTheme="minorHAnsi" w:hAnsiTheme="minorHAnsi"/>
          <w:rPrChange w:id="1006" w:author="Erin Stephenson" w:date="2019-03-13T19:33:00Z">
            <w:rPr/>
          </w:rPrChange>
        </w:rPr>
        <w:lastRenderedPageBreak/>
        <w:t xml:space="preserve">and </w:t>
      </w:r>
      <w:r w:rsidR="00496562" w:rsidRPr="00ED672B">
        <w:rPr>
          <w:rFonts w:asciiTheme="minorHAnsi" w:hAnsiTheme="minorHAnsi"/>
          <w:rPrChange w:id="1007" w:author="Erin Stephenson" w:date="2019-03-13T19:33:00Z">
            <w:rPr/>
          </w:rPrChange>
        </w:rPr>
        <w:t>1939</w:t>
      </w:r>
      <w:r w:rsidRPr="00ED672B">
        <w:rPr>
          <w:rFonts w:asciiTheme="minorHAnsi" w:hAnsiTheme="minorHAnsi"/>
          <w:rPrChange w:id="1008" w:author="Erin Stephenson" w:date="2019-03-13T19:33:00Z">
            <w:rPr/>
          </w:rPrChange>
        </w:rPr>
        <w:t xml:space="preserve"> downregulated genes (see Supplementary Table 1</w:t>
      </w:r>
      <w:r w:rsidR="00834945" w:rsidRPr="00ED672B">
        <w:rPr>
          <w:rFonts w:asciiTheme="minorHAnsi" w:hAnsiTheme="minorHAnsi"/>
          <w:rPrChange w:id="1009" w:author="Erin Stephenson" w:date="2019-03-13T19:33:00Z">
            <w:rPr/>
          </w:rPrChange>
        </w:rPr>
        <w:t xml:space="preserve"> for complete list</w:t>
      </w:r>
      <w:r w:rsidRPr="00ED672B">
        <w:rPr>
          <w:rFonts w:asciiTheme="minorHAnsi" w:hAnsiTheme="minorHAnsi"/>
          <w:rPrChange w:id="1010" w:author="Erin Stephenson" w:date="2019-03-13T19:33:00Z">
            <w:rPr/>
          </w:rPrChange>
        </w:rPr>
        <w:t xml:space="preserve">).  To </w:t>
      </w:r>
      <w:del w:id="1011" w:author="Erin Stephenson" w:date="2019-03-13T15:27:00Z">
        <w:r w:rsidRPr="00ED672B" w:rsidDel="00AD5513">
          <w:rPr>
            <w:rFonts w:asciiTheme="minorHAnsi" w:hAnsiTheme="minorHAnsi"/>
            <w:rPrChange w:id="1012" w:author="Erin Stephenson" w:date="2019-03-13T19:33:00Z">
              <w:rPr/>
            </w:rPrChange>
          </w:rPr>
          <w:delText xml:space="preserve">gain </w:delText>
        </w:r>
      </w:del>
      <w:del w:id="1013" w:author="Erin Stephenson" w:date="2019-03-11T15:27:00Z">
        <w:r w:rsidRPr="00ED672B" w:rsidDel="0073183A">
          <w:rPr>
            <w:rFonts w:asciiTheme="minorHAnsi" w:hAnsiTheme="minorHAnsi"/>
            <w:rPrChange w:id="1014" w:author="Erin Stephenson" w:date="2019-03-13T19:33:00Z">
              <w:rPr/>
            </w:rPrChange>
          </w:rPr>
          <w:delText xml:space="preserve">some </w:delText>
        </w:r>
      </w:del>
      <w:del w:id="1015" w:author="Erin Stephenson" w:date="2019-03-13T15:27:00Z">
        <w:r w:rsidRPr="00ED672B" w:rsidDel="00AD5513">
          <w:rPr>
            <w:rFonts w:asciiTheme="minorHAnsi" w:hAnsiTheme="minorHAnsi"/>
            <w:rPrChange w:id="1016" w:author="Erin Stephenson" w:date="2019-03-13T19:33:00Z">
              <w:rPr/>
            </w:rPrChange>
          </w:rPr>
          <w:delText>insight</w:delText>
        </w:r>
      </w:del>
      <w:del w:id="1017" w:author="Erin Stephenson" w:date="2019-03-11T15:27:00Z">
        <w:r w:rsidRPr="00ED672B" w:rsidDel="0073183A">
          <w:rPr>
            <w:rFonts w:asciiTheme="minorHAnsi" w:hAnsiTheme="minorHAnsi"/>
            <w:rPrChange w:id="1018" w:author="Erin Stephenson" w:date="2019-03-13T19:33:00Z">
              <w:rPr/>
            </w:rPrChange>
          </w:rPr>
          <w:delText>s</w:delText>
        </w:r>
      </w:del>
      <w:del w:id="1019" w:author="Erin Stephenson" w:date="2019-03-13T15:27:00Z">
        <w:r w:rsidRPr="00ED672B" w:rsidDel="00AD5513">
          <w:rPr>
            <w:rFonts w:asciiTheme="minorHAnsi" w:hAnsiTheme="minorHAnsi"/>
            <w:rPrChange w:id="1020" w:author="Erin Stephenson" w:date="2019-03-13T19:33:00Z">
              <w:rPr/>
            </w:rPrChange>
          </w:rPr>
          <w:delText xml:space="preserve"> into</w:delText>
        </w:r>
      </w:del>
      <w:ins w:id="1021" w:author="Erin Stephenson" w:date="2019-03-13T15:27:00Z">
        <w:r w:rsidR="00AD5513" w:rsidRPr="00ED672B">
          <w:rPr>
            <w:rFonts w:asciiTheme="minorHAnsi" w:hAnsiTheme="minorHAnsi"/>
            <w:rPrChange w:id="1022" w:author="Erin Stephenson" w:date="2019-03-13T19:33:00Z">
              <w:rPr/>
            </w:rPrChange>
          </w:rPr>
          <w:t>identify</w:t>
        </w:r>
      </w:ins>
      <w:r w:rsidRPr="00ED672B">
        <w:rPr>
          <w:rFonts w:asciiTheme="minorHAnsi" w:hAnsiTheme="minorHAnsi"/>
          <w:rPrChange w:id="1023" w:author="Erin Stephenson" w:date="2019-03-13T19:33:00Z">
            <w:rPr/>
          </w:rPrChange>
        </w:rPr>
        <w:t xml:space="preserve"> the pathways and networks associated with these </w:t>
      </w:r>
      <w:ins w:id="1024" w:author="Erin Stephenson" w:date="2019-03-11T15:27:00Z">
        <w:r w:rsidR="0073183A" w:rsidRPr="00ED672B">
          <w:rPr>
            <w:rFonts w:asciiTheme="minorHAnsi" w:hAnsiTheme="minorHAnsi"/>
            <w:rPrChange w:id="1025" w:author="Erin Stephenson" w:date="2019-03-13T19:33:00Z">
              <w:rPr/>
            </w:rPrChange>
          </w:rPr>
          <w:t xml:space="preserve">differentially expressed </w:t>
        </w:r>
      </w:ins>
      <w:r w:rsidRPr="00ED672B">
        <w:rPr>
          <w:rFonts w:asciiTheme="minorHAnsi" w:hAnsiTheme="minorHAnsi"/>
          <w:rPrChange w:id="1026" w:author="Erin Stephenson" w:date="2019-03-13T19:33:00Z">
            <w:rPr/>
          </w:rPrChange>
        </w:rPr>
        <w:t xml:space="preserve">genes, we performed </w:t>
      </w:r>
      <w:r w:rsidR="00C21535" w:rsidRPr="00ED672B">
        <w:rPr>
          <w:rFonts w:asciiTheme="minorHAnsi" w:hAnsiTheme="minorHAnsi"/>
          <w:rPrChange w:id="1027" w:author="Erin Stephenson" w:date="2019-03-13T19:33:00Z">
            <w:rPr/>
          </w:rPrChange>
        </w:rPr>
        <w:t>gene-set enrichment analyses</w:t>
      </w:r>
      <w:ins w:id="1028" w:author="Erin Stephenson" w:date="2019-03-11T15:27:00Z">
        <w:r w:rsidR="0073183A" w:rsidRPr="00ED672B">
          <w:rPr>
            <w:rFonts w:asciiTheme="minorHAnsi" w:hAnsiTheme="minorHAnsi"/>
            <w:rPrChange w:id="1029" w:author="Erin Stephenson" w:date="2019-03-13T19:33:00Z">
              <w:rPr/>
            </w:rPrChange>
          </w:rPr>
          <w:t>,</w:t>
        </w:r>
      </w:ins>
      <w:r w:rsidR="00C21535" w:rsidRPr="00ED672B">
        <w:rPr>
          <w:rFonts w:asciiTheme="minorHAnsi" w:hAnsiTheme="minorHAnsi"/>
          <w:rPrChange w:id="1030" w:author="Erin Stephenson" w:date="2019-03-13T19:33:00Z">
            <w:rPr/>
          </w:rPrChange>
        </w:rPr>
        <w:t xml:space="preserve"> </w:t>
      </w:r>
      <w:del w:id="1031" w:author="Erin Stephenson" w:date="2019-03-11T15:27:00Z">
        <w:r w:rsidRPr="00ED672B" w:rsidDel="0073183A">
          <w:rPr>
            <w:rFonts w:asciiTheme="minorHAnsi" w:hAnsiTheme="minorHAnsi"/>
            <w:rPrChange w:id="1032" w:author="Erin Stephenson" w:date="2019-03-13T19:33:00Z">
              <w:rPr/>
            </w:rPrChange>
          </w:rPr>
          <w:delText>on this dataset</w:delText>
        </w:r>
        <w:r w:rsidR="003F5B88" w:rsidRPr="00ED672B" w:rsidDel="0073183A">
          <w:rPr>
            <w:rFonts w:asciiTheme="minorHAnsi" w:hAnsiTheme="minorHAnsi"/>
            <w:rPrChange w:id="1033" w:author="Erin Stephenson" w:date="2019-03-13T19:33:00Z">
              <w:rPr/>
            </w:rPrChange>
          </w:rPr>
          <w:delText xml:space="preserve">, </w:delText>
        </w:r>
      </w:del>
      <w:r w:rsidR="003F5B88" w:rsidRPr="00ED672B">
        <w:rPr>
          <w:rFonts w:asciiTheme="minorHAnsi" w:hAnsiTheme="minorHAnsi"/>
          <w:rPrChange w:id="1034" w:author="Erin Stephenson" w:date="2019-03-13T19:33:00Z">
            <w:rPr/>
          </w:rPrChange>
        </w:rPr>
        <w:t>finding 674 differentially regulated gene sets</w:t>
      </w:r>
      <w:r w:rsidR="00DB5881" w:rsidRPr="00ED672B">
        <w:rPr>
          <w:rFonts w:asciiTheme="minorHAnsi" w:hAnsiTheme="minorHAnsi"/>
          <w:rPrChange w:id="1035" w:author="Erin Stephenson" w:date="2019-03-13T19:33:00Z">
            <w:rPr/>
          </w:rPrChange>
        </w:rPr>
        <w:t xml:space="preserve"> (see Supplementary Table 2)</w:t>
      </w:r>
      <w:r w:rsidRPr="00ED672B">
        <w:rPr>
          <w:rFonts w:asciiTheme="minorHAnsi" w:hAnsiTheme="minorHAnsi"/>
          <w:rPrChange w:id="1036" w:author="Erin Stephenson" w:date="2019-03-13T19:33:00Z">
            <w:rPr/>
          </w:rPrChange>
        </w:rPr>
        <w:t xml:space="preserve">. </w:t>
      </w:r>
      <w:r w:rsidR="00DB5881" w:rsidRPr="00ED672B">
        <w:rPr>
          <w:rFonts w:asciiTheme="minorHAnsi" w:hAnsiTheme="minorHAnsi"/>
          <w:rPrChange w:id="1037" w:author="Erin Stephenson" w:date="2019-03-13T19:33:00Z">
            <w:rPr/>
          </w:rPrChange>
        </w:rPr>
        <w:t xml:space="preserve">Among the significantly enriched gene sets </w:t>
      </w:r>
      <w:r w:rsidR="00863DEF" w:rsidRPr="00ED672B">
        <w:rPr>
          <w:rFonts w:asciiTheme="minorHAnsi" w:hAnsiTheme="minorHAnsi"/>
          <w:rPrChange w:id="1038" w:author="Erin Stephenson" w:date="2019-03-13T19:33:00Z">
            <w:rPr/>
          </w:rPrChange>
        </w:rPr>
        <w:t xml:space="preserve">were </w:t>
      </w:r>
      <w:r w:rsidRPr="00ED672B">
        <w:rPr>
          <w:rFonts w:asciiTheme="minorHAnsi" w:hAnsiTheme="minorHAnsi"/>
          <w:rPrChange w:id="1039" w:author="Erin Stephenson" w:date="2019-03-13T19:33:00Z">
            <w:rPr/>
          </w:rPrChange>
        </w:rPr>
        <w:t xml:space="preserve">genes </w:t>
      </w:r>
      <w:ins w:id="1040" w:author="Erin Stephenson" w:date="2019-03-11T15:28:00Z">
        <w:r w:rsidR="0073183A" w:rsidRPr="00ED672B">
          <w:rPr>
            <w:rFonts w:asciiTheme="minorHAnsi" w:hAnsiTheme="minorHAnsi"/>
            <w:rPrChange w:id="1041" w:author="Erin Stephenson" w:date="2019-03-13T19:33:00Z">
              <w:rPr/>
            </w:rPrChange>
          </w:rPr>
          <w:t xml:space="preserve">also </w:t>
        </w:r>
      </w:ins>
      <w:r w:rsidRPr="00ED672B">
        <w:rPr>
          <w:rFonts w:asciiTheme="minorHAnsi" w:hAnsiTheme="minorHAnsi"/>
          <w:rPrChange w:id="1042" w:author="Erin Stephenson" w:date="2019-03-13T19:33:00Z">
            <w:rPr/>
          </w:rPrChange>
        </w:rPr>
        <w:t xml:space="preserve">regulated by </w:t>
      </w:r>
      <w:r w:rsidRPr="00ED672B">
        <w:rPr>
          <w:rFonts w:asciiTheme="minorHAnsi" w:hAnsiTheme="minorHAnsi"/>
          <w:i/>
          <w:rPrChange w:id="1043" w:author="Erin Stephenson" w:date="2019-03-13T19:33:00Z">
            <w:rPr>
              <w:i/>
            </w:rPr>
          </w:rPrChange>
        </w:rPr>
        <w:t>Tsc2</w:t>
      </w:r>
      <w:r w:rsidRPr="00ED672B">
        <w:rPr>
          <w:rFonts w:asciiTheme="minorHAnsi" w:hAnsiTheme="minorHAnsi"/>
          <w:rPrChange w:id="1044" w:author="Erin Stephenson" w:date="2019-03-13T19:33:00Z">
            <w:rPr/>
          </w:rPrChange>
        </w:rPr>
        <w:t xml:space="preserve"> deletion in MEFs</w:t>
      </w:r>
      <w:ins w:id="1045" w:author="Erin Stephenson" w:date="2019-03-11T15:29:00Z">
        <w:r w:rsidR="00707E83" w:rsidRPr="00ED672B">
          <w:rPr>
            <w:rFonts w:asciiTheme="minorHAnsi" w:hAnsiTheme="minorHAnsi"/>
            <w:rPrChange w:id="1046" w:author="Erin Stephenson" w:date="2019-03-13T19:33:00Z">
              <w:rPr/>
            </w:rPrChange>
          </w:rPr>
          <w:t>,</w:t>
        </w:r>
      </w:ins>
      <w:r w:rsidRPr="00ED672B">
        <w:rPr>
          <w:rFonts w:asciiTheme="minorHAnsi" w:hAnsiTheme="minorHAnsi"/>
          <w:rPrChange w:id="1047" w:author="Erin Stephenson" w:date="2019-03-13T19:33:00Z">
            <w:rPr/>
          </w:rPrChange>
        </w:rPr>
        <w:t xml:space="preserve"> and by treatment with rapamycin </w:t>
      </w:r>
      <w:r w:rsidRPr="00ED672B">
        <w:rPr>
          <w:rFonts w:asciiTheme="minorHAnsi" w:hAnsiTheme="minorHAnsi"/>
          <w:rPrChange w:id="1048" w:author="Erin Stephenson" w:date="2019-03-13T19:33:00Z">
            <w:rPr/>
          </w:rPrChange>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Pr="00ED672B">
        <w:rPr>
          <w:rFonts w:asciiTheme="minorHAnsi" w:hAnsiTheme="minorHAnsi"/>
          <w:rPrChange w:id="1049" w:author="Erin Stephenson" w:date="2019-03-13T19:33:00Z">
            <w:rPr/>
          </w:rPrChange>
        </w:rPr>
        <w:fldChar w:fldCharType="separate"/>
      </w:r>
      <w:r w:rsidR="003952DE" w:rsidRPr="003952DE">
        <w:rPr>
          <w:rFonts w:asciiTheme="minorHAnsi" w:hAnsiTheme="minorHAnsi"/>
          <w:noProof/>
        </w:rPr>
        <w:t>[46,52]</w:t>
      </w:r>
      <w:r w:rsidRPr="00ED672B">
        <w:rPr>
          <w:rFonts w:asciiTheme="minorHAnsi" w:hAnsiTheme="minorHAnsi"/>
          <w:rPrChange w:id="1050" w:author="Erin Stephenson" w:date="2019-03-13T19:33:00Z">
            <w:rPr/>
          </w:rPrChange>
        </w:rPr>
        <w:fldChar w:fldCharType="end"/>
      </w:r>
      <w:r w:rsidR="007E574F" w:rsidRPr="00ED672B">
        <w:rPr>
          <w:rFonts w:asciiTheme="minorHAnsi" w:hAnsiTheme="minorHAnsi"/>
          <w:rPrChange w:id="1051" w:author="Erin Stephenson" w:date="2019-03-13T19:33:00Z">
            <w:rPr/>
          </w:rPrChange>
        </w:rPr>
        <w:t xml:space="preserve">, indicating there are a core set of mTORC1 dependent genes </w:t>
      </w:r>
      <w:ins w:id="1052" w:author="Erin Stephenson" w:date="2019-03-11T15:30:00Z">
        <w:r w:rsidR="00707E83" w:rsidRPr="00ED672B">
          <w:rPr>
            <w:rFonts w:asciiTheme="minorHAnsi" w:hAnsiTheme="minorHAnsi"/>
            <w:rPrChange w:id="1053" w:author="Erin Stephenson" w:date="2019-03-13T19:33:00Z">
              <w:rPr/>
            </w:rPrChange>
          </w:rPr>
          <w:t xml:space="preserve">that are similarly </w:t>
        </w:r>
      </w:ins>
      <w:del w:id="1054" w:author="Erin Stephenson" w:date="2019-03-11T15:30:00Z">
        <w:r w:rsidR="007E574F" w:rsidRPr="00ED672B" w:rsidDel="00707E83">
          <w:rPr>
            <w:rFonts w:asciiTheme="minorHAnsi" w:hAnsiTheme="minorHAnsi"/>
            <w:rPrChange w:id="1055" w:author="Erin Stephenson" w:date="2019-03-13T19:33:00Z">
              <w:rPr/>
            </w:rPrChange>
          </w:rPr>
          <w:delText xml:space="preserve">in </w:delText>
        </w:r>
      </w:del>
      <w:ins w:id="1056" w:author="Erin Stephenson" w:date="2019-03-11T15:30:00Z">
        <w:r w:rsidR="00707E83" w:rsidRPr="00ED672B">
          <w:rPr>
            <w:rFonts w:asciiTheme="minorHAnsi" w:hAnsiTheme="minorHAnsi"/>
            <w:rPrChange w:id="1057" w:author="Erin Stephenson" w:date="2019-03-13T19:33:00Z">
              <w:rPr/>
            </w:rPrChange>
          </w:rPr>
          <w:t xml:space="preserve">regulated across </w:t>
        </w:r>
      </w:ins>
      <w:del w:id="1058" w:author="Erin Stephenson" w:date="2019-03-11T15:30:00Z">
        <w:r w:rsidR="007E574F" w:rsidRPr="00ED672B" w:rsidDel="00707E83">
          <w:rPr>
            <w:rFonts w:asciiTheme="minorHAnsi" w:hAnsiTheme="minorHAnsi"/>
            <w:rPrChange w:id="1059" w:author="Erin Stephenson" w:date="2019-03-13T19:33:00Z">
              <w:rPr/>
            </w:rPrChange>
          </w:rPr>
          <w:delText xml:space="preserve">many </w:delText>
        </w:r>
      </w:del>
      <w:ins w:id="1060" w:author="Erin Stephenson" w:date="2019-03-11T15:30:00Z">
        <w:r w:rsidR="00707E83" w:rsidRPr="00ED672B">
          <w:rPr>
            <w:rFonts w:asciiTheme="minorHAnsi" w:hAnsiTheme="minorHAnsi"/>
            <w:rPrChange w:id="1061" w:author="Erin Stephenson" w:date="2019-03-13T19:33:00Z">
              <w:rPr/>
            </w:rPrChange>
          </w:rPr>
          <w:t xml:space="preserve">different </w:t>
        </w:r>
      </w:ins>
      <w:r w:rsidR="007E574F" w:rsidRPr="00ED672B">
        <w:rPr>
          <w:rFonts w:asciiTheme="minorHAnsi" w:hAnsiTheme="minorHAnsi"/>
          <w:rPrChange w:id="1062" w:author="Erin Stephenson" w:date="2019-03-13T19:33:00Z">
            <w:rPr/>
          </w:rPrChange>
        </w:rPr>
        <w:t>tissue</w:t>
      </w:r>
      <w:ins w:id="1063" w:author="Erin Stephenson" w:date="2019-03-11T15:30:00Z">
        <w:r w:rsidR="00707E83" w:rsidRPr="00ED672B">
          <w:rPr>
            <w:rFonts w:asciiTheme="minorHAnsi" w:hAnsiTheme="minorHAnsi"/>
            <w:rPrChange w:id="1064" w:author="Erin Stephenson" w:date="2019-03-13T19:33:00Z">
              <w:rPr/>
            </w:rPrChange>
          </w:rPr>
          <w:t>s</w:t>
        </w:r>
      </w:ins>
      <w:del w:id="1065" w:author="Erin Stephenson" w:date="2019-03-11T15:30:00Z">
        <w:r w:rsidR="007E574F" w:rsidRPr="00ED672B" w:rsidDel="00707E83">
          <w:rPr>
            <w:rFonts w:asciiTheme="minorHAnsi" w:hAnsiTheme="minorHAnsi"/>
            <w:rPrChange w:id="1066" w:author="Erin Stephenson" w:date="2019-03-13T19:33:00Z">
              <w:rPr/>
            </w:rPrChange>
          </w:rPr>
          <w:delText xml:space="preserve"> types</w:delText>
        </w:r>
      </w:del>
      <w:r w:rsidR="007E574F" w:rsidRPr="00ED672B">
        <w:rPr>
          <w:rFonts w:asciiTheme="minorHAnsi" w:hAnsiTheme="minorHAnsi"/>
          <w:rPrChange w:id="1067" w:author="Erin Stephenson" w:date="2019-03-13T19:33:00Z">
            <w:rPr/>
          </w:rPrChange>
        </w:rPr>
        <w:t xml:space="preserve">.  </w:t>
      </w:r>
      <w:r w:rsidR="00CC1398" w:rsidRPr="00ED672B">
        <w:rPr>
          <w:rFonts w:asciiTheme="minorHAnsi" w:hAnsiTheme="minorHAnsi"/>
          <w:rPrChange w:id="1068" w:author="Erin Stephenson" w:date="2019-03-13T19:33:00Z">
            <w:rPr/>
          </w:rPrChange>
        </w:rPr>
        <w:t>Consistent with this</w:t>
      </w:r>
      <w:ins w:id="1069" w:author="Erin Stephenson" w:date="2019-03-11T15:30:00Z">
        <w:r w:rsidR="003116E9" w:rsidRPr="00ED672B">
          <w:rPr>
            <w:rFonts w:asciiTheme="minorHAnsi" w:hAnsiTheme="minorHAnsi"/>
            <w:rPrChange w:id="1070" w:author="Erin Stephenson" w:date="2019-03-13T19:33:00Z">
              <w:rPr/>
            </w:rPrChange>
          </w:rPr>
          <w:t xml:space="preserve"> observation</w:t>
        </w:r>
      </w:ins>
      <w:r w:rsidR="00CC1398" w:rsidRPr="00ED672B">
        <w:rPr>
          <w:rFonts w:asciiTheme="minorHAnsi" w:hAnsiTheme="minorHAnsi"/>
          <w:rPrChange w:id="1071" w:author="Erin Stephenson" w:date="2019-03-13T19:33:00Z">
            <w:rPr/>
          </w:rPrChange>
        </w:rPr>
        <w:t>, we</w:t>
      </w:r>
      <w:r w:rsidR="007E574F" w:rsidRPr="00ED672B">
        <w:rPr>
          <w:rFonts w:asciiTheme="minorHAnsi" w:hAnsiTheme="minorHAnsi"/>
          <w:rPrChange w:id="1072" w:author="Erin Stephenson" w:date="2019-03-13T19:33:00Z">
            <w:rPr/>
          </w:rPrChange>
        </w:rPr>
        <w:t xml:space="preserve"> found that 58% of the differentially expressed genes in our muscles overlapped with </w:t>
      </w:r>
      <w:r w:rsidR="00C00B6F" w:rsidRPr="00ED672B">
        <w:rPr>
          <w:rFonts w:asciiTheme="minorHAnsi" w:hAnsiTheme="minorHAnsi"/>
          <w:rPrChange w:id="1073" w:author="Erin Stephenson" w:date="2019-03-13T19:33:00Z">
            <w:rPr/>
          </w:rPrChange>
        </w:rPr>
        <w:t xml:space="preserve">previously published </w:t>
      </w:r>
      <w:r w:rsidR="007E574F" w:rsidRPr="00ED672B">
        <w:rPr>
          <w:rFonts w:asciiTheme="minorHAnsi" w:hAnsiTheme="minorHAnsi"/>
          <w:rPrChange w:id="1074" w:author="Erin Stephenson" w:date="2019-03-13T19:33:00Z">
            <w:rPr/>
          </w:rPrChange>
        </w:rPr>
        <w:t xml:space="preserve">differentially expressed genes in </w:t>
      </w:r>
      <w:r w:rsidR="007E574F" w:rsidRPr="00ED672B">
        <w:rPr>
          <w:rFonts w:asciiTheme="minorHAnsi" w:hAnsiTheme="minorHAnsi"/>
          <w:i/>
          <w:rPrChange w:id="1075" w:author="Erin Stephenson" w:date="2019-03-13T19:33:00Z">
            <w:rPr>
              <w:i/>
            </w:rPr>
          </w:rPrChange>
        </w:rPr>
        <w:t>Tsc2</w:t>
      </w:r>
      <w:r w:rsidR="007E574F" w:rsidRPr="00ED672B">
        <w:rPr>
          <w:rFonts w:asciiTheme="minorHAnsi" w:hAnsiTheme="minorHAnsi"/>
          <w:rPrChange w:id="1076" w:author="Erin Stephenson" w:date="2019-03-13T19:33:00Z">
            <w:rPr/>
          </w:rPrChange>
        </w:rPr>
        <w:t xml:space="preserve"> knockout MEFs </w:t>
      </w:r>
      <w:r w:rsidR="007E574F" w:rsidRPr="00ED672B">
        <w:rPr>
          <w:rFonts w:asciiTheme="minorHAnsi" w:hAnsiTheme="minorHAnsi"/>
          <w:rPrChange w:id="1077" w:author="Erin Stephenson" w:date="2019-03-13T19:33:00Z">
            <w:rPr/>
          </w:rPrChange>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ED672B">
        <w:rPr>
          <w:rFonts w:asciiTheme="minorHAnsi" w:hAnsiTheme="minorHAnsi"/>
          <w:rPrChange w:id="1078" w:author="Erin Stephenson" w:date="2019-03-13T19:33:00Z">
            <w:rPr/>
          </w:rPrChange>
        </w:rPr>
        <w:fldChar w:fldCharType="separate"/>
      </w:r>
      <w:r w:rsidR="003952DE" w:rsidRPr="003952DE">
        <w:rPr>
          <w:rFonts w:asciiTheme="minorHAnsi" w:hAnsiTheme="minorHAnsi"/>
          <w:noProof/>
        </w:rPr>
        <w:t>[46]</w:t>
      </w:r>
      <w:r w:rsidR="007E574F" w:rsidRPr="00ED672B">
        <w:rPr>
          <w:rFonts w:asciiTheme="minorHAnsi" w:hAnsiTheme="minorHAnsi"/>
          <w:rPrChange w:id="1079" w:author="Erin Stephenson" w:date="2019-03-13T19:33:00Z">
            <w:rPr/>
          </w:rPrChange>
        </w:rPr>
        <w:fldChar w:fldCharType="end"/>
      </w:r>
      <w:r w:rsidRPr="00ED672B">
        <w:rPr>
          <w:rFonts w:asciiTheme="minorHAnsi" w:hAnsiTheme="minorHAnsi"/>
          <w:rPrChange w:id="1080" w:author="Erin Stephenson" w:date="2019-03-13T19:33:00Z">
            <w:rPr/>
          </w:rPrChange>
        </w:rPr>
        <w:t>.</w:t>
      </w:r>
      <w:r w:rsidR="007E574F" w:rsidRPr="00ED672B">
        <w:rPr>
          <w:rFonts w:asciiTheme="minorHAnsi" w:hAnsiTheme="minorHAnsi"/>
          <w:rPrChange w:id="1081" w:author="Erin Stephenson" w:date="2019-03-13T19:33:00Z">
            <w:rPr/>
          </w:rPrChange>
        </w:rPr>
        <w:t xml:space="preserve"> </w:t>
      </w:r>
      <w:ins w:id="1082" w:author="Erin Stephenson" w:date="2019-03-11T15:31:00Z">
        <w:r w:rsidR="003116E9" w:rsidRPr="00ED672B">
          <w:rPr>
            <w:rFonts w:asciiTheme="minorHAnsi" w:hAnsiTheme="minorHAnsi"/>
            <w:rPrChange w:id="1083" w:author="Erin Stephenson" w:date="2019-03-13T19:33:00Z">
              <w:rPr/>
            </w:rPrChange>
          </w:rPr>
          <w:t>Additionally, w</w:t>
        </w:r>
      </w:ins>
      <w:del w:id="1084" w:author="Erin Stephenson" w:date="2019-03-11T15:31:00Z">
        <w:r w:rsidR="00C00B6F" w:rsidRPr="00ED672B" w:rsidDel="003116E9">
          <w:rPr>
            <w:rFonts w:asciiTheme="minorHAnsi" w:hAnsiTheme="minorHAnsi"/>
            <w:rPrChange w:id="1085" w:author="Erin Stephenson" w:date="2019-03-13T19:33:00Z">
              <w:rPr/>
            </w:rPrChange>
          </w:rPr>
          <w:delText>W</w:delText>
        </w:r>
      </w:del>
      <w:r w:rsidR="007E574F" w:rsidRPr="00ED672B">
        <w:rPr>
          <w:rFonts w:asciiTheme="minorHAnsi" w:hAnsiTheme="minorHAnsi"/>
          <w:rPrChange w:id="1086" w:author="Erin Stephenson" w:date="2019-03-13T19:33:00Z">
            <w:rPr/>
          </w:rPrChange>
        </w:rPr>
        <w:t xml:space="preserve">e identified several </w:t>
      </w:r>
      <w:commentRangeStart w:id="1087"/>
      <w:ins w:id="1088" w:author="Erin Stephenson" w:date="2019-03-11T15:34:00Z">
        <w:r w:rsidR="00D06530" w:rsidRPr="00ED672B">
          <w:rPr>
            <w:rFonts w:asciiTheme="minorHAnsi" w:hAnsiTheme="minorHAnsi"/>
            <w:rPrChange w:id="1089" w:author="Erin Stephenson" w:date="2019-03-13T19:33:00Z">
              <w:rPr/>
            </w:rPrChange>
          </w:rPr>
          <w:t>other</w:t>
        </w:r>
        <w:commentRangeEnd w:id="1087"/>
        <w:r w:rsidR="00D06530" w:rsidRPr="00ED672B">
          <w:rPr>
            <w:rStyle w:val="CommentReference"/>
            <w:rFonts w:asciiTheme="minorHAnsi" w:hAnsiTheme="minorHAnsi"/>
            <w:rPrChange w:id="1090" w:author="Erin Stephenson" w:date="2019-03-13T19:33:00Z">
              <w:rPr>
                <w:rStyle w:val="CommentReference"/>
              </w:rPr>
            </w:rPrChange>
          </w:rPr>
          <w:commentReference w:id="1087"/>
        </w:r>
        <w:r w:rsidR="00D06530" w:rsidRPr="00ED672B">
          <w:rPr>
            <w:rFonts w:asciiTheme="minorHAnsi" w:hAnsiTheme="minorHAnsi"/>
            <w:rPrChange w:id="1091" w:author="Erin Stephenson" w:date="2019-03-13T19:33:00Z">
              <w:rPr/>
            </w:rPrChange>
          </w:rPr>
          <w:t xml:space="preserve"> </w:t>
        </w:r>
      </w:ins>
      <w:r w:rsidR="007E574F" w:rsidRPr="00ED672B">
        <w:rPr>
          <w:rFonts w:asciiTheme="minorHAnsi" w:hAnsiTheme="minorHAnsi"/>
          <w:rPrChange w:id="1092" w:author="Erin Stephenson" w:date="2019-03-13T19:33:00Z">
            <w:rPr/>
          </w:rPrChange>
        </w:rPr>
        <w:t>gene sets that were upregulated</w:t>
      </w:r>
      <w:ins w:id="1093" w:author="Erin Stephenson" w:date="2019-03-13T15:28:00Z">
        <w:r w:rsidR="000E292D" w:rsidRPr="00ED672B">
          <w:rPr>
            <w:rFonts w:asciiTheme="minorHAnsi" w:hAnsiTheme="minorHAnsi"/>
            <w:rPrChange w:id="1094" w:author="Erin Stephenson" w:date="2019-03-13T19:33:00Z">
              <w:rPr/>
            </w:rPrChange>
          </w:rPr>
          <w:t xml:space="preserve"> in muscle</w:t>
        </w:r>
      </w:ins>
      <w:ins w:id="1095" w:author="Erin Stephenson" w:date="2019-03-11T15:31:00Z">
        <w:r w:rsidR="003116E9" w:rsidRPr="00ED672B">
          <w:rPr>
            <w:rFonts w:asciiTheme="minorHAnsi" w:hAnsiTheme="minorHAnsi"/>
            <w:rPrChange w:id="1096" w:author="Erin Stephenson" w:date="2019-03-13T19:33:00Z">
              <w:rPr/>
            </w:rPrChange>
          </w:rPr>
          <w:t>,</w:t>
        </w:r>
      </w:ins>
      <w:r w:rsidR="007E574F" w:rsidRPr="00ED672B">
        <w:rPr>
          <w:rFonts w:asciiTheme="minorHAnsi" w:hAnsiTheme="minorHAnsi"/>
          <w:rPrChange w:id="1097" w:author="Erin Stephenson" w:date="2019-03-13T19:33:00Z">
            <w:rPr/>
          </w:rPrChange>
        </w:rPr>
        <w:t xml:space="preserve"> including IGF1 targets in MCF-7 cells </w:t>
      </w:r>
      <w:r w:rsidR="007E574F" w:rsidRPr="00ED672B">
        <w:rPr>
          <w:rFonts w:asciiTheme="minorHAnsi" w:hAnsiTheme="minorHAnsi"/>
          <w:rPrChange w:id="1098" w:author="Erin Stephenson" w:date="2019-03-13T19:33:00Z">
            <w:rPr/>
          </w:rPrChange>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ED672B">
        <w:rPr>
          <w:rFonts w:asciiTheme="minorHAnsi" w:hAnsiTheme="minorHAnsi"/>
          <w:rPrChange w:id="1099" w:author="Erin Stephenson" w:date="2019-03-13T19:33:00Z">
            <w:rPr/>
          </w:rPrChange>
        </w:rPr>
        <w:fldChar w:fldCharType="separate"/>
      </w:r>
      <w:r w:rsidR="003952DE" w:rsidRPr="003952DE">
        <w:rPr>
          <w:rFonts w:asciiTheme="minorHAnsi" w:hAnsiTheme="minorHAnsi"/>
          <w:noProof/>
        </w:rPr>
        <w:t>[53]</w:t>
      </w:r>
      <w:r w:rsidR="007E574F" w:rsidRPr="00ED672B">
        <w:rPr>
          <w:rFonts w:asciiTheme="minorHAnsi" w:hAnsiTheme="minorHAnsi"/>
          <w:rPrChange w:id="1100" w:author="Erin Stephenson" w:date="2019-03-13T19:33:00Z">
            <w:rPr/>
          </w:rPrChange>
        </w:rPr>
        <w:fldChar w:fldCharType="end"/>
      </w:r>
      <w:r w:rsidR="007E574F" w:rsidRPr="00ED672B">
        <w:rPr>
          <w:rFonts w:asciiTheme="minorHAnsi" w:hAnsiTheme="minorHAnsi"/>
          <w:rPrChange w:id="1101" w:author="Erin Stephenson" w:date="2019-03-13T19:33:00Z">
            <w:rPr/>
          </w:rPrChange>
        </w:rPr>
        <w:t xml:space="preserve">, </w:t>
      </w:r>
      <w:del w:id="1102" w:author="Erin Stephenson" w:date="2019-03-11T15:31:00Z">
        <w:r w:rsidR="007E574F" w:rsidRPr="00ED672B" w:rsidDel="003116E9">
          <w:rPr>
            <w:rFonts w:asciiTheme="minorHAnsi" w:hAnsiTheme="minorHAnsi"/>
            <w:rPrChange w:id="1103" w:author="Erin Stephenson" w:date="2019-03-13T19:33:00Z">
              <w:rPr/>
            </w:rPrChange>
          </w:rPr>
          <w:delText xml:space="preserve">those </w:delText>
        </w:r>
      </w:del>
      <w:ins w:id="1104" w:author="Erin Stephenson" w:date="2019-03-11T15:31:00Z">
        <w:r w:rsidR="003116E9" w:rsidRPr="00ED672B">
          <w:rPr>
            <w:rFonts w:asciiTheme="minorHAnsi" w:hAnsiTheme="minorHAnsi"/>
            <w:rPrChange w:id="1105" w:author="Erin Stephenson" w:date="2019-03-13T19:33:00Z">
              <w:rPr/>
            </w:rPrChange>
          </w:rPr>
          <w:t xml:space="preserve">genes </w:t>
        </w:r>
      </w:ins>
      <w:r w:rsidR="007E574F" w:rsidRPr="00ED672B">
        <w:rPr>
          <w:rFonts w:asciiTheme="minorHAnsi" w:hAnsiTheme="minorHAnsi"/>
          <w:rPrChange w:id="1106" w:author="Erin Stephenson" w:date="2019-03-13T19:33:00Z">
            <w:rPr/>
          </w:rPrChange>
        </w:rPr>
        <w:t xml:space="preserve">involved in </w:t>
      </w:r>
      <w:r w:rsidR="00574315" w:rsidRPr="00ED672B">
        <w:rPr>
          <w:rFonts w:asciiTheme="minorHAnsi" w:hAnsiTheme="minorHAnsi"/>
          <w:rPrChange w:id="1107" w:author="Erin Stephenson" w:date="2019-03-13T19:33:00Z">
            <w:rPr/>
          </w:rPrChange>
        </w:rPr>
        <w:t xml:space="preserve">calcium trafficking, protein synthesis, and </w:t>
      </w:r>
      <w:r w:rsidR="007E574F" w:rsidRPr="00ED672B">
        <w:rPr>
          <w:rFonts w:asciiTheme="minorHAnsi" w:hAnsiTheme="minorHAnsi"/>
          <w:rPrChange w:id="1108" w:author="Erin Stephenson" w:date="2019-03-13T19:33:00Z">
            <w:rPr/>
          </w:rPrChange>
        </w:rPr>
        <w:t xml:space="preserve">amino acid and fatty acid transport.  </w:t>
      </w:r>
      <w:r w:rsidR="00574315" w:rsidRPr="00ED672B">
        <w:rPr>
          <w:rFonts w:asciiTheme="minorHAnsi" w:hAnsiTheme="minorHAnsi"/>
          <w:rPrChange w:id="1109" w:author="Erin Stephenson" w:date="2019-03-13T19:33:00Z">
            <w:rPr/>
          </w:rPrChange>
        </w:rPr>
        <w:t xml:space="preserve">Most amino acid transporters were increased at the </w:t>
      </w:r>
      <w:r w:rsidR="00D5799A" w:rsidRPr="00ED672B">
        <w:rPr>
          <w:rFonts w:asciiTheme="minorHAnsi" w:hAnsiTheme="minorHAnsi"/>
          <w:rPrChange w:id="1110" w:author="Erin Stephenson" w:date="2019-03-13T19:33:00Z">
            <w:rPr/>
          </w:rPrChange>
        </w:rPr>
        <w:t xml:space="preserve">mRNA level </w:t>
      </w:r>
      <w:commentRangeStart w:id="1111"/>
      <w:r w:rsidR="00D5799A" w:rsidRPr="00ED672B">
        <w:rPr>
          <w:rFonts w:asciiTheme="minorHAnsi" w:hAnsiTheme="minorHAnsi"/>
          <w:rPrChange w:id="1112" w:author="Erin Stephenson" w:date="2019-03-13T19:33:00Z">
            <w:rPr/>
          </w:rPrChange>
        </w:rPr>
        <w:t xml:space="preserve">(Figure </w:t>
      </w:r>
      <w:r w:rsidR="000A6497" w:rsidRPr="00ED672B">
        <w:rPr>
          <w:rFonts w:asciiTheme="minorHAnsi" w:hAnsiTheme="minorHAnsi"/>
          <w:rPrChange w:id="1113" w:author="Erin Stephenson" w:date="2019-03-13T19:33:00Z">
            <w:rPr/>
          </w:rPrChange>
        </w:rPr>
        <w:t>4</w:t>
      </w:r>
      <w:r w:rsidR="006E719C" w:rsidRPr="00ED672B">
        <w:rPr>
          <w:rFonts w:asciiTheme="minorHAnsi" w:hAnsiTheme="minorHAnsi"/>
          <w:rPrChange w:id="1114" w:author="Erin Stephenson" w:date="2019-03-13T19:33:00Z">
            <w:rPr/>
          </w:rPrChange>
        </w:rPr>
        <w:t>A</w:t>
      </w:r>
      <w:r w:rsidR="00D5799A" w:rsidRPr="00ED672B">
        <w:rPr>
          <w:rFonts w:asciiTheme="minorHAnsi" w:hAnsiTheme="minorHAnsi"/>
          <w:rPrChange w:id="1115" w:author="Erin Stephenson" w:date="2019-03-13T19:33:00Z">
            <w:rPr/>
          </w:rPrChange>
        </w:rPr>
        <w:t xml:space="preserve">), </w:t>
      </w:r>
      <w:commentRangeEnd w:id="1111"/>
      <w:r w:rsidR="008B409A" w:rsidRPr="00ED672B">
        <w:rPr>
          <w:rStyle w:val="CommentReference"/>
          <w:rFonts w:asciiTheme="minorHAnsi" w:hAnsiTheme="minorHAnsi"/>
          <w:rPrChange w:id="1116" w:author="Erin Stephenson" w:date="2019-03-13T19:33:00Z">
            <w:rPr>
              <w:rStyle w:val="CommentReference"/>
            </w:rPr>
          </w:rPrChange>
        </w:rPr>
        <w:commentReference w:id="1111"/>
      </w:r>
      <w:r w:rsidR="00D5799A" w:rsidRPr="00ED672B">
        <w:rPr>
          <w:rFonts w:asciiTheme="minorHAnsi" w:hAnsiTheme="minorHAnsi"/>
          <w:rPrChange w:id="1117" w:author="Erin Stephenson" w:date="2019-03-13T19:33:00Z">
            <w:rPr/>
          </w:rPrChange>
        </w:rPr>
        <w:t xml:space="preserve">while both the fatty acid transporter </w:t>
      </w:r>
      <w:r w:rsidR="00CF2D53" w:rsidRPr="00ED672B">
        <w:rPr>
          <w:rFonts w:asciiTheme="minorHAnsi" w:hAnsiTheme="minorHAnsi"/>
          <w:i/>
          <w:rPrChange w:id="1118" w:author="Erin Stephenson" w:date="2019-03-13T19:33:00Z">
            <w:rPr>
              <w:i/>
            </w:rPr>
          </w:rPrChange>
        </w:rPr>
        <w:t>Cd</w:t>
      </w:r>
      <w:r w:rsidR="00D5799A" w:rsidRPr="00ED672B">
        <w:rPr>
          <w:rFonts w:asciiTheme="minorHAnsi" w:hAnsiTheme="minorHAnsi"/>
          <w:i/>
          <w:rPrChange w:id="1119" w:author="Erin Stephenson" w:date="2019-03-13T19:33:00Z">
            <w:rPr>
              <w:i/>
            </w:rPr>
          </w:rPrChange>
        </w:rPr>
        <w:t>36</w:t>
      </w:r>
      <w:r w:rsidR="00D5799A" w:rsidRPr="00ED672B">
        <w:rPr>
          <w:rFonts w:asciiTheme="minorHAnsi" w:hAnsiTheme="minorHAnsi"/>
          <w:rPrChange w:id="1120" w:author="Erin Stephenson" w:date="2019-03-13T19:33:00Z">
            <w:rPr/>
          </w:rPrChange>
        </w:rPr>
        <w:t xml:space="preserve"> and binding protein </w:t>
      </w:r>
      <w:r w:rsidR="00CF2D53" w:rsidRPr="00ED672B">
        <w:rPr>
          <w:rFonts w:asciiTheme="minorHAnsi" w:hAnsiTheme="minorHAnsi"/>
          <w:i/>
          <w:rPrChange w:id="1121" w:author="Erin Stephenson" w:date="2019-03-13T19:33:00Z">
            <w:rPr>
              <w:i/>
            </w:rPr>
          </w:rPrChange>
        </w:rPr>
        <w:t>Fabp</w:t>
      </w:r>
      <w:r w:rsidR="00D5799A" w:rsidRPr="00ED672B">
        <w:rPr>
          <w:rFonts w:asciiTheme="minorHAnsi" w:hAnsiTheme="minorHAnsi"/>
          <w:i/>
          <w:rPrChange w:id="1122" w:author="Erin Stephenson" w:date="2019-03-13T19:33:00Z">
            <w:rPr>
              <w:i/>
            </w:rPr>
          </w:rPrChange>
        </w:rPr>
        <w:t>3</w:t>
      </w:r>
      <w:r w:rsidR="00D5799A" w:rsidRPr="00ED672B">
        <w:rPr>
          <w:rFonts w:asciiTheme="minorHAnsi" w:hAnsiTheme="minorHAnsi"/>
          <w:rPrChange w:id="1123" w:author="Erin Stephenson" w:date="2019-03-13T19:33:00Z">
            <w:rPr/>
          </w:rPrChange>
        </w:rPr>
        <w:t xml:space="preserve"> were </w:t>
      </w:r>
      <w:ins w:id="1124" w:author="Erin Stephenson" w:date="2019-03-13T15:29:00Z">
        <w:r w:rsidR="009E2D44" w:rsidRPr="00ED672B">
          <w:rPr>
            <w:rFonts w:asciiTheme="minorHAnsi" w:hAnsiTheme="minorHAnsi"/>
            <w:rPrChange w:id="1125" w:author="Erin Stephenson" w:date="2019-03-13T19:33:00Z">
              <w:rPr/>
            </w:rPrChange>
          </w:rPr>
          <w:t xml:space="preserve">also </w:t>
        </w:r>
      </w:ins>
      <w:r w:rsidR="00D5799A" w:rsidRPr="00ED672B">
        <w:rPr>
          <w:rFonts w:asciiTheme="minorHAnsi" w:hAnsiTheme="minorHAnsi"/>
          <w:rPrChange w:id="1126" w:author="Erin Stephenson" w:date="2019-03-13T19:33:00Z">
            <w:rPr/>
          </w:rPrChange>
        </w:rPr>
        <w:t>increased at the transcriptional level (</w:t>
      </w:r>
      <w:commentRangeStart w:id="1127"/>
      <w:r w:rsidR="00D5799A" w:rsidRPr="00ED672B">
        <w:rPr>
          <w:rFonts w:asciiTheme="minorHAnsi" w:hAnsiTheme="minorHAnsi"/>
          <w:rPrChange w:id="1128" w:author="Erin Stephenson" w:date="2019-03-13T19:33:00Z">
            <w:rPr/>
          </w:rPrChange>
        </w:rPr>
        <w:t xml:space="preserve">Figure </w:t>
      </w:r>
      <w:r w:rsidR="000A6497" w:rsidRPr="00ED672B">
        <w:rPr>
          <w:rFonts w:asciiTheme="minorHAnsi" w:hAnsiTheme="minorHAnsi"/>
          <w:rPrChange w:id="1129" w:author="Erin Stephenson" w:date="2019-03-13T19:33:00Z">
            <w:rPr/>
          </w:rPrChange>
        </w:rPr>
        <w:t>4</w:t>
      </w:r>
      <w:r w:rsidR="006E719C" w:rsidRPr="00ED672B">
        <w:rPr>
          <w:rFonts w:asciiTheme="minorHAnsi" w:hAnsiTheme="minorHAnsi"/>
          <w:rPrChange w:id="1130" w:author="Erin Stephenson" w:date="2019-03-13T19:33:00Z">
            <w:rPr/>
          </w:rPrChange>
        </w:rPr>
        <w:t>B</w:t>
      </w:r>
      <w:commentRangeEnd w:id="1127"/>
      <w:r w:rsidR="00A31CA8" w:rsidRPr="00ED672B">
        <w:rPr>
          <w:rStyle w:val="CommentReference"/>
          <w:rFonts w:asciiTheme="minorHAnsi" w:hAnsiTheme="minorHAnsi"/>
          <w:rPrChange w:id="1131" w:author="Erin Stephenson" w:date="2019-03-13T19:33:00Z">
            <w:rPr>
              <w:rStyle w:val="CommentReference"/>
            </w:rPr>
          </w:rPrChange>
        </w:rPr>
        <w:commentReference w:id="1127"/>
      </w:r>
      <w:r w:rsidR="00B04B43" w:rsidRPr="00ED672B">
        <w:rPr>
          <w:rFonts w:asciiTheme="minorHAnsi" w:hAnsiTheme="minorHAnsi"/>
          <w:rPrChange w:id="1132" w:author="Erin Stephenson" w:date="2019-03-13T19:33:00Z">
            <w:rPr/>
          </w:rPrChange>
        </w:rPr>
        <w:t>).</w:t>
      </w:r>
    </w:p>
    <w:p w14:paraId="59D0B110" w14:textId="77777777" w:rsidR="00F82FCB" w:rsidRPr="00ED672B" w:rsidRDefault="00F82FCB" w:rsidP="003669B1">
      <w:pPr>
        <w:rPr>
          <w:rFonts w:asciiTheme="minorHAnsi" w:hAnsiTheme="minorHAnsi"/>
          <w:rPrChange w:id="1133" w:author="Erin Stephenson" w:date="2019-03-13T19:33:00Z">
            <w:rPr/>
          </w:rPrChange>
        </w:rPr>
      </w:pPr>
    </w:p>
    <w:p w14:paraId="110F4F58" w14:textId="427B237C" w:rsidR="00B0472F" w:rsidRPr="00ED672B" w:rsidRDefault="007E574F" w:rsidP="003669B1">
      <w:pPr>
        <w:rPr>
          <w:ins w:id="1134" w:author="Erin Stephenson" w:date="2019-03-11T15:51:00Z"/>
          <w:rFonts w:asciiTheme="minorHAnsi" w:hAnsiTheme="minorHAnsi"/>
          <w:rPrChange w:id="1135" w:author="Erin Stephenson" w:date="2019-03-13T19:33:00Z">
            <w:rPr>
              <w:ins w:id="1136" w:author="Erin Stephenson" w:date="2019-03-11T15:51:00Z"/>
            </w:rPr>
          </w:rPrChange>
        </w:rPr>
      </w:pPr>
      <w:r w:rsidRPr="00ED672B">
        <w:rPr>
          <w:rFonts w:asciiTheme="minorHAnsi" w:hAnsiTheme="minorHAnsi"/>
          <w:rPrChange w:id="1137" w:author="Erin Stephenson" w:date="2019-03-13T19:33:00Z">
            <w:rPr/>
          </w:rPrChange>
        </w:rPr>
        <w:t xml:space="preserve">We </w:t>
      </w:r>
      <w:del w:id="1138" w:author="Erin Stephenson" w:date="2019-03-11T15:36:00Z">
        <w:r w:rsidR="00F82FCB" w:rsidRPr="00ED672B" w:rsidDel="00D06530">
          <w:rPr>
            <w:rFonts w:asciiTheme="minorHAnsi" w:hAnsiTheme="minorHAnsi"/>
            <w:rPrChange w:id="1139" w:author="Erin Stephenson" w:date="2019-03-13T19:33:00Z">
              <w:rPr/>
            </w:rPrChange>
          </w:rPr>
          <w:delText xml:space="preserve">next </w:delText>
        </w:r>
      </w:del>
      <w:ins w:id="1140" w:author="Erin Stephenson" w:date="2019-03-11T15:36:00Z">
        <w:r w:rsidR="00D06530" w:rsidRPr="00ED672B">
          <w:rPr>
            <w:rFonts w:asciiTheme="minorHAnsi" w:hAnsiTheme="minorHAnsi"/>
            <w:rPrChange w:id="1141" w:author="Erin Stephenson" w:date="2019-03-13T19:33:00Z">
              <w:rPr/>
            </w:rPrChange>
          </w:rPr>
          <w:t xml:space="preserve">also </w:t>
        </w:r>
      </w:ins>
      <w:r w:rsidRPr="00ED672B">
        <w:rPr>
          <w:rFonts w:asciiTheme="minorHAnsi" w:hAnsiTheme="minorHAnsi"/>
          <w:rPrChange w:id="1142" w:author="Erin Stephenson" w:date="2019-03-13T19:33:00Z">
            <w:rPr/>
          </w:rPrChange>
        </w:rPr>
        <w:t xml:space="preserve">evaluated </w:t>
      </w:r>
      <w:ins w:id="1143" w:author="Erin Stephenson" w:date="2019-03-11T15:47:00Z">
        <w:r w:rsidR="00063E75" w:rsidRPr="00ED672B">
          <w:rPr>
            <w:rFonts w:asciiTheme="minorHAnsi" w:hAnsiTheme="minorHAnsi"/>
            <w:rPrChange w:id="1144" w:author="Erin Stephenson" w:date="2019-03-13T19:33:00Z">
              <w:rPr/>
            </w:rPrChange>
          </w:rPr>
          <w:t xml:space="preserve">transcriptional </w:t>
        </w:r>
      </w:ins>
      <w:r w:rsidRPr="00ED672B">
        <w:rPr>
          <w:rFonts w:asciiTheme="minorHAnsi" w:hAnsiTheme="minorHAnsi"/>
          <w:rPrChange w:id="1145" w:author="Erin Stephenson" w:date="2019-03-13T19:33:00Z">
            <w:rPr/>
          </w:rPrChange>
        </w:rPr>
        <w:t>markers of muscle fiber type</w:t>
      </w:r>
      <w:del w:id="1146" w:author="Erin Stephenson" w:date="2019-03-11T15:36:00Z">
        <w:r w:rsidRPr="00ED672B" w:rsidDel="00D06530">
          <w:rPr>
            <w:rFonts w:asciiTheme="minorHAnsi" w:hAnsiTheme="minorHAnsi"/>
            <w:rPrChange w:id="1147" w:author="Erin Stephenson" w:date="2019-03-13T19:33:00Z">
              <w:rPr/>
            </w:rPrChange>
          </w:rPr>
          <w:delText>s</w:delText>
        </w:r>
      </w:del>
      <w:r w:rsidRPr="00ED672B">
        <w:rPr>
          <w:rFonts w:asciiTheme="minorHAnsi" w:hAnsiTheme="minorHAnsi"/>
          <w:rPrChange w:id="1148" w:author="Erin Stephenson" w:date="2019-03-13T19:33:00Z">
            <w:rPr/>
          </w:rPrChange>
        </w:rPr>
        <w:t xml:space="preserve"> and observed increases in Type I</w:t>
      </w:r>
      <w:r w:rsidR="00F82FCB" w:rsidRPr="00ED672B">
        <w:rPr>
          <w:rFonts w:asciiTheme="minorHAnsi" w:hAnsiTheme="minorHAnsi"/>
          <w:rPrChange w:id="1149" w:author="Erin Stephenson" w:date="2019-03-13T19:33:00Z">
            <w:rPr/>
          </w:rPrChange>
        </w:rPr>
        <w:t xml:space="preserve"> oxidative</w:t>
      </w:r>
      <w:r w:rsidRPr="00ED672B">
        <w:rPr>
          <w:rFonts w:asciiTheme="minorHAnsi" w:hAnsiTheme="minorHAnsi"/>
          <w:rPrChange w:id="1150" w:author="Erin Stephenson" w:date="2019-03-13T19:33:00Z">
            <w:rPr/>
          </w:rPrChange>
        </w:rPr>
        <w:t xml:space="preserve"> fiber markers</w:t>
      </w:r>
      <w:ins w:id="1151" w:author="Erin Stephenson" w:date="2019-03-11T15:37:00Z">
        <w:r w:rsidR="00D06530" w:rsidRPr="00ED672B">
          <w:rPr>
            <w:rFonts w:asciiTheme="minorHAnsi" w:hAnsiTheme="minorHAnsi"/>
            <w:rPrChange w:id="1152" w:author="Erin Stephenson" w:date="2019-03-13T19:33:00Z">
              <w:rPr/>
            </w:rPrChange>
          </w:rPr>
          <w:t>,</w:t>
        </w:r>
      </w:ins>
      <w:r w:rsidRPr="00ED672B">
        <w:rPr>
          <w:rFonts w:asciiTheme="minorHAnsi" w:hAnsiTheme="minorHAnsi"/>
          <w:rPrChange w:id="1153" w:author="Erin Stephenson" w:date="2019-03-13T19:33:00Z">
            <w:rPr/>
          </w:rPrChange>
        </w:rPr>
        <w:t xml:space="preserve"> including </w:t>
      </w:r>
      <w:r w:rsidRPr="00ED672B">
        <w:rPr>
          <w:rFonts w:asciiTheme="minorHAnsi" w:hAnsiTheme="minorHAnsi"/>
          <w:i/>
          <w:rPrChange w:id="1154" w:author="Erin Stephenson" w:date="2019-03-13T19:33:00Z">
            <w:rPr>
              <w:i/>
            </w:rPr>
          </w:rPrChange>
        </w:rPr>
        <w:t>Myh7</w:t>
      </w:r>
      <w:r w:rsidRPr="00ED672B">
        <w:rPr>
          <w:rFonts w:asciiTheme="minorHAnsi" w:hAnsiTheme="minorHAnsi"/>
          <w:rPrChange w:id="1155" w:author="Erin Stephenson" w:date="2019-03-13T19:33:00Z">
            <w:rPr/>
          </w:rPrChange>
        </w:rPr>
        <w:t xml:space="preserve"> and </w:t>
      </w:r>
      <w:r w:rsidRPr="00ED672B">
        <w:rPr>
          <w:rFonts w:asciiTheme="minorHAnsi" w:hAnsiTheme="minorHAnsi"/>
          <w:i/>
          <w:rPrChange w:id="1156" w:author="Erin Stephenson" w:date="2019-03-13T19:33:00Z">
            <w:rPr>
              <w:i/>
            </w:rPr>
          </w:rPrChange>
        </w:rPr>
        <w:t>Atp2a2</w:t>
      </w:r>
      <w:del w:id="1157" w:author="Erin Stephenson" w:date="2019-03-11T15:37:00Z">
        <w:r w:rsidRPr="00ED672B" w:rsidDel="00D06530">
          <w:rPr>
            <w:rFonts w:asciiTheme="minorHAnsi" w:hAnsiTheme="minorHAnsi"/>
            <w:rPrChange w:id="1158" w:author="Erin Stephenson" w:date="2019-03-13T19:33:00Z">
              <w:rPr/>
            </w:rPrChange>
          </w:rPr>
          <w:delText xml:space="preserve"> </w:delText>
        </w:r>
      </w:del>
      <w:ins w:id="1159" w:author="Erin Stephenson" w:date="2019-03-11T15:37:00Z">
        <w:r w:rsidR="00D06530" w:rsidRPr="00ED672B">
          <w:rPr>
            <w:rFonts w:asciiTheme="minorHAnsi" w:hAnsiTheme="minorHAnsi"/>
            <w:rPrChange w:id="1160" w:author="Erin Stephenson" w:date="2019-03-13T19:33:00Z">
              <w:rPr/>
            </w:rPrChange>
          </w:rPr>
          <w:t xml:space="preserve">, </w:t>
        </w:r>
      </w:ins>
      <w:r w:rsidR="00F82FCB" w:rsidRPr="00ED672B">
        <w:rPr>
          <w:rFonts w:asciiTheme="minorHAnsi" w:hAnsiTheme="minorHAnsi"/>
          <w:rPrChange w:id="1161" w:author="Erin Stephenson" w:date="2019-03-13T19:33:00Z">
            <w:rPr/>
          </w:rPrChange>
        </w:rPr>
        <w:t>along with a downregulation of glycolytic fiber type markers</w:t>
      </w:r>
      <w:ins w:id="1162" w:author="Erin Stephenson" w:date="2019-03-11T15:37:00Z">
        <w:r w:rsidR="00D06530" w:rsidRPr="00ED672B">
          <w:rPr>
            <w:rFonts w:asciiTheme="minorHAnsi" w:hAnsiTheme="minorHAnsi"/>
            <w:rPrChange w:id="1163" w:author="Erin Stephenson" w:date="2019-03-13T19:33:00Z">
              <w:rPr/>
            </w:rPrChange>
          </w:rPr>
          <w:t>,</w:t>
        </w:r>
      </w:ins>
      <w:r w:rsidR="00F82FCB" w:rsidRPr="00ED672B">
        <w:rPr>
          <w:rFonts w:asciiTheme="minorHAnsi" w:hAnsiTheme="minorHAnsi"/>
          <w:rPrChange w:id="1164" w:author="Erin Stephenson" w:date="2019-03-13T19:33:00Z">
            <w:rPr/>
          </w:rPrChange>
        </w:rPr>
        <w:t xml:space="preserve"> including </w:t>
      </w:r>
      <w:r w:rsidR="00F82FCB" w:rsidRPr="00ED672B">
        <w:rPr>
          <w:rFonts w:asciiTheme="minorHAnsi" w:hAnsiTheme="minorHAnsi"/>
          <w:i/>
          <w:rPrChange w:id="1165" w:author="Erin Stephenson" w:date="2019-03-13T19:33:00Z">
            <w:rPr>
              <w:i/>
            </w:rPr>
          </w:rPrChange>
        </w:rPr>
        <w:t>Myh4</w:t>
      </w:r>
      <w:r w:rsidR="00F82FCB" w:rsidRPr="00ED672B">
        <w:rPr>
          <w:rFonts w:asciiTheme="minorHAnsi" w:hAnsiTheme="minorHAnsi"/>
          <w:rPrChange w:id="1166" w:author="Erin Stephenson" w:date="2019-03-13T19:33:00Z">
            <w:rPr/>
          </w:rPrChange>
        </w:rPr>
        <w:t xml:space="preserve"> and </w:t>
      </w:r>
      <w:r w:rsidR="00F82FCB" w:rsidRPr="00ED672B">
        <w:rPr>
          <w:rFonts w:asciiTheme="minorHAnsi" w:hAnsiTheme="minorHAnsi"/>
          <w:i/>
          <w:rPrChange w:id="1167" w:author="Erin Stephenson" w:date="2019-03-13T19:33:00Z">
            <w:rPr>
              <w:i/>
            </w:rPr>
          </w:rPrChange>
        </w:rPr>
        <w:t>Atp2a1</w:t>
      </w:r>
      <w:r w:rsidR="00F82FCB" w:rsidRPr="00ED672B">
        <w:rPr>
          <w:rFonts w:asciiTheme="minorHAnsi" w:hAnsiTheme="minorHAnsi"/>
          <w:rPrChange w:id="1168" w:author="Erin Stephenson" w:date="2019-03-13T19:33:00Z">
            <w:rPr/>
          </w:rPrChange>
        </w:rPr>
        <w:t xml:space="preserve"> (Figure</w:t>
      </w:r>
      <w:r w:rsidR="00B04B43" w:rsidRPr="00ED672B">
        <w:rPr>
          <w:rFonts w:asciiTheme="minorHAnsi" w:hAnsiTheme="minorHAnsi"/>
          <w:rPrChange w:id="1169" w:author="Erin Stephenson" w:date="2019-03-13T19:33:00Z">
            <w:rPr/>
          </w:rPrChange>
        </w:rPr>
        <w:t xml:space="preserve"> </w:t>
      </w:r>
      <w:r w:rsidR="00776D93" w:rsidRPr="00ED672B">
        <w:rPr>
          <w:rFonts w:asciiTheme="minorHAnsi" w:hAnsiTheme="minorHAnsi"/>
          <w:rPrChange w:id="1170" w:author="Erin Stephenson" w:date="2019-03-13T19:33:00Z">
            <w:rPr/>
          </w:rPrChange>
        </w:rPr>
        <w:t>4C</w:t>
      </w:r>
      <w:r w:rsidR="00F82FCB" w:rsidRPr="00ED672B">
        <w:rPr>
          <w:rFonts w:asciiTheme="minorHAnsi" w:hAnsiTheme="minorHAnsi"/>
          <w:rPrChange w:id="1171" w:author="Erin Stephenson" w:date="2019-03-13T19:33:00Z">
            <w:rPr/>
          </w:rPrChange>
        </w:rPr>
        <w:t xml:space="preserve">). </w:t>
      </w:r>
      <w:del w:id="1172" w:author="Erin Stephenson" w:date="2019-03-11T15:38:00Z">
        <w:r w:rsidR="00F82FCB" w:rsidRPr="00ED672B" w:rsidDel="004C5453">
          <w:rPr>
            <w:rFonts w:asciiTheme="minorHAnsi" w:hAnsiTheme="minorHAnsi"/>
            <w:rPrChange w:id="1173" w:author="Erin Stephenson" w:date="2019-03-13T19:33:00Z">
              <w:rPr/>
            </w:rPrChange>
          </w:rPr>
          <w:delText xml:space="preserve">  </w:delText>
        </w:r>
      </w:del>
      <w:ins w:id="1174" w:author="Erin Stephenson" w:date="2019-03-11T15:38:00Z">
        <w:r w:rsidR="004C5453" w:rsidRPr="00ED672B">
          <w:rPr>
            <w:rFonts w:asciiTheme="minorHAnsi" w:hAnsiTheme="minorHAnsi"/>
            <w:rPrChange w:id="1175" w:author="Erin Stephenson" w:date="2019-03-13T19:33:00Z">
              <w:rPr/>
            </w:rPrChange>
          </w:rPr>
          <w:t>Th</w:t>
        </w:r>
      </w:ins>
      <w:ins w:id="1176" w:author="Erin Stephenson" w:date="2019-03-11T15:39:00Z">
        <w:r w:rsidR="004C5453" w:rsidRPr="00ED672B">
          <w:rPr>
            <w:rFonts w:asciiTheme="minorHAnsi" w:hAnsiTheme="minorHAnsi"/>
            <w:rPrChange w:id="1177" w:author="Erin Stephenson" w:date="2019-03-13T19:33:00Z">
              <w:rPr/>
            </w:rPrChange>
          </w:rPr>
          <w:t>ese data</w:t>
        </w:r>
      </w:ins>
      <w:ins w:id="1178" w:author="Erin Stephenson" w:date="2019-03-11T15:49:00Z">
        <w:r w:rsidR="00912A98" w:rsidRPr="00ED672B">
          <w:rPr>
            <w:rFonts w:asciiTheme="minorHAnsi" w:hAnsiTheme="minorHAnsi"/>
            <w:rPrChange w:id="1179" w:author="Erin Stephenson" w:date="2019-03-13T19:33:00Z">
              <w:rPr/>
            </w:rPrChange>
          </w:rPr>
          <w:t xml:space="preserve"> </w:t>
        </w:r>
      </w:ins>
      <w:ins w:id="1180" w:author="Erin Stephenson" w:date="2019-03-11T15:39:00Z">
        <w:r w:rsidR="004C5453" w:rsidRPr="00ED672B">
          <w:rPr>
            <w:rFonts w:asciiTheme="minorHAnsi" w:hAnsiTheme="minorHAnsi"/>
            <w:rPrChange w:id="1181" w:author="Erin Stephenson" w:date="2019-03-13T19:33:00Z">
              <w:rPr/>
            </w:rPrChange>
          </w:rPr>
          <w:t>suggest that skeletal muscle mTORC1 activation increases the oxidative profile of skeletal muscle</w:t>
        </w:r>
      </w:ins>
      <w:ins w:id="1182" w:author="Erin Stephenson" w:date="2019-03-13T15:30:00Z">
        <w:r w:rsidR="00CD1FF4" w:rsidRPr="00ED672B">
          <w:rPr>
            <w:rFonts w:asciiTheme="minorHAnsi" w:hAnsiTheme="minorHAnsi"/>
            <w:rPrChange w:id="1183" w:author="Erin Stephenson" w:date="2019-03-13T19:33:00Z">
              <w:rPr/>
            </w:rPrChange>
          </w:rPr>
          <w:t xml:space="preserve"> at the transcriptional level</w:t>
        </w:r>
      </w:ins>
      <w:ins w:id="1184" w:author="Erin Stephenson" w:date="2019-03-11T15:39:00Z">
        <w:r w:rsidR="00063E75" w:rsidRPr="00ED672B">
          <w:rPr>
            <w:rFonts w:asciiTheme="minorHAnsi" w:hAnsiTheme="minorHAnsi"/>
            <w:rPrChange w:id="1185" w:author="Erin Stephenson" w:date="2019-03-13T19:33:00Z">
              <w:rPr/>
            </w:rPrChange>
          </w:rPr>
          <w:t xml:space="preserve">. These findings are </w:t>
        </w:r>
      </w:ins>
      <w:ins w:id="1186" w:author="Erin Stephenson" w:date="2019-03-13T15:31:00Z">
        <w:r w:rsidR="00CD1FF4" w:rsidRPr="00ED672B">
          <w:rPr>
            <w:rFonts w:asciiTheme="minorHAnsi" w:hAnsiTheme="minorHAnsi"/>
            <w:rPrChange w:id="1187" w:author="Erin Stephenson" w:date="2019-03-13T19:33:00Z">
              <w:rPr/>
            </w:rPrChange>
          </w:rPr>
          <w:t xml:space="preserve">supported by </w:t>
        </w:r>
      </w:ins>
      <w:del w:id="1188" w:author="Erin Stephenson" w:date="2019-03-11T15:40:00Z">
        <w:r w:rsidR="00F82FCB" w:rsidRPr="00ED672B" w:rsidDel="004C5453">
          <w:rPr>
            <w:rFonts w:asciiTheme="minorHAnsi" w:hAnsiTheme="minorHAnsi"/>
            <w:rPrChange w:id="1189" w:author="Erin Stephenson" w:date="2019-03-13T19:33:00Z">
              <w:rPr/>
            </w:rPrChange>
          </w:rPr>
          <w:delText>C</w:delText>
        </w:r>
      </w:del>
      <w:del w:id="1190" w:author="Erin Stephenson" w:date="2019-03-13T15:31:00Z">
        <w:r w:rsidR="00F82FCB" w:rsidRPr="00ED672B" w:rsidDel="00CD1FF4">
          <w:rPr>
            <w:rFonts w:asciiTheme="minorHAnsi" w:hAnsiTheme="minorHAnsi"/>
            <w:rPrChange w:id="1191" w:author="Erin Stephenson" w:date="2019-03-13T19:33:00Z">
              <w:rPr/>
            </w:rPrChange>
          </w:rPr>
          <w:delText>onsistent with</w:delText>
        </w:r>
      </w:del>
      <w:del w:id="1192" w:author="Erin Stephenson" w:date="2019-03-11T15:42:00Z">
        <w:r w:rsidR="00F82FCB" w:rsidRPr="00ED672B" w:rsidDel="004F3617">
          <w:rPr>
            <w:rFonts w:asciiTheme="minorHAnsi" w:hAnsiTheme="minorHAnsi"/>
            <w:rPrChange w:id="1193" w:author="Erin Stephenson" w:date="2019-03-13T19:33:00Z">
              <w:rPr/>
            </w:rPrChange>
          </w:rPr>
          <w:delText xml:space="preserve"> </w:delText>
        </w:r>
      </w:del>
      <w:del w:id="1194" w:author="Erin Stephenson" w:date="2019-03-11T15:40:00Z">
        <w:r w:rsidR="00F82FCB" w:rsidRPr="00ED672B" w:rsidDel="004C5453">
          <w:rPr>
            <w:rFonts w:asciiTheme="minorHAnsi" w:hAnsiTheme="minorHAnsi"/>
            <w:rPrChange w:id="1195" w:author="Erin Stephenson" w:date="2019-03-13T19:33:00Z">
              <w:rPr/>
            </w:rPrChange>
          </w:rPr>
          <w:delText xml:space="preserve">this and previous studies on </w:delText>
        </w:r>
        <w:r w:rsidR="00F82FCB" w:rsidRPr="00ED672B" w:rsidDel="004C5453">
          <w:rPr>
            <w:rFonts w:asciiTheme="minorHAnsi" w:hAnsiTheme="minorHAnsi"/>
            <w:i/>
            <w:rPrChange w:id="1196" w:author="Erin Stephenson" w:date="2019-03-13T19:33:00Z">
              <w:rPr>
                <w:i/>
              </w:rPr>
            </w:rPrChange>
          </w:rPr>
          <w:delText>Tsc1</w:delText>
        </w:r>
        <w:r w:rsidR="00F82FCB" w:rsidRPr="00ED672B" w:rsidDel="004C5453">
          <w:rPr>
            <w:rFonts w:asciiTheme="minorHAnsi" w:hAnsiTheme="minorHAnsi"/>
            <w:rPrChange w:id="1197" w:author="Erin Stephenson" w:date="2019-03-13T19:33:00Z">
              <w:rPr/>
            </w:rPrChange>
          </w:rPr>
          <w:delText xml:space="preserve"> knockout muscles we </w:delText>
        </w:r>
      </w:del>
      <w:ins w:id="1198" w:author="Erin Stephenson" w:date="2019-03-11T15:42:00Z">
        <w:r w:rsidR="004F3617" w:rsidRPr="00ED672B">
          <w:rPr>
            <w:rFonts w:asciiTheme="minorHAnsi" w:hAnsiTheme="minorHAnsi"/>
            <w:rPrChange w:id="1199" w:author="Erin Stephenson" w:date="2019-03-13T19:33:00Z">
              <w:rPr/>
            </w:rPrChange>
          </w:rPr>
          <w:t>our</w:t>
        </w:r>
      </w:ins>
      <w:ins w:id="1200" w:author="Erin Stephenson" w:date="2019-03-11T15:40:00Z">
        <w:r w:rsidR="004C5453" w:rsidRPr="00ED672B">
          <w:rPr>
            <w:rFonts w:asciiTheme="minorHAnsi" w:hAnsiTheme="minorHAnsi"/>
            <w:rPrChange w:id="1201" w:author="Erin Stephenson" w:date="2019-03-13T19:33:00Z">
              <w:rPr/>
            </w:rPrChange>
          </w:rPr>
          <w:t xml:space="preserve"> </w:t>
        </w:r>
      </w:ins>
      <w:r w:rsidR="00F82FCB" w:rsidRPr="00ED672B">
        <w:rPr>
          <w:rFonts w:asciiTheme="minorHAnsi" w:hAnsiTheme="minorHAnsi"/>
          <w:rPrChange w:id="1202" w:author="Erin Stephenson" w:date="2019-03-13T19:33:00Z">
            <w:rPr/>
          </w:rPrChange>
        </w:rPr>
        <w:t>observ</w:t>
      </w:r>
      <w:ins w:id="1203" w:author="Erin Stephenson" w:date="2019-03-11T15:41:00Z">
        <w:r w:rsidR="004C5453" w:rsidRPr="00ED672B">
          <w:rPr>
            <w:rFonts w:asciiTheme="minorHAnsi" w:hAnsiTheme="minorHAnsi"/>
            <w:rPrChange w:id="1204" w:author="Erin Stephenson" w:date="2019-03-13T19:33:00Z">
              <w:rPr/>
            </w:rPrChange>
          </w:rPr>
          <w:t xml:space="preserve">ation that skeletal muscle from </w:t>
        </w:r>
        <w:r w:rsidR="004C5453" w:rsidRPr="00ED672B">
          <w:rPr>
            <w:rFonts w:asciiTheme="minorHAnsi" w:hAnsiTheme="minorHAnsi"/>
            <w:i/>
            <w:rPrChange w:id="1205" w:author="Erin Stephenson" w:date="2019-03-13T19:33:00Z">
              <w:rPr/>
            </w:rPrChange>
          </w:rPr>
          <w:t>Tsc1</w:t>
        </w:r>
        <w:r w:rsidR="004C5453" w:rsidRPr="00ED672B">
          <w:rPr>
            <w:rFonts w:asciiTheme="minorHAnsi" w:hAnsiTheme="minorHAnsi"/>
            <w:rPrChange w:id="1206" w:author="Erin Stephenson" w:date="2019-03-13T19:33:00Z">
              <w:rPr/>
            </w:rPrChange>
          </w:rPr>
          <w:t xml:space="preserve"> ablated mice has</w:t>
        </w:r>
      </w:ins>
      <w:del w:id="1207" w:author="Erin Stephenson" w:date="2019-03-11T15:41:00Z">
        <w:r w:rsidR="00F82FCB" w:rsidRPr="00ED672B" w:rsidDel="004C5453">
          <w:rPr>
            <w:rFonts w:asciiTheme="minorHAnsi" w:hAnsiTheme="minorHAnsi"/>
            <w:rPrChange w:id="1208" w:author="Erin Stephenson" w:date="2019-03-13T19:33:00Z">
              <w:rPr/>
            </w:rPrChange>
          </w:rPr>
          <w:delText>ed</w:delText>
        </w:r>
      </w:del>
      <w:r w:rsidR="00F82FCB" w:rsidRPr="00ED672B">
        <w:rPr>
          <w:rFonts w:asciiTheme="minorHAnsi" w:hAnsiTheme="minorHAnsi"/>
          <w:rPrChange w:id="1209" w:author="Erin Stephenson" w:date="2019-03-13T19:33:00Z">
            <w:rPr/>
          </w:rPrChange>
        </w:rPr>
        <w:t xml:space="preserve"> substantially more NADH </w:t>
      </w:r>
      <w:ins w:id="1210" w:author="Erin Stephenson" w:date="2019-03-11T15:42:00Z">
        <w:r w:rsidR="005731CE" w:rsidRPr="00ED672B">
          <w:rPr>
            <w:rFonts w:asciiTheme="minorHAnsi" w:hAnsiTheme="minorHAnsi"/>
            <w:rPrChange w:id="1211" w:author="Erin Stephenson" w:date="2019-03-13T19:33:00Z">
              <w:rPr/>
            </w:rPrChange>
          </w:rPr>
          <w:t>activity</w:t>
        </w:r>
      </w:ins>
      <w:ins w:id="1212" w:author="Erin Stephenson" w:date="2019-03-11T15:47:00Z">
        <w:r w:rsidR="00063E75" w:rsidRPr="00ED672B">
          <w:rPr>
            <w:rFonts w:asciiTheme="minorHAnsi" w:hAnsiTheme="minorHAnsi"/>
            <w:rPrChange w:id="1213" w:author="Erin Stephenson" w:date="2019-03-13T19:33:00Z">
              <w:rPr/>
            </w:rPrChange>
          </w:rPr>
          <w:t xml:space="preserve"> </w:t>
        </w:r>
      </w:ins>
      <w:del w:id="1214" w:author="Erin Stephenson" w:date="2019-03-11T15:42:00Z">
        <w:r w:rsidR="00F82FCB" w:rsidRPr="00ED672B" w:rsidDel="004F3617">
          <w:rPr>
            <w:rFonts w:asciiTheme="minorHAnsi" w:hAnsiTheme="minorHAnsi"/>
            <w:rPrChange w:id="1215" w:author="Erin Stephenson" w:date="2019-03-13T19:33:00Z">
              <w:rPr/>
            </w:rPrChange>
          </w:rPr>
          <w:delText xml:space="preserve">staining of cryopreserved muscle sections </w:delText>
        </w:r>
      </w:del>
      <w:r w:rsidR="00F82FCB" w:rsidRPr="00ED672B">
        <w:rPr>
          <w:rFonts w:asciiTheme="minorHAnsi" w:hAnsiTheme="minorHAnsi"/>
          <w:rPrChange w:id="1216" w:author="Erin Stephenson" w:date="2019-03-13T19:33:00Z">
            <w:rPr/>
          </w:rPrChange>
        </w:rPr>
        <w:t xml:space="preserve">(Figure </w:t>
      </w:r>
      <w:r w:rsidR="00396722" w:rsidRPr="00ED672B">
        <w:rPr>
          <w:rFonts w:asciiTheme="minorHAnsi" w:hAnsiTheme="minorHAnsi"/>
          <w:rPrChange w:id="1217" w:author="Erin Stephenson" w:date="2019-03-13T19:33:00Z">
            <w:rPr/>
          </w:rPrChange>
        </w:rPr>
        <w:t>4D</w:t>
      </w:r>
      <w:r w:rsidR="00F82FCB" w:rsidRPr="00ED672B">
        <w:rPr>
          <w:rFonts w:asciiTheme="minorHAnsi" w:hAnsiTheme="minorHAnsi"/>
          <w:rPrChange w:id="1218" w:author="Erin Stephenson" w:date="2019-03-13T19:33:00Z">
            <w:rPr/>
          </w:rPrChange>
        </w:rPr>
        <w:t>)</w:t>
      </w:r>
      <w:ins w:id="1219" w:author="Erin Stephenson" w:date="2019-03-11T15:49:00Z">
        <w:r w:rsidR="00912A98" w:rsidRPr="00ED672B">
          <w:rPr>
            <w:rFonts w:asciiTheme="minorHAnsi" w:hAnsiTheme="minorHAnsi"/>
            <w:rPrChange w:id="1220" w:author="Erin Stephenson" w:date="2019-03-13T19:33:00Z">
              <w:rPr/>
            </w:rPrChange>
          </w:rPr>
          <w:t>,</w:t>
        </w:r>
      </w:ins>
      <w:ins w:id="1221" w:author="Erin Stephenson" w:date="2019-03-13T15:31:00Z">
        <w:r w:rsidR="00CD1FF4" w:rsidRPr="00ED672B">
          <w:rPr>
            <w:rFonts w:asciiTheme="minorHAnsi" w:hAnsiTheme="minorHAnsi"/>
            <w:rPrChange w:id="1222" w:author="Erin Stephenson" w:date="2019-03-13T19:33:00Z">
              <w:rPr/>
            </w:rPrChange>
          </w:rPr>
          <w:t xml:space="preserve"> and are consistent with</w:t>
        </w:r>
      </w:ins>
      <w:ins w:id="1223" w:author="Erin Stephenson" w:date="2019-03-11T15:50:00Z">
        <w:r w:rsidR="00912A98" w:rsidRPr="00ED672B">
          <w:rPr>
            <w:rFonts w:asciiTheme="minorHAnsi" w:hAnsiTheme="minorHAnsi"/>
            <w:rPrChange w:id="1224" w:author="Erin Stephenson" w:date="2019-03-13T19:33:00Z">
              <w:rPr/>
            </w:rPrChange>
          </w:rPr>
          <w:t xml:space="preserve"> findings from</w:t>
        </w:r>
      </w:ins>
      <w:ins w:id="1225" w:author="Erin Stephenson" w:date="2019-03-11T15:49:00Z">
        <w:r w:rsidR="00912A98" w:rsidRPr="00ED672B">
          <w:rPr>
            <w:rFonts w:asciiTheme="minorHAnsi" w:hAnsiTheme="minorHAnsi"/>
            <w:rPrChange w:id="1226" w:author="Erin Stephenson" w:date="2019-03-13T19:33:00Z">
              <w:rPr/>
            </w:rPrChange>
          </w:rPr>
          <w:t xml:space="preserve"> previous studies on </w:t>
        </w:r>
      </w:ins>
      <w:ins w:id="1227" w:author="Erin Stephenson" w:date="2019-03-13T15:31:00Z">
        <w:r w:rsidR="00CD1FF4" w:rsidRPr="00ED672B">
          <w:rPr>
            <w:rFonts w:asciiTheme="minorHAnsi" w:hAnsiTheme="minorHAnsi"/>
            <w:i/>
            <w:rPrChange w:id="1228" w:author="Erin Stephenson" w:date="2019-03-13T19:33:00Z">
              <w:rPr>
                <w:i/>
              </w:rPr>
            </w:rPrChange>
          </w:rPr>
          <w:t>ACTA1-</w:t>
        </w:r>
      </w:ins>
      <w:ins w:id="1229" w:author="Erin Stephenson" w:date="2019-03-11T15:49:00Z">
        <w:r w:rsidR="00912A98" w:rsidRPr="00ED672B">
          <w:rPr>
            <w:rFonts w:asciiTheme="minorHAnsi" w:hAnsiTheme="minorHAnsi"/>
            <w:i/>
            <w:rPrChange w:id="1230" w:author="Erin Stephenson" w:date="2019-03-13T19:33:00Z">
              <w:rPr>
                <w:i/>
              </w:rPr>
            </w:rPrChange>
          </w:rPr>
          <w:t>Tsc1</w:t>
        </w:r>
        <w:r w:rsidR="00912A98" w:rsidRPr="00ED672B">
          <w:rPr>
            <w:rFonts w:asciiTheme="minorHAnsi" w:hAnsiTheme="minorHAnsi"/>
            <w:rPrChange w:id="1231" w:author="Erin Stephenson" w:date="2019-03-13T19:33:00Z">
              <w:rPr/>
            </w:rPrChange>
          </w:rPr>
          <w:t xml:space="preserve"> knockout muscles</w:t>
        </w:r>
      </w:ins>
      <w:ins w:id="1232" w:author="Erin Stephenson" w:date="2019-03-13T15:30:00Z">
        <w:r w:rsidR="00CD1FF4" w:rsidRPr="00ED672B">
          <w:rPr>
            <w:rFonts w:asciiTheme="minorHAnsi" w:hAnsiTheme="minorHAnsi"/>
            <w:rPrChange w:id="1233" w:author="Erin Stephenson" w:date="2019-03-13T19:33:00Z">
              <w:rPr/>
            </w:rPrChange>
          </w:rPr>
          <w:t xml:space="preserve"> that </w:t>
        </w:r>
      </w:ins>
      <w:ins w:id="1234" w:author="Erin Stephenson" w:date="2019-03-13T15:33:00Z">
        <w:r w:rsidR="00803AC3" w:rsidRPr="00ED672B">
          <w:rPr>
            <w:rFonts w:asciiTheme="minorHAnsi" w:hAnsiTheme="minorHAnsi"/>
            <w:rPrChange w:id="1235" w:author="Erin Stephenson" w:date="2019-03-13T19:33:00Z">
              <w:rPr/>
            </w:rPrChange>
          </w:rPr>
          <w:t>report the accumulation of mitochondrial enzymes</w:t>
        </w:r>
      </w:ins>
      <w:ins w:id="1236" w:author="Erin Stephenson" w:date="2019-03-13T15:30:00Z">
        <w:r w:rsidR="00CD1FF4" w:rsidRPr="00ED672B">
          <w:rPr>
            <w:rFonts w:asciiTheme="minorHAnsi" w:hAnsiTheme="minorHAnsi"/>
            <w:rPrChange w:id="1237" w:author="Erin Stephenson" w:date="2019-03-13T19:33:00Z">
              <w:rPr/>
            </w:rPrChange>
          </w:rPr>
          <w:t xml:space="preserve"> </w:t>
        </w:r>
      </w:ins>
      <w:ins w:id="1238" w:author="Erin Stephenson" w:date="2019-03-13T15:33:00Z">
        <w:r w:rsidR="00803AC3" w:rsidRPr="00ED672B">
          <w:rPr>
            <w:rFonts w:asciiTheme="minorHAnsi" w:hAnsiTheme="minorHAnsi"/>
            <w:rPrChange w:id="1239" w:author="Erin Stephenson" w:date="2019-03-13T19:33:00Z">
              <w:rPr/>
            </w:rPrChange>
          </w:rPr>
          <w:t xml:space="preserve">and </w:t>
        </w:r>
      </w:ins>
      <w:ins w:id="1240" w:author="Erin Stephenson" w:date="2019-03-13T15:30:00Z">
        <w:r w:rsidR="00CD1FF4" w:rsidRPr="00ED672B">
          <w:rPr>
            <w:rFonts w:asciiTheme="minorHAnsi" w:hAnsiTheme="minorHAnsi"/>
            <w:rPrChange w:id="1241" w:author="Erin Stephenson" w:date="2019-03-13T19:33:00Z">
              <w:rPr/>
            </w:rPrChange>
          </w:rPr>
          <w:t xml:space="preserve">changes in </w:t>
        </w:r>
      </w:ins>
      <w:ins w:id="1242" w:author="Erin Stephenson" w:date="2019-03-13T15:33:00Z">
        <w:r w:rsidR="00803AC3" w:rsidRPr="00ED672B">
          <w:rPr>
            <w:rFonts w:asciiTheme="minorHAnsi" w:hAnsiTheme="minorHAnsi"/>
            <w:rPrChange w:id="1243" w:author="Erin Stephenson" w:date="2019-03-13T19:33:00Z">
              <w:rPr/>
            </w:rPrChange>
          </w:rPr>
          <w:t xml:space="preserve">muscle </w:t>
        </w:r>
      </w:ins>
      <w:ins w:id="1244" w:author="Erin Stephenson" w:date="2019-03-13T15:30:00Z">
        <w:r w:rsidR="00CD1FF4" w:rsidRPr="00ED672B">
          <w:rPr>
            <w:rFonts w:asciiTheme="minorHAnsi" w:hAnsiTheme="minorHAnsi"/>
            <w:rPrChange w:id="1245" w:author="Erin Stephenson" w:date="2019-03-13T19:33:00Z">
              <w:rPr/>
            </w:rPrChange>
          </w:rPr>
          <w:t>fiber size</w:t>
        </w:r>
      </w:ins>
      <w:ins w:id="1246" w:author="Erin Stephenson" w:date="2019-03-13T15:34:00Z">
        <w:r w:rsidR="007C41D9" w:rsidRPr="00ED672B">
          <w:rPr>
            <w:rFonts w:asciiTheme="minorHAnsi" w:hAnsiTheme="minorHAnsi"/>
            <w:rPrChange w:id="1247" w:author="Erin Stephenson" w:date="2019-03-13T19:33:00Z">
              <w:rPr/>
            </w:rPrChange>
          </w:rPr>
          <w:t xml:space="preserve"> [</w:t>
        </w:r>
        <w:commentRangeStart w:id="1248"/>
        <w:r w:rsidR="007C41D9" w:rsidRPr="00ED672B">
          <w:rPr>
            <w:rFonts w:asciiTheme="minorHAnsi" w:hAnsiTheme="minorHAnsi"/>
            <w:rPrChange w:id="1249" w:author="Erin Stephenson" w:date="2019-03-13T19:33:00Z">
              <w:rPr/>
            </w:rPrChange>
          </w:rPr>
          <w:t>REFS</w:t>
        </w:r>
        <w:commentRangeEnd w:id="1248"/>
        <w:r w:rsidR="007C41D9" w:rsidRPr="00ED672B">
          <w:rPr>
            <w:rStyle w:val="CommentReference"/>
            <w:rFonts w:asciiTheme="minorHAnsi" w:hAnsiTheme="minorHAnsi"/>
            <w:rPrChange w:id="1250" w:author="Erin Stephenson" w:date="2019-03-13T19:33:00Z">
              <w:rPr>
                <w:rStyle w:val="CommentReference"/>
              </w:rPr>
            </w:rPrChange>
          </w:rPr>
          <w:commentReference w:id="1248"/>
        </w:r>
        <w:r w:rsidR="007C41D9" w:rsidRPr="00ED672B">
          <w:rPr>
            <w:rFonts w:asciiTheme="minorHAnsi" w:hAnsiTheme="minorHAnsi"/>
            <w:rPrChange w:id="1251" w:author="Erin Stephenson" w:date="2019-03-13T19:33:00Z">
              <w:rPr/>
            </w:rPrChange>
          </w:rPr>
          <w:t>]</w:t>
        </w:r>
      </w:ins>
      <w:r w:rsidR="00F82FCB" w:rsidRPr="00ED672B">
        <w:rPr>
          <w:rFonts w:asciiTheme="minorHAnsi" w:hAnsiTheme="minorHAnsi"/>
          <w:rPrChange w:id="1252" w:author="Erin Stephenson" w:date="2019-03-13T19:33:00Z">
            <w:rPr/>
          </w:rPrChange>
        </w:rPr>
        <w:t>.</w:t>
      </w:r>
      <w:r w:rsidR="004905D8" w:rsidRPr="00ED672B">
        <w:rPr>
          <w:rFonts w:asciiTheme="minorHAnsi" w:hAnsiTheme="minorHAnsi"/>
          <w:rPrChange w:id="1253" w:author="Erin Stephenson" w:date="2019-03-13T19:33:00Z">
            <w:rPr/>
          </w:rPrChange>
        </w:rPr>
        <w:t xml:space="preserve">  </w:t>
      </w:r>
    </w:p>
    <w:p w14:paraId="6DBD8E86" w14:textId="77777777" w:rsidR="00B0472F" w:rsidRPr="00ED672B" w:rsidRDefault="00B0472F" w:rsidP="003669B1">
      <w:pPr>
        <w:rPr>
          <w:ins w:id="1254" w:author="Erin Stephenson" w:date="2019-03-11T15:51:00Z"/>
          <w:rFonts w:asciiTheme="minorHAnsi" w:hAnsiTheme="minorHAnsi"/>
          <w:rPrChange w:id="1255" w:author="Erin Stephenson" w:date="2019-03-13T19:33:00Z">
            <w:rPr>
              <w:ins w:id="1256" w:author="Erin Stephenson" w:date="2019-03-11T15:51:00Z"/>
            </w:rPr>
          </w:rPrChange>
        </w:rPr>
      </w:pPr>
    </w:p>
    <w:p w14:paraId="7AA0CBBF" w14:textId="43DA2598" w:rsidR="00F82FCB" w:rsidRPr="00ED672B" w:rsidRDefault="003F7532" w:rsidP="003669B1">
      <w:pPr>
        <w:rPr>
          <w:rFonts w:asciiTheme="minorHAnsi" w:hAnsiTheme="minorHAnsi"/>
          <w:rPrChange w:id="1257" w:author="Erin Stephenson" w:date="2019-03-13T19:33:00Z">
            <w:rPr/>
          </w:rPrChange>
        </w:rPr>
      </w:pPr>
      <w:commentRangeStart w:id="1258"/>
      <w:del w:id="1259" w:author="Erin Stephenson" w:date="2019-03-11T15:56:00Z">
        <w:r w:rsidRPr="00ED672B" w:rsidDel="00B0472F">
          <w:rPr>
            <w:rFonts w:asciiTheme="minorHAnsi" w:hAnsiTheme="minorHAnsi"/>
            <w:rPrChange w:id="1260" w:author="Erin Stephenson" w:date="2019-03-13T19:33:00Z">
              <w:rPr/>
            </w:rPrChange>
          </w:rPr>
          <w:delText xml:space="preserve">In </w:delText>
        </w:r>
      </w:del>
      <w:ins w:id="1261" w:author="Erin Stephenson" w:date="2019-03-11T15:56:00Z">
        <w:r w:rsidR="00B0472F" w:rsidRPr="00ED672B">
          <w:rPr>
            <w:rFonts w:asciiTheme="minorHAnsi" w:hAnsiTheme="minorHAnsi"/>
            <w:rPrChange w:id="1262" w:author="Erin Stephenson" w:date="2019-03-13T19:33:00Z">
              <w:rPr/>
            </w:rPrChange>
          </w:rPr>
          <w:t>To</w:t>
        </w:r>
      </w:ins>
      <w:ins w:id="1263" w:author="Erin Stephenson" w:date="2019-03-11T15:52:00Z">
        <w:r w:rsidR="00B0472F" w:rsidRPr="00ED672B">
          <w:rPr>
            <w:rFonts w:asciiTheme="minorHAnsi" w:hAnsiTheme="minorHAnsi"/>
            <w:rPrChange w:id="1264" w:author="Erin Stephenson" w:date="2019-03-13T19:33:00Z">
              <w:rPr/>
            </w:rPrChange>
          </w:rPr>
          <w:t xml:space="preserve"> identify the </w:t>
        </w:r>
      </w:ins>
      <w:del w:id="1265" w:author="Erin Stephenson" w:date="2019-03-11T15:52:00Z">
        <w:r w:rsidRPr="00ED672B" w:rsidDel="00B0472F">
          <w:rPr>
            <w:rFonts w:asciiTheme="minorHAnsi" w:hAnsiTheme="minorHAnsi"/>
            <w:rPrChange w:id="1266" w:author="Erin Stephenson" w:date="2019-03-13T19:33:00Z">
              <w:rPr/>
            </w:rPrChange>
          </w:rPr>
          <w:delText xml:space="preserve">terms of the </w:delText>
        </w:r>
      </w:del>
      <w:r w:rsidR="00654F70" w:rsidRPr="00ED672B">
        <w:rPr>
          <w:rFonts w:asciiTheme="minorHAnsi" w:hAnsiTheme="minorHAnsi"/>
          <w:rPrChange w:id="1267" w:author="Erin Stephenson" w:date="2019-03-13T19:33:00Z">
            <w:rPr/>
          </w:rPrChange>
        </w:rPr>
        <w:t xml:space="preserve">molecular </w:t>
      </w:r>
      <w:del w:id="1268" w:author="Erin Stephenson" w:date="2019-03-11T15:52:00Z">
        <w:r w:rsidRPr="00ED672B" w:rsidDel="00B0472F">
          <w:rPr>
            <w:rFonts w:asciiTheme="minorHAnsi" w:hAnsiTheme="minorHAnsi"/>
            <w:rPrChange w:id="1269" w:author="Erin Stephenson" w:date="2019-03-13T19:33:00Z">
              <w:rPr/>
            </w:rPrChange>
          </w:rPr>
          <w:delText xml:space="preserve">source </w:delText>
        </w:r>
      </w:del>
      <w:ins w:id="1270" w:author="Erin Stephenson" w:date="2019-03-11T15:52:00Z">
        <w:r w:rsidR="00B0472F" w:rsidRPr="00ED672B">
          <w:rPr>
            <w:rFonts w:asciiTheme="minorHAnsi" w:hAnsiTheme="minorHAnsi"/>
            <w:rPrChange w:id="1271" w:author="Erin Stephenson" w:date="2019-03-13T19:33:00Z">
              <w:rPr/>
            </w:rPrChange>
          </w:rPr>
          <w:t xml:space="preserve">mechanisms </w:t>
        </w:r>
      </w:ins>
      <w:ins w:id="1272" w:author="Erin Stephenson" w:date="2019-03-11T15:56:00Z">
        <w:r w:rsidR="00B0472F" w:rsidRPr="00ED672B">
          <w:rPr>
            <w:rFonts w:asciiTheme="minorHAnsi" w:hAnsiTheme="minorHAnsi"/>
            <w:rPrChange w:id="1273" w:author="Erin Stephenson" w:date="2019-03-13T19:33:00Z">
              <w:rPr/>
            </w:rPrChange>
          </w:rPr>
          <w:t>causing</w:t>
        </w:r>
      </w:ins>
      <w:ins w:id="1274" w:author="Erin Stephenson" w:date="2019-03-11T15:52:00Z">
        <w:r w:rsidR="00B0472F" w:rsidRPr="00ED672B">
          <w:rPr>
            <w:rFonts w:asciiTheme="minorHAnsi" w:hAnsiTheme="minorHAnsi"/>
            <w:rPrChange w:id="1275" w:author="Erin Stephenson" w:date="2019-03-13T19:33:00Z">
              <w:rPr/>
            </w:rPrChange>
          </w:rPr>
          <w:t xml:space="preserve"> increased energy </w:t>
        </w:r>
      </w:ins>
      <w:ins w:id="1276" w:author="Erin Stephenson" w:date="2019-03-11T15:54:00Z">
        <w:r w:rsidR="00B0472F" w:rsidRPr="00ED672B">
          <w:rPr>
            <w:rFonts w:asciiTheme="minorHAnsi" w:hAnsiTheme="minorHAnsi"/>
            <w:rPrChange w:id="1277" w:author="Erin Stephenson" w:date="2019-03-13T19:33:00Z">
              <w:rPr/>
            </w:rPrChange>
          </w:rPr>
          <w:t>expenditure</w:t>
        </w:r>
      </w:ins>
      <w:ins w:id="1278" w:author="Erin Stephenson" w:date="2019-03-11T15:52:00Z">
        <w:r w:rsidR="00B0472F" w:rsidRPr="00ED672B">
          <w:rPr>
            <w:rFonts w:asciiTheme="minorHAnsi" w:hAnsiTheme="minorHAnsi"/>
            <w:rPrChange w:id="1279" w:author="Erin Stephenson" w:date="2019-03-13T19:33:00Z">
              <w:rPr/>
            </w:rPrChange>
          </w:rPr>
          <w:t xml:space="preserve"> in </w:t>
        </w:r>
      </w:ins>
      <w:ins w:id="1280" w:author="Erin Stephenson" w:date="2019-03-11T15:53:00Z">
        <w:r w:rsidR="00B0472F" w:rsidRPr="00ED672B">
          <w:rPr>
            <w:rFonts w:asciiTheme="minorHAnsi" w:hAnsiTheme="minorHAnsi"/>
            <w:rPrChange w:id="1281" w:author="Erin Stephenson" w:date="2019-03-13T19:33:00Z">
              <w:rPr/>
            </w:rPrChange>
          </w:rPr>
          <w:t xml:space="preserve">skeletal muscle </w:t>
        </w:r>
      </w:ins>
      <w:ins w:id="1282" w:author="Erin Stephenson" w:date="2019-03-11T15:52:00Z">
        <w:r w:rsidR="00B0472F" w:rsidRPr="00ED672B">
          <w:rPr>
            <w:rFonts w:asciiTheme="minorHAnsi" w:hAnsiTheme="minorHAnsi"/>
            <w:i/>
            <w:rPrChange w:id="1283" w:author="Erin Stephenson" w:date="2019-03-13T19:33:00Z">
              <w:rPr/>
            </w:rPrChange>
          </w:rPr>
          <w:t>Tsc1</w:t>
        </w:r>
        <w:r w:rsidR="00B0472F" w:rsidRPr="00ED672B">
          <w:rPr>
            <w:rFonts w:asciiTheme="minorHAnsi" w:hAnsiTheme="minorHAnsi"/>
            <w:rPrChange w:id="1284" w:author="Erin Stephenson" w:date="2019-03-13T19:33:00Z">
              <w:rPr/>
            </w:rPrChange>
          </w:rPr>
          <w:t xml:space="preserve"> knockout mice, </w:t>
        </w:r>
      </w:ins>
      <w:del w:id="1285" w:author="Erin Stephenson" w:date="2019-03-11T15:52:00Z">
        <w:r w:rsidRPr="00ED672B" w:rsidDel="00B0472F">
          <w:rPr>
            <w:rFonts w:asciiTheme="minorHAnsi" w:hAnsiTheme="minorHAnsi"/>
            <w:rPrChange w:id="1286" w:author="Erin Stephenson" w:date="2019-03-13T19:33:00Z">
              <w:rPr/>
            </w:rPrChange>
          </w:rPr>
          <w:delText xml:space="preserve">of </w:delText>
        </w:r>
        <w:r w:rsidR="00311779" w:rsidRPr="00ED672B" w:rsidDel="00B0472F">
          <w:rPr>
            <w:rFonts w:asciiTheme="minorHAnsi" w:hAnsiTheme="minorHAnsi"/>
            <w:rPrChange w:id="1287" w:author="Erin Stephenson" w:date="2019-03-13T19:33:00Z">
              <w:rPr/>
            </w:rPrChange>
          </w:rPr>
          <w:delText>the</w:delText>
        </w:r>
      </w:del>
      <w:del w:id="1288" w:author="Erin Stephenson" w:date="2019-03-11T15:53:00Z">
        <w:r w:rsidR="00311779" w:rsidRPr="00ED672B" w:rsidDel="00B0472F">
          <w:rPr>
            <w:rFonts w:asciiTheme="minorHAnsi" w:hAnsiTheme="minorHAnsi"/>
            <w:rPrChange w:id="1289" w:author="Erin Stephenson" w:date="2019-03-13T19:33:00Z">
              <w:rPr/>
            </w:rPrChange>
          </w:rPr>
          <w:delText>rmogenesis</w:delText>
        </w:r>
        <w:r w:rsidR="00412036" w:rsidRPr="00ED672B" w:rsidDel="00B0472F">
          <w:rPr>
            <w:rFonts w:asciiTheme="minorHAnsi" w:hAnsiTheme="minorHAnsi"/>
            <w:rPrChange w:id="1290" w:author="Erin Stephenson" w:date="2019-03-13T19:33:00Z">
              <w:rPr/>
            </w:rPrChange>
          </w:rPr>
          <w:delText>,</w:delText>
        </w:r>
        <w:r w:rsidR="006374B4" w:rsidRPr="00ED672B" w:rsidDel="00B0472F">
          <w:rPr>
            <w:rFonts w:asciiTheme="minorHAnsi" w:hAnsiTheme="minorHAnsi"/>
            <w:rPrChange w:id="1291" w:author="Erin Stephenson" w:date="2019-03-13T19:33:00Z">
              <w:rPr/>
            </w:rPrChange>
          </w:rPr>
          <w:delText xml:space="preserve"> </w:delText>
        </w:r>
      </w:del>
      <w:r w:rsidR="00412036" w:rsidRPr="00ED672B">
        <w:rPr>
          <w:rFonts w:asciiTheme="minorHAnsi" w:hAnsiTheme="minorHAnsi"/>
          <w:rPrChange w:id="1292" w:author="Erin Stephenson" w:date="2019-03-13T19:33:00Z">
            <w:rPr/>
          </w:rPrChange>
        </w:rPr>
        <w:t>we</w:t>
      </w:r>
      <w:r w:rsidR="004905D8" w:rsidRPr="00ED672B">
        <w:rPr>
          <w:rFonts w:asciiTheme="minorHAnsi" w:hAnsiTheme="minorHAnsi"/>
          <w:rPrChange w:id="1293" w:author="Erin Stephenson" w:date="2019-03-13T19:33:00Z">
            <w:rPr/>
          </w:rPrChange>
        </w:rPr>
        <w:t xml:space="preserve"> </w:t>
      </w:r>
      <w:del w:id="1294" w:author="Erin Stephenson" w:date="2019-03-11T15:53:00Z">
        <w:r w:rsidR="00311779" w:rsidRPr="00ED672B" w:rsidDel="00B0472F">
          <w:rPr>
            <w:rFonts w:asciiTheme="minorHAnsi" w:hAnsiTheme="minorHAnsi"/>
            <w:rPrChange w:id="1295" w:author="Erin Stephenson" w:date="2019-03-13T19:33:00Z">
              <w:rPr/>
            </w:rPrChange>
          </w:rPr>
          <w:delText xml:space="preserve">first </w:delText>
        </w:r>
      </w:del>
      <w:r w:rsidR="00311779" w:rsidRPr="00ED672B">
        <w:rPr>
          <w:rFonts w:asciiTheme="minorHAnsi" w:hAnsiTheme="minorHAnsi"/>
          <w:rPrChange w:id="1296" w:author="Erin Stephenson" w:date="2019-03-13T19:33:00Z">
            <w:rPr/>
          </w:rPrChange>
        </w:rPr>
        <w:t xml:space="preserve">evaluated the expression of </w:t>
      </w:r>
      <w:ins w:id="1297" w:author="Erin Stephenson" w:date="2019-03-11T15:54:00Z">
        <w:r w:rsidR="00B0472F" w:rsidRPr="00ED672B">
          <w:rPr>
            <w:rFonts w:asciiTheme="minorHAnsi" w:hAnsiTheme="minorHAnsi"/>
            <w:rPrChange w:id="1298" w:author="Erin Stephenson" w:date="2019-03-13T19:33:00Z">
              <w:rPr/>
            </w:rPrChange>
          </w:rPr>
          <w:t>transcripts</w:t>
        </w:r>
      </w:ins>
      <w:ins w:id="1299" w:author="Erin Stephenson" w:date="2019-03-11T15:55:00Z">
        <w:r w:rsidR="00B0472F" w:rsidRPr="00ED672B">
          <w:rPr>
            <w:rFonts w:asciiTheme="minorHAnsi" w:hAnsiTheme="minorHAnsi"/>
            <w:rPrChange w:id="1300" w:author="Erin Stephenson" w:date="2019-03-13T19:33:00Z">
              <w:rPr/>
            </w:rPrChange>
          </w:rPr>
          <w:t xml:space="preserve"> </w:t>
        </w:r>
      </w:ins>
      <w:ins w:id="1301" w:author="Erin Stephenson" w:date="2019-03-13T15:36:00Z">
        <w:r w:rsidR="003B6AA2" w:rsidRPr="00ED672B">
          <w:rPr>
            <w:rFonts w:asciiTheme="minorHAnsi" w:hAnsiTheme="minorHAnsi"/>
            <w:rPrChange w:id="1302" w:author="Erin Stephenson" w:date="2019-03-13T19:33:00Z">
              <w:rPr/>
            </w:rPrChange>
          </w:rPr>
          <w:t xml:space="preserve">known to </w:t>
        </w:r>
      </w:ins>
      <w:ins w:id="1303" w:author="Erin Stephenson" w:date="2019-03-11T15:54:00Z">
        <w:r w:rsidR="003B6AA2" w:rsidRPr="00ED672B">
          <w:rPr>
            <w:rFonts w:asciiTheme="minorHAnsi" w:hAnsiTheme="minorHAnsi"/>
            <w:rPrChange w:id="1304" w:author="Erin Stephenson" w:date="2019-03-13T19:33:00Z">
              <w:rPr/>
            </w:rPrChange>
          </w:rPr>
          <w:t>be</w:t>
        </w:r>
        <w:r w:rsidR="00B0472F" w:rsidRPr="00ED672B">
          <w:rPr>
            <w:rFonts w:asciiTheme="minorHAnsi" w:hAnsiTheme="minorHAnsi"/>
            <w:rPrChange w:id="1305" w:author="Erin Stephenson" w:date="2019-03-13T19:33:00Z">
              <w:rPr/>
            </w:rPrChange>
          </w:rPr>
          <w:t xml:space="preserve"> important </w:t>
        </w:r>
      </w:ins>
      <w:ins w:id="1306" w:author="Erin Stephenson" w:date="2019-03-13T15:36:00Z">
        <w:r w:rsidR="003B6AA2" w:rsidRPr="00ED672B">
          <w:rPr>
            <w:rFonts w:asciiTheme="minorHAnsi" w:hAnsiTheme="minorHAnsi"/>
            <w:rPrChange w:id="1307" w:author="Erin Stephenson" w:date="2019-03-13T19:33:00Z">
              <w:rPr/>
            </w:rPrChange>
          </w:rPr>
          <w:t>contributors to</w:t>
        </w:r>
      </w:ins>
      <w:ins w:id="1308" w:author="Erin Stephenson" w:date="2019-03-11T15:54:00Z">
        <w:r w:rsidR="00B0472F" w:rsidRPr="00ED672B">
          <w:rPr>
            <w:rFonts w:asciiTheme="minorHAnsi" w:hAnsiTheme="minorHAnsi"/>
            <w:rPrChange w:id="1309" w:author="Erin Stephenson" w:date="2019-03-13T19:33:00Z">
              <w:rPr/>
            </w:rPrChange>
          </w:rPr>
          <w:t xml:space="preserve"> </w:t>
        </w:r>
      </w:ins>
      <w:ins w:id="1310" w:author="Erin Stephenson" w:date="2019-03-11T15:55:00Z">
        <w:r w:rsidR="00B0472F" w:rsidRPr="00ED672B">
          <w:rPr>
            <w:rFonts w:asciiTheme="minorHAnsi" w:hAnsiTheme="minorHAnsi"/>
            <w:rPrChange w:id="1311" w:author="Erin Stephenson" w:date="2019-03-13T19:33:00Z">
              <w:rPr/>
            </w:rPrChange>
          </w:rPr>
          <w:t>skeletal</w:t>
        </w:r>
      </w:ins>
      <w:ins w:id="1312" w:author="Erin Stephenson" w:date="2019-03-11T15:54:00Z">
        <w:r w:rsidR="00B0472F" w:rsidRPr="00ED672B">
          <w:rPr>
            <w:rFonts w:asciiTheme="minorHAnsi" w:hAnsiTheme="minorHAnsi"/>
            <w:rPrChange w:id="1313" w:author="Erin Stephenson" w:date="2019-03-13T19:33:00Z">
              <w:rPr/>
            </w:rPrChange>
          </w:rPr>
          <w:t xml:space="preserve"> </w:t>
        </w:r>
      </w:ins>
      <w:ins w:id="1314" w:author="Erin Stephenson" w:date="2019-03-11T16:03:00Z">
        <w:r w:rsidR="00415E95" w:rsidRPr="00ED672B">
          <w:rPr>
            <w:rFonts w:asciiTheme="minorHAnsi" w:hAnsiTheme="minorHAnsi"/>
            <w:rPrChange w:id="1315" w:author="Erin Stephenson" w:date="2019-03-13T19:33:00Z">
              <w:rPr/>
            </w:rPrChange>
          </w:rPr>
          <w:t xml:space="preserve">muscle </w:t>
        </w:r>
      </w:ins>
      <w:ins w:id="1316" w:author="Erin Stephenson" w:date="2019-03-11T15:54:00Z">
        <w:r w:rsidR="00B0472F" w:rsidRPr="00ED672B">
          <w:rPr>
            <w:rFonts w:asciiTheme="minorHAnsi" w:hAnsiTheme="minorHAnsi"/>
            <w:rPrChange w:id="1317" w:author="Erin Stephenson" w:date="2019-03-13T19:33:00Z">
              <w:rPr/>
            </w:rPrChange>
          </w:rPr>
          <w:t xml:space="preserve">thermogenesis. </w:t>
        </w:r>
      </w:ins>
      <w:del w:id="1318" w:author="Erin Stephenson" w:date="2019-03-11T16:03:00Z">
        <w:r w:rsidR="00311779" w:rsidRPr="00ED672B" w:rsidDel="00415E95">
          <w:rPr>
            <w:rFonts w:asciiTheme="minorHAnsi" w:hAnsiTheme="minorHAnsi"/>
            <w:rPrChange w:id="1319" w:author="Erin Stephenson" w:date="2019-03-13T19:33:00Z">
              <w:rPr/>
            </w:rPrChange>
          </w:rPr>
          <w:delText xml:space="preserve">the uncoupling proteins UCP1-3 </w:delText>
        </w:r>
      </w:del>
      <w:del w:id="1320" w:author="Erin Stephenson" w:date="2019-03-11T15:55:00Z">
        <w:r w:rsidR="00311779" w:rsidRPr="00ED672B" w:rsidDel="00B0472F">
          <w:rPr>
            <w:rFonts w:asciiTheme="minorHAnsi" w:hAnsiTheme="minorHAnsi"/>
            <w:rPrChange w:id="1321" w:author="Erin Stephenson" w:date="2019-03-13T19:33:00Z">
              <w:rPr/>
            </w:rPrChange>
          </w:rPr>
          <w:delText xml:space="preserve">and noted no significant elevations in these transcripts </w:delText>
        </w:r>
      </w:del>
      <w:del w:id="1322" w:author="Erin Stephenson" w:date="2019-03-11T16:03:00Z">
        <w:r w:rsidR="00311779" w:rsidRPr="00ED672B" w:rsidDel="00415E95">
          <w:rPr>
            <w:rFonts w:asciiTheme="minorHAnsi" w:hAnsiTheme="minorHAnsi"/>
            <w:rPrChange w:id="1323" w:author="Erin Stephenson" w:date="2019-03-13T19:33:00Z">
              <w:rPr/>
            </w:rPrChange>
          </w:rPr>
          <w:delText>(not shown).  However, w</w:delText>
        </w:r>
      </w:del>
      <w:ins w:id="1324" w:author="Erin Stephenson" w:date="2019-03-11T16:03:00Z">
        <w:r w:rsidR="00415E95" w:rsidRPr="00ED672B">
          <w:rPr>
            <w:rFonts w:asciiTheme="minorHAnsi" w:hAnsiTheme="minorHAnsi"/>
            <w:rPrChange w:id="1325" w:author="Erin Stephenson" w:date="2019-03-13T19:33:00Z">
              <w:rPr/>
            </w:rPrChange>
          </w:rPr>
          <w:t>W</w:t>
        </w:r>
      </w:ins>
      <w:r w:rsidR="00311779" w:rsidRPr="00ED672B">
        <w:rPr>
          <w:rFonts w:asciiTheme="minorHAnsi" w:hAnsiTheme="minorHAnsi"/>
          <w:rPrChange w:id="1326" w:author="Erin Stephenson" w:date="2019-03-13T19:33:00Z">
            <w:rPr/>
          </w:rPrChange>
        </w:rPr>
        <w:t xml:space="preserve">e </w:t>
      </w:r>
      <w:del w:id="1327" w:author="Erin Stephenson" w:date="2019-03-11T15:59:00Z">
        <w:r w:rsidR="004905D8" w:rsidRPr="00ED672B" w:rsidDel="00AB7544">
          <w:rPr>
            <w:rFonts w:asciiTheme="minorHAnsi" w:hAnsiTheme="minorHAnsi"/>
            <w:rPrChange w:id="1328" w:author="Erin Stephenson" w:date="2019-03-13T19:33:00Z">
              <w:rPr/>
            </w:rPrChange>
          </w:rPr>
          <w:delText xml:space="preserve">noted </w:delText>
        </w:r>
      </w:del>
      <w:ins w:id="1329" w:author="Erin Stephenson" w:date="2019-03-11T15:59:00Z">
        <w:r w:rsidR="00AB7544" w:rsidRPr="00ED672B">
          <w:rPr>
            <w:rFonts w:asciiTheme="minorHAnsi" w:hAnsiTheme="minorHAnsi"/>
            <w:rPrChange w:id="1330" w:author="Erin Stephenson" w:date="2019-03-13T19:33:00Z">
              <w:rPr/>
            </w:rPrChange>
          </w:rPr>
          <w:t xml:space="preserve">observed </w:t>
        </w:r>
      </w:ins>
      <w:del w:id="1331" w:author="Erin Stephenson" w:date="2019-03-11T15:59:00Z">
        <w:r w:rsidR="004905D8" w:rsidRPr="00ED672B" w:rsidDel="00AB7544">
          <w:rPr>
            <w:rFonts w:asciiTheme="minorHAnsi" w:hAnsiTheme="minorHAnsi"/>
            <w:rPrChange w:id="1332" w:author="Erin Stephenson" w:date="2019-03-13T19:33:00Z">
              <w:rPr/>
            </w:rPrChange>
          </w:rPr>
          <w:delText xml:space="preserve">that there were </w:delText>
        </w:r>
      </w:del>
      <w:r w:rsidR="004905D8" w:rsidRPr="00ED672B">
        <w:rPr>
          <w:rFonts w:asciiTheme="minorHAnsi" w:hAnsiTheme="minorHAnsi"/>
          <w:rPrChange w:id="1333" w:author="Erin Stephenson" w:date="2019-03-13T19:33:00Z">
            <w:rPr/>
          </w:rPrChange>
        </w:rPr>
        <w:t xml:space="preserve">dramatic increases in the </w:t>
      </w:r>
      <w:ins w:id="1334" w:author="Erin Stephenson" w:date="2019-03-11T16:08:00Z">
        <w:r w:rsidR="00ED5210" w:rsidRPr="00ED672B">
          <w:rPr>
            <w:rFonts w:asciiTheme="minorHAnsi" w:hAnsiTheme="minorHAnsi"/>
            <w:rPrChange w:id="1335" w:author="Erin Stephenson" w:date="2019-03-13T19:33:00Z">
              <w:rPr/>
            </w:rPrChange>
          </w:rPr>
          <w:t xml:space="preserve">ATP-dependent </w:t>
        </w:r>
      </w:ins>
      <w:ins w:id="1336" w:author="Erin Stephenson" w:date="2019-03-13T18:57:00Z">
        <w:r w:rsidR="0020060B" w:rsidRPr="00ED672B">
          <w:rPr>
            <w:rFonts w:asciiTheme="minorHAnsi" w:hAnsiTheme="minorHAnsi"/>
            <w:rPrChange w:id="1337" w:author="Erin Stephenson" w:date="2019-03-13T19:33:00Z">
              <w:rPr/>
            </w:rPrChange>
          </w:rPr>
          <w:t>SR/</w:t>
        </w:r>
      </w:ins>
      <w:r w:rsidR="004905D8" w:rsidRPr="00ED672B">
        <w:rPr>
          <w:rFonts w:asciiTheme="minorHAnsi" w:hAnsiTheme="minorHAnsi"/>
          <w:rPrChange w:id="1338" w:author="Erin Stephenson" w:date="2019-03-13T19:33:00Z">
            <w:rPr/>
          </w:rPrChange>
        </w:rPr>
        <w:t xml:space="preserve">ER Calcuim pump SERCA2 (encoded by </w:t>
      </w:r>
      <w:r w:rsidR="004905D8" w:rsidRPr="00ED672B">
        <w:rPr>
          <w:rFonts w:asciiTheme="minorHAnsi" w:hAnsiTheme="minorHAnsi"/>
          <w:i/>
          <w:rPrChange w:id="1339" w:author="Erin Stephenson" w:date="2019-03-13T19:33:00Z">
            <w:rPr>
              <w:i/>
            </w:rPr>
          </w:rPrChange>
        </w:rPr>
        <w:t>Atp2a2</w:t>
      </w:r>
      <w:r w:rsidR="00396722" w:rsidRPr="00ED672B">
        <w:rPr>
          <w:rFonts w:asciiTheme="minorHAnsi" w:hAnsiTheme="minorHAnsi"/>
          <w:rPrChange w:id="1340" w:author="Erin Stephenson" w:date="2019-03-13T19:33:00Z">
            <w:rPr/>
          </w:rPrChange>
        </w:rPr>
        <w:t>, see Figure 4C</w:t>
      </w:r>
      <w:r w:rsidR="004905D8" w:rsidRPr="00ED672B">
        <w:rPr>
          <w:rFonts w:asciiTheme="minorHAnsi" w:hAnsiTheme="minorHAnsi"/>
          <w:rPrChange w:id="1341" w:author="Erin Stephenson" w:date="2019-03-13T19:33:00Z">
            <w:rPr/>
          </w:rPrChange>
        </w:rPr>
        <w:t>), and its un</w:t>
      </w:r>
      <w:r w:rsidR="00C64A2D" w:rsidRPr="00ED672B">
        <w:rPr>
          <w:rFonts w:asciiTheme="minorHAnsi" w:hAnsiTheme="minorHAnsi"/>
          <w:rPrChange w:id="1342" w:author="Erin Stephenson" w:date="2019-03-13T19:33:00Z">
            <w:rPr/>
          </w:rPrChange>
        </w:rPr>
        <w:t>-</w:t>
      </w:r>
      <w:r w:rsidR="004905D8" w:rsidRPr="00ED672B">
        <w:rPr>
          <w:rFonts w:asciiTheme="minorHAnsi" w:hAnsiTheme="minorHAnsi"/>
          <w:rPrChange w:id="1343" w:author="Erin Stephenson" w:date="2019-03-13T19:33:00Z">
            <w:rPr/>
          </w:rPrChange>
        </w:rPr>
        <w:t xml:space="preserve">coupler Sarcolipin (encoded by </w:t>
      </w:r>
      <w:r w:rsidR="004905D8" w:rsidRPr="00ED672B">
        <w:rPr>
          <w:rFonts w:asciiTheme="minorHAnsi" w:hAnsiTheme="minorHAnsi"/>
          <w:i/>
          <w:rPrChange w:id="1344" w:author="Erin Stephenson" w:date="2019-03-13T19:33:00Z">
            <w:rPr>
              <w:i/>
            </w:rPr>
          </w:rPrChange>
        </w:rPr>
        <w:t>Sln</w:t>
      </w:r>
      <w:r w:rsidR="00B04B43" w:rsidRPr="00ED672B">
        <w:rPr>
          <w:rFonts w:asciiTheme="minorHAnsi" w:hAnsiTheme="minorHAnsi"/>
          <w:rPrChange w:id="1345" w:author="Erin Stephenson" w:date="2019-03-13T19:33:00Z">
            <w:rPr/>
          </w:rPrChange>
        </w:rPr>
        <w:t xml:space="preserve">; Figure </w:t>
      </w:r>
      <w:r w:rsidR="00044765" w:rsidRPr="00ED672B">
        <w:rPr>
          <w:rFonts w:asciiTheme="minorHAnsi" w:hAnsiTheme="minorHAnsi"/>
          <w:rPrChange w:id="1346" w:author="Erin Stephenson" w:date="2019-03-13T19:33:00Z">
            <w:rPr/>
          </w:rPrChange>
        </w:rPr>
        <w:t>4E</w:t>
      </w:r>
      <w:r w:rsidR="004905D8" w:rsidRPr="00ED672B">
        <w:rPr>
          <w:rFonts w:asciiTheme="minorHAnsi" w:hAnsiTheme="minorHAnsi"/>
          <w:rPrChange w:id="1347" w:author="Erin Stephenson" w:date="2019-03-13T19:33:00Z">
            <w:rPr/>
          </w:rPrChange>
        </w:rPr>
        <w:t>)</w:t>
      </w:r>
      <w:del w:id="1348" w:author="Erin Stephenson" w:date="2019-03-11T15:57:00Z">
        <w:r w:rsidR="004905D8" w:rsidRPr="00ED672B" w:rsidDel="00B0472F">
          <w:rPr>
            <w:rFonts w:asciiTheme="minorHAnsi" w:hAnsiTheme="minorHAnsi"/>
            <w:rPrChange w:id="1349" w:author="Erin Stephenson" w:date="2019-03-13T19:33:00Z">
              <w:rPr/>
            </w:rPrChange>
          </w:rPr>
          <w:delText xml:space="preserve">.  </w:delText>
        </w:r>
        <w:r w:rsidR="00412036" w:rsidRPr="00ED672B" w:rsidDel="00B0472F">
          <w:rPr>
            <w:rFonts w:asciiTheme="minorHAnsi" w:hAnsiTheme="minorHAnsi"/>
            <w:rPrChange w:id="1350" w:author="Erin Stephenson" w:date="2019-03-13T19:33:00Z">
              <w:rPr/>
            </w:rPrChange>
          </w:rPr>
          <w:delText xml:space="preserve">Sarcolipin has </w:delText>
        </w:r>
      </w:del>
      <w:ins w:id="1351" w:author="Erin Stephenson" w:date="2019-03-11T15:57:00Z">
        <w:r w:rsidR="00B0472F" w:rsidRPr="00ED672B">
          <w:rPr>
            <w:rFonts w:asciiTheme="minorHAnsi" w:hAnsiTheme="minorHAnsi"/>
            <w:rPrChange w:id="1352" w:author="Erin Stephenson" w:date="2019-03-13T19:33:00Z">
              <w:rPr/>
            </w:rPrChange>
          </w:rPr>
          <w:t>, proteins previously</w:t>
        </w:r>
      </w:ins>
      <w:del w:id="1353" w:author="Erin Stephenson" w:date="2019-03-11T15:57:00Z">
        <w:r w:rsidR="00412036" w:rsidRPr="00ED672B" w:rsidDel="00B0472F">
          <w:rPr>
            <w:rFonts w:asciiTheme="minorHAnsi" w:hAnsiTheme="minorHAnsi"/>
            <w:rPrChange w:id="1354" w:author="Erin Stephenson" w:date="2019-03-13T19:33:00Z">
              <w:rPr/>
            </w:rPrChange>
          </w:rPr>
          <w:delText>been</w:delText>
        </w:r>
      </w:del>
      <w:r w:rsidR="00412036" w:rsidRPr="00ED672B">
        <w:rPr>
          <w:rFonts w:asciiTheme="minorHAnsi" w:hAnsiTheme="minorHAnsi"/>
          <w:rPrChange w:id="1355" w:author="Erin Stephenson" w:date="2019-03-13T19:33:00Z">
            <w:rPr/>
          </w:rPrChange>
        </w:rPr>
        <w:t xml:space="preserve"> reported </w:t>
      </w:r>
      <w:del w:id="1356" w:author="Erin Stephenson" w:date="2019-03-11T15:57:00Z">
        <w:r w:rsidR="00412036" w:rsidRPr="00ED672B" w:rsidDel="00B0472F">
          <w:rPr>
            <w:rFonts w:asciiTheme="minorHAnsi" w:hAnsiTheme="minorHAnsi"/>
            <w:rPrChange w:id="1357" w:author="Erin Stephenson" w:date="2019-03-13T19:33:00Z">
              <w:rPr/>
            </w:rPrChange>
          </w:rPr>
          <w:delText>to pla</w:delText>
        </w:r>
      </w:del>
      <w:ins w:id="1358" w:author="Erin Stephenson" w:date="2019-03-11T15:57:00Z">
        <w:r w:rsidR="00B0472F" w:rsidRPr="00ED672B">
          <w:rPr>
            <w:rFonts w:asciiTheme="minorHAnsi" w:hAnsiTheme="minorHAnsi"/>
            <w:rPrChange w:id="1359" w:author="Erin Stephenson" w:date="2019-03-13T19:33:00Z">
              <w:rPr/>
            </w:rPrChange>
          </w:rPr>
          <w:t>as playing</w:t>
        </w:r>
      </w:ins>
      <w:del w:id="1360" w:author="Erin Stephenson" w:date="2019-03-11T15:57:00Z">
        <w:r w:rsidR="00412036" w:rsidRPr="00ED672B" w:rsidDel="00B0472F">
          <w:rPr>
            <w:rFonts w:asciiTheme="minorHAnsi" w:hAnsiTheme="minorHAnsi"/>
            <w:rPrChange w:id="1361" w:author="Erin Stephenson" w:date="2019-03-13T19:33:00Z">
              <w:rPr/>
            </w:rPrChange>
          </w:rPr>
          <w:delText>y</w:delText>
        </w:r>
      </w:del>
      <w:r w:rsidR="00412036" w:rsidRPr="00ED672B">
        <w:rPr>
          <w:rFonts w:asciiTheme="minorHAnsi" w:hAnsiTheme="minorHAnsi"/>
          <w:rPrChange w:id="1362" w:author="Erin Stephenson" w:date="2019-03-13T19:33:00Z">
            <w:rPr/>
          </w:rPrChange>
        </w:rPr>
        <w:t xml:space="preserve"> a</w:t>
      </w:r>
      <w:ins w:id="1363" w:author="Erin Stephenson" w:date="2019-03-11T15:56:00Z">
        <w:r w:rsidR="00B0472F" w:rsidRPr="00ED672B">
          <w:rPr>
            <w:rFonts w:asciiTheme="minorHAnsi" w:hAnsiTheme="minorHAnsi"/>
            <w:rPrChange w:id="1364" w:author="Erin Stephenson" w:date="2019-03-13T19:33:00Z">
              <w:rPr/>
            </w:rPrChange>
          </w:rPr>
          <w:t>n integral</w:t>
        </w:r>
      </w:ins>
      <w:r w:rsidR="00412036" w:rsidRPr="00ED672B">
        <w:rPr>
          <w:rFonts w:asciiTheme="minorHAnsi" w:hAnsiTheme="minorHAnsi"/>
          <w:rPrChange w:id="1365" w:author="Erin Stephenson" w:date="2019-03-13T19:33:00Z">
            <w:rPr/>
          </w:rPrChange>
        </w:rPr>
        <w:t xml:space="preserve"> role in muscle-specific thermogenesis </w:t>
      </w:r>
      <w:r w:rsidR="00412036" w:rsidRPr="00ED672B">
        <w:rPr>
          <w:rFonts w:asciiTheme="minorHAnsi" w:hAnsiTheme="minorHAnsi"/>
          <w:rPrChange w:id="1366" w:author="Erin Stephenson" w:date="2019-03-13T19:33:00Z">
            <w:rPr/>
          </w:rPrChange>
        </w:rPr>
        <w:fldChar w:fldCharType="begin" w:fldLock="1"/>
      </w:r>
      <w:r w:rsidR="00C80094">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4–57]","plainTextFormattedCitation":"[54–57]","previouslyFormattedCitation":"[54–57]"},"properties":{"noteIndex":0},"schema":"https://github.com/citation-style-language/schema/raw/master/csl-citation.json"}</w:instrText>
      </w:r>
      <w:r w:rsidR="00412036" w:rsidRPr="00ED672B">
        <w:rPr>
          <w:rFonts w:asciiTheme="minorHAnsi" w:hAnsiTheme="minorHAnsi"/>
          <w:rPrChange w:id="1367" w:author="Erin Stephenson" w:date="2019-03-13T19:33:00Z">
            <w:rPr/>
          </w:rPrChange>
        </w:rPr>
        <w:fldChar w:fldCharType="separate"/>
      </w:r>
      <w:r w:rsidR="003952DE" w:rsidRPr="003952DE">
        <w:rPr>
          <w:rFonts w:asciiTheme="minorHAnsi" w:hAnsiTheme="minorHAnsi"/>
          <w:noProof/>
        </w:rPr>
        <w:t>[54–57]</w:t>
      </w:r>
      <w:r w:rsidR="00412036" w:rsidRPr="00ED672B">
        <w:rPr>
          <w:rFonts w:asciiTheme="minorHAnsi" w:hAnsiTheme="minorHAnsi"/>
          <w:rPrChange w:id="1368" w:author="Erin Stephenson" w:date="2019-03-13T19:33:00Z">
            <w:rPr/>
          </w:rPrChange>
        </w:rPr>
        <w:fldChar w:fldCharType="end"/>
      </w:r>
      <w:r w:rsidR="00412036" w:rsidRPr="00ED672B">
        <w:rPr>
          <w:rFonts w:asciiTheme="minorHAnsi" w:hAnsiTheme="minorHAnsi"/>
          <w:rPrChange w:id="1369" w:author="Erin Stephenson" w:date="2019-03-13T19:33:00Z">
            <w:rPr/>
          </w:rPrChange>
        </w:rPr>
        <w:t xml:space="preserve">. </w:t>
      </w:r>
      <w:del w:id="1370" w:author="Erin Stephenson" w:date="2019-03-11T15:58:00Z">
        <w:r w:rsidR="004905D8" w:rsidRPr="00ED672B" w:rsidDel="003D7B6E">
          <w:rPr>
            <w:rFonts w:asciiTheme="minorHAnsi" w:hAnsiTheme="minorHAnsi"/>
            <w:rPrChange w:id="1371" w:author="Erin Stephenson" w:date="2019-03-13T19:33:00Z">
              <w:rPr/>
            </w:rPrChange>
          </w:rPr>
          <w:delText xml:space="preserve">To </w:delText>
        </w:r>
        <w:r w:rsidR="00412036" w:rsidRPr="00ED672B" w:rsidDel="003D7B6E">
          <w:rPr>
            <w:rFonts w:asciiTheme="minorHAnsi" w:hAnsiTheme="minorHAnsi"/>
            <w:rPrChange w:id="1372" w:author="Erin Stephenson" w:date="2019-03-13T19:33:00Z">
              <w:rPr/>
            </w:rPrChange>
          </w:rPr>
          <w:delText>evaluate</w:delText>
        </w:r>
      </w:del>
      <w:ins w:id="1373" w:author="Erin Stephenson" w:date="2019-03-11T15:58:00Z">
        <w:r w:rsidR="003D7B6E" w:rsidRPr="00ED672B">
          <w:rPr>
            <w:rFonts w:asciiTheme="minorHAnsi" w:hAnsiTheme="minorHAnsi"/>
            <w:rPrChange w:id="1374" w:author="Erin Stephenson" w:date="2019-03-13T19:33:00Z">
              <w:rPr/>
            </w:rPrChange>
          </w:rPr>
          <w:t>At the protein level,</w:t>
        </w:r>
      </w:ins>
      <w:r w:rsidR="00412036" w:rsidRPr="00ED672B">
        <w:rPr>
          <w:rFonts w:asciiTheme="minorHAnsi" w:hAnsiTheme="minorHAnsi"/>
          <w:rPrChange w:id="1375" w:author="Erin Stephenson" w:date="2019-03-13T19:33:00Z">
            <w:rPr/>
          </w:rPrChange>
        </w:rPr>
        <w:t xml:space="preserve"> Sarcolipin </w:t>
      </w:r>
      <w:del w:id="1376" w:author="Erin Stephenson" w:date="2019-03-11T15:58:00Z">
        <w:r w:rsidR="00412036" w:rsidRPr="00ED672B" w:rsidDel="003D7B6E">
          <w:rPr>
            <w:rFonts w:asciiTheme="minorHAnsi" w:hAnsiTheme="minorHAnsi"/>
            <w:rPrChange w:id="1377" w:author="Erin Stephenson" w:date="2019-03-13T19:33:00Z">
              <w:rPr/>
            </w:rPrChange>
          </w:rPr>
          <w:delText>protein levels</w:delText>
        </w:r>
        <w:r w:rsidR="004905D8" w:rsidRPr="00ED672B" w:rsidDel="003D7B6E">
          <w:rPr>
            <w:rFonts w:asciiTheme="minorHAnsi" w:hAnsiTheme="minorHAnsi"/>
            <w:rPrChange w:id="1378" w:author="Erin Stephenson" w:date="2019-03-13T19:33:00Z">
              <w:rPr/>
            </w:rPrChange>
          </w:rPr>
          <w:delText xml:space="preserve">, we performed western blotting </w:delText>
        </w:r>
        <w:r w:rsidR="00917778" w:rsidRPr="00ED672B" w:rsidDel="003D7B6E">
          <w:rPr>
            <w:rFonts w:asciiTheme="minorHAnsi" w:hAnsiTheme="minorHAnsi"/>
            <w:rPrChange w:id="1379" w:author="Erin Stephenson" w:date="2019-03-13T19:33:00Z">
              <w:rPr/>
            </w:rPrChange>
          </w:rPr>
          <w:delText>on</w:delText>
        </w:r>
        <w:r w:rsidR="004905D8" w:rsidRPr="00ED672B" w:rsidDel="003D7B6E">
          <w:rPr>
            <w:rFonts w:asciiTheme="minorHAnsi" w:hAnsiTheme="minorHAnsi"/>
            <w:rPrChange w:id="1380" w:author="Erin Stephenson" w:date="2019-03-13T19:33:00Z">
              <w:rPr/>
            </w:rPrChange>
          </w:rPr>
          <w:delText xml:space="preserve"> these lysates </w:delText>
        </w:r>
        <w:r w:rsidR="00917778" w:rsidRPr="00ED672B" w:rsidDel="003D7B6E">
          <w:rPr>
            <w:rFonts w:asciiTheme="minorHAnsi" w:hAnsiTheme="minorHAnsi"/>
            <w:rPrChange w:id="1381" w:author="Erin Stephenson" w:date="2019-03-13T19:33:00Z">
              <w:rPr/>
            </w:rPrChange>
          </w:rPr>
          <w:delText>and found a</w:delText>
        </w:r>
      </w:del>
      <w:ins w:id="1382" w:author="Erin Stephenson" w:date="2019-03-11T15:58:00Z">
        <w:r w:rsidR="003D7B6E" w:rsidRPr="00ED672B">
          <w:rPr>
            <w:rFonts w:asciiTheme="minorHAnsi" w:hAnsiTheme="minorHAnsi"/>
            <w:rPrChange w:id="1383" w:author="Erin Stephenson" w:date="2019-03-13T19:33:00Z">
              <w:rPr/>
            </w:rPrChange>
          </w:rPr>
          <w:t>was increased</w:t>
        </w:r>
      </w:ins>
      <w:r w:rsidR="00917778" w:rsidRPr="00ED672B">
        <w:rPr>
          <w:rFonts w:asciiTheme="minorHAnsi" w:hAnsiTheme="minorHAnsi"/>
          <w:rPrChange w:id="1384" w:author="Erin Stephenson" w:date="2019-03-13T19:33:00Z">
            <w:rPr/>
          </w:rPrChange>
        </w:rPr>
        <w:t xml:space="preserve"> 4.1 fold </w:t>
      </w:r>
      <w:del w:id="1385" w:author="Erin Stephenson" w:date="2019-03-11T15:58:00Z">
        <w:r w:rsidR="00917778" w:rsidRPr="00ED672B" w:rsidDel="003D7B6E">
          <w:rPr>
            <w:rFonts w:asciiTheme="minorHAnsi" w:hAnsiTheme="minorHAnsi"/>
            <w:rPrChange w:id="1386" w:author="Erin Stephenson" w:date="2019-03-13T19:33:00Z">
              <w:rPr/>
            </w:rPrChange>
          </w:rPr>
          <w:delText>increase in Sarcolipin protein</w:delText>
        </w:r>
        <w:r w:rsidR="00B04B43" w:rsidRPr="00ED672B" w:rsidDel="003D7B6E">
          <w:rPr>
            <w:rFonts w:asciiTheme="minorHAnsi" w:hAnsiTheme="minorHAnsi"/>
            <w:rPrChange w:id="1387" w:author="Erin Stephenson" w:date="2019-03-13T19:33:00Z">
              <w:rPr/>
            </w:rPrChange>
          </w:rPr>
          <w:delText xml:space="preserve"> </w:delText>
        </w:r>
      </w:del>
      <w:r w:rsidR="00B04B43" w:rsidRPr="00ED672B">
        <w:rPr>
          <w:rFonts w:asciiTheme="minorHAnsi" w:hAnsiTheme="minorHAnsi"/>
          <w:rPrChange w:id="1388" w:author="Erin Stephenson" w:date="2019-03-13T19:33:00Z">
            <w:rPr/>
          </w:rPrChange>
        </w:rPr>
        <w:t>(</w:t>
      </w:r>
      <w:r w:rsidR="00917778" w:rsidRPr="00ED672B">
        <w:rPr>
          <w:rFonts w:asciiTheme="minorHAnsi" w:hAnsiTheme="minorHAnsi"/>
          <w:rPrChange w:id="1389" w:author="Erin Stephenson" w:date="2019-03-13T19:33:00Z">
            <w:rPr/>
          </w:rPrChange>
        </w:rPr>
        <w:t>p</w:t>
      </w:r>
      <w:r w:rsidR="00224477" w:rsidRPr="00ED672B">
        <w:rPr>
          <w:rFonts w:asciiTheme="minorHAnsi" w:hAnsiTheme="minorHAnsi"/>
          <w:rPrChange w:id="1390" w:author="Erin Stephenson" w:date="2019-03-13T19:33:00Z">
            <w:rPr/>
          </w:rPrChange>
        </w:rPr>
        <w:t>=4.5 x 10</w:t>
      </w:r>
      <w:r w:rsidR="00224477" w:rsidRPr="00ED672B">
        <w:rPr>
          <w:rFonts w:asciiTheme="minorHAnsi" w:hAnsiTheme="minorHAnsi"/>
          <w:vertAlign w:val="superscript"/>
          <w:rPrChange w:id="1391" w:author="Erin Stephenson" w:date="2019-03-13T19:33:00Z">
            <w:rPr>
              <w:vertAlign w:val="superscript"/>
            </w:rPr>
          </w:rPrChange>
        </w:rPr>
        <w:t>-6</w:t>
      </w:r>
      <w:r w:rsidR="00224477" w:rsidRPr="00ED672B">
        <w:rPr>
          <w:rFonts w:asciiTheme="minorHAnsi" w:hAnsiTheme="minorHAnsi"/>
          <w:rPrChange w:id="1392" w:author="Erin Stephenson" w:date="2019-03-13T19:33:00Z">
            <w:rPr/>
          </w:rPrChange>
        </w:rPr>
        <w:t xml:space="preserve">; </w:t>
      </w:r>
      <w:r w:rsidR="00B04B43" w:rsidRPr="00ED672B">
        <w:rPr>
          <w:rFonts w:asciiTheme="minorHAnsi" w:hAnsiTheme="minorHAnsi"/>
          <w:rPrChange w:id="1393" w:author="Erin Stephenson" w:date="2019-03-13T19:33:00Z">
            <w:rPr/>
          </w:rPrChange>
        </w:rPr>
        <w:t xml:space="preserve">Figure </w:t>
      </w:r>
      <w:r w:rsidR="00AF076F" w:rsidRPr="00ED672B">
        <w:rPr>
          <w:rFonts w:asciiTheme="minorHAnsi" w:hAnsiTheme="minorHAnsi"/>
          <w:rPrChange w:id="1394" w:author="Erin Stephenson" w:date="2019-03-13T19:33:00Z">
            <w:rPr/>
          </w:rPrChange>
        </w:rPr>
        <w:t>4F</w:t>
      </w:r>
      <w:r w:rsidR="00934670" w:rsidRPr="00ED672B">
        <w:rPr>
          <w:rFonts w:asciiTheme="minorHAnsi" w:hAnsiTheme="minorHAnsi"/>
          <w:rPrChange w:id="1395" w:author="Erin Stephenson" w:date="2019-03-13T19:33:00Z">
            <w:rPr/>
          </w:rPrChange>
        </w:rPr>
        <w:t>, pS6 is shown as a positive control</w:t>
      </w:r>
      <w:r w:rsidR="00B04B43" w:rsidRPr="00ED672B">
        <w:rPr>
          <w:rFonts w:asciiTheme="minorHAnsi" w:hAnsiTheme="minorHAnsi"/>
          <w:rPrChange w:id="1396" w:author="Erin Stephenson" w:date="2019-03-13T19:33:00Z">
            <w:rPr/>
          </w:rPrChange>
        </w:rPr>
        <w:t>)</w:t>
      </w:r>
      <w:r w:rsidR="004905D8" w:rsidRPr="00ED672B">
        <w:rPr>
          <w:rFonts w:asciiTheme="minorHAnsi" w:hAnsiTheme="minorHAnsi"/>
          <w:rPrChange w:id="1397" w:author="Erin Stephenson" w:date="2019-03-13T19:33:00Z">
            <w:rPr/>
          </w:rPrChange>
        </w:rPr>
        <w:t xml:space="preserve">.  </w:t>
      </w:r>
      <w:ins w:id="1398" w:author="Erin Stephenson" w:date="2019-03-13T15:37:00Z">
        <w:r w:rsidR="00F91E6A" w:rsidRPr="00ED672B">
          <w:rPr>
            <w:rFonts w:asciiTheme="minorHAnsi" w:hAnsiTheme="minorHAnsi"/>
            <w:rPrChange w:id="1399" w:author="Erin Stephenson" w:date="2019-03-13T19:33:00Z">
              <w:rPr/>
            </w:rPrChange>
          </w:rPr>
          <w:t xml:space="preserve">Unlike previous reports that show increased </w:t>
        </w:r>
        <w:r w:rsidR="00F91E6A" w:rsidRPr="00ED672B">
          <w:rPr>
            <w:rFonts w:asciiTheme="minorHAnsi" w:hAnsiTheme="minorHAnsi"/>
            <w:i/>
            <w:rPrChange w:id="1400" w:author="Erin Stephenson" w:date="2019-03-13T19:33:00Z">
              <w:rPr/>
            </w:rPrChange>
          </w:rPr>
          <w:t>Ucp2</w:t>
        </w:r>
        <w:r w:rsidR="00F91E6A" w:rsidRPr="00ED672B">
          <w:rPr>
            <w:rFonts w:asciiTheme="minorHAnsi" w:hAnsiTheme="minorHAnsi"/>
            <w:rPrChange w:id="1401" w:author="Erin Stephenson" w:date="2019-03-13T19:33:00Z">
              <w:rPr/>
            </w:rPrChange>
          </w:rPr>
          <w:t xml:space="preserve"> mRNA in </w:t>
        </w:r>
      </w:ins>
      <w:ins w:id="1402" w:author="Erin Stephenson" w:date="2019-03-13T15:38:00Z">
        <w:r w:rsidR="00F91E6A" w:rsidRPr="00ED672B">
          <w:rPr>
            <w:rFonts w:asciiTheme="minorHAnsi" w:hAnsiTheme="minorHAnsi"/>
            <w:i/>
            <w:rPrChange w:id="1403" w:author="Erin Stephenson" w:date="2019-03-13T19:33:00Z">
              <w:rPr>
                <w:i/>
              </w:rPr>
            </w:rPrChange>
          </w:rPr>
          <w:t>ACTA1-Tsc1</w:t>
        </w:r>
        <w:r w:rsidR="00F91E6A" w:rsidRPr="00ED672B">
          <w:rPr>
            <w:rFonts w:asciiTheme="minorHAnsi" w:hAnsiTheme="minorHAnsi"/>
            <w:rPrChange w:id="1404" w:author="Erin Stephenson" w:date="2019-03-13T19:33:00Z">
              <w:rPr/>
            </w:rPrChange>
          </w:rPr>
          <w:t xml:space="preserve"> knockout muscles</w:t>
        </w:r>
        <w:r w:rsidR="00F91E6A" w:rsidRPr="00ED672B">
          <w:rPr>
            <w:rStyle w:val="CommentReference"/>
            <w:rFonts w:asciiTheme="minorHAnsi" w:hAnsiTheme="minorHAnsi"/>
            <w:rPrChange w:id="1405" w:author="Erin Stephenson" w:date="2019-03-13T19:33:00Z">
              <w:rPr>
                <w:rStyle w:val="CommentReference"/>
              </w:rPr>
            </w:rPrChange>
          </w:rPr>
          <w:commentReference w:id="1406"/>
        </w:r>
      </w:ins>
      <w:ins w:id="1407" w:author="Erin Stephenson" w:date="2019-03-13T15:37:00Z">
        <w:r w:rsidR="00F91E6A" w:rsidRPr="00ED672B">
          <w:rPr>
            <w:rFonts w:asciiTheme="minorHAnsi" w:hAnsiTheme="minorHAnsi"/>
            <w:rPrChange w:id="1408" w:author="Erin Stephenson" w:date="2019-03-13T19:33:00Z">
              <w:rPr/>
            </w:rPrChange>
          </w:rPr>
          <w:t>, w</w:t>
        </w:r>
      </w:ins>
      <w:ins w:id="1409" w:author="Erin Stephenson" w:date="2019-03-11T16:04:00Z">
        <w:r w:rsidR="00415E95" w:rsidRPr="00ED672B">
          <w:rPr>
            <w:rFonts w:asciiTheme="minorHAnsi" w:hAnsiTheme="minorHAnsi"/>
            <w:rPrChange w:id="1410" w:author="Erin Stephenson" w:date="2019-03-13T19:33:00Z">
              <w:rPr/>
            </w:rPrChange>
          </w:rPr>
          <w:t xml:space="preserve">e noted no significant differences in the </w:t>
        </w:r>
      </w:ins>
      <w:ins w:id="1411" w:author="Erin Stephenson" w:date="2019-03-13T15:39:00Z">
        <w:r w:rsidR="00F91E6A" w:rsidRPr="00ED672B">
          <w:rPr>
            <w:rFonts w:asciiTheme="minorHAnsi" w:hAnsiTheme="minorHAnsi"/>
            <w:rPrChange w:id="1412" w:author="Erin Stephenson" w:date="2019-03-13T19:33:00Z">
              <w:rPr/>
            </w:rPrChange>
          </w:rPr>
          <w:t xml:space="preserve">expression of </w:t>
        </w:r>
      </w:ins>
      <w:ins w:id="1413" w:author="Erin Stephenson" w:date="2019-03-13T15:38:00Z">
        <w:r w:rsidR="00F91E6A" w:rsidRPr="00ED672B">
          <w:rPr>
            <w:rFonts w:asciiTheme="minorHAnsi" w:hAnsiTheme="minorHAnsi"/>
            <w:rPrChange w:id="1414" w:author="Erin Stephenson" w:date="2019-03-13T19:33:00Z">
              <w:rPr/>
            </w:rPrChange>
          </w:rPr>
          <w:t xml:space="preserve">transcripts for </w:t>
        </w:r>
        <w:r w:rsidR="00F91E6A" w:rsidRPr="00ED672B">
          <w:rPr>
            <w:rFonts w:asciiTheme="minorHAnsi" w:hAnsiTheme="minorHAnsi"/>
            <w:i/>
            <w:rPrChange w:id="1415" w:author="Erin Stephenson" w:date="2019-03-13T19:33:00Z">
              <w:rPr/>
            </w:rPrChange>
          </w:rPr>
          <w:t>Ucp1</w:t>
        </w:r>
        <w:r w:rsidR="00F91E6A" w:rsidRPr="00ED672B">
          <w:rPr>
            <w:rFonts w:asciiTheme="minorHAnsi" w:hAnsiTheme="minorHAnsi"/>
            <w:rPrChange w:id="1416" w:author="Erin Stephenson" w:date="2019-03-13T19:33:00Z">
              <w:rPr/>
            </w:rPrChange>
          </w:rPr>
          <w:t>, -</w:t>
        </w:r>
        <w:r w:rsidR="00F91E6A" w:rsidRPr="00ED672B">
          <w:rPr>
            <w:rFonts w:asciiTheme="minorHAnsi" w:hAnsiTheme="minorHAnsi"/>
            <w:i/>
            <w:rPrChange w:id="1417" w:author="Erin Stephenson" w:date="2019-03-13T19:33:00Z">
              <w:rPr/>
            </w:rPrChange>
          </w:rPr>
          <w:t>2</w:t>
        </w:r>
        <w:r w:rsidR="00F91E6A" w:rsidRPr="00ED672B">
          <w:rPr>
            <w:rFonts w:asciiTheme="minorHAnsi" w:hAnsiTheme="minorHAnsi"/>
            <w:rPrChange w:id="1418" w:author="Erin Stephenson" w:date="2019-03-13T19:33:00Z">
              <w:rPr/>
            </w:rPrChange>
          </w:rPr>
          <w:t xml:space="preserve"> or </w:t>
        </w:r>
      </w:ins>
      <w:ins w:id="1419" w:author="Erin Stephenson" w:date="2019-03-11T16:04:00Z">
        <w:r w:rsidR="00415E95" w:rsidRPr="00ED672B">
          <w:rPr>
            <w:rFonts w:asciiTheme="minorHAnsi" w:hAnsiTheme="minorHAnsi"/>
            <w:rPrChange w:id="1420" w:author="Erin Stephenson" w:date="2019-03-13T19:33:00Z">
              <w:rPr/>
            </w:rPrChange>
          </w:rPr>
          <w:t>-</w:t>
        </w:r>
        <w:r w:rsidR="00415E95" w:rsidRPr="00ED672B">
          <w:rPr>
            <w:rFonts w:asciiTheme="minorHAnsi" w:hAnsiTheme="minorHAnsi"/>
            <w:i/>
            <w:rPrChange w:id="1421" w:author="Erin Stephenson" w:date="2019-03-13T19:33:00Z">
              <w:rPr/>
            </w:rPrChange>
          </w:rPr>
          <w:t>3</w:t>
        </w:r>
        <w:r w:rsidR="00415E95" w:rsidRPr="00ED672B">
          <w:rPr>
            <w:rFonts w:asciiTheme="minorHAnsi" w:hAnsiTheme="minorHAnsi"/>
            <w:rPrChange w:id="1422" w:author="Erin Stephenson" w:date="2019-03-13T19:33:00Z">
              <w:rPr/>
            </w:rPrChange>
          </w:rPr>
          <w:t xml:space="preserve"> (not shown). </w:t>
        </w:r>
      </w:ins>
      <w:del w:id="1423" w:author="Erin Stephenson" w:date="2019-03-11T16:00:00Z">
        <w:r w:rsidR="004905D8" w:rsidRPr="00ED672B" w:rsidDel="00AB7544">
          <w:rPr>
            <w:rFonts w:asciiTheme="minorHAnsi" w:hAnsiTheme="minorHAnsi"/>
            <w:rPrChange w:id="1424" w:author="Erin Stephenson" w:date="2019-03-13T19:33:00Z">
              <w:rPr/>
            </w:rPrChange>
          </w:rPr>
          <w:delText>We therefore</w:delText>
        </w:r>
      </w:del>
      <w:ins w:id="1425" w:author="Erin Stephenson" w:date="2019-03-11T16:00:00Z">
        <w:r w:rsidR="00AB7544" w:rsidRPr="00ED672B">
          <w:rPr>
            <w:rFonts w:asciiTheme="minorHAnsi" w:hAnsiTheme="minorHAnsi"/>
            <w:rPrChange w:id="1426" w:author="Erin Stephenson" w:date="2019-03-13T19:33:00Z">
              <w:rPr/>
            </w:rPrChange>
          </w:rPr>
          <w:t>Thus, we</w:t>
        </w:r>
      </w:ins>
      <w:r w:rsidR="004905D8" w:rsidRPr="00ED672B">
        <w:rPr>
          <w:rFonts w:asciiTheme="minorHAnsi" w:hAnsiTheme="minorHAnsi"/>
          <w:rPrChange w:id="1427" w:author="Erin Stephenson" w:date="2019-03-13T19:33:00Z">
            <w:rPr/>
          </w:rPrChange>
        </w:rPr>
        <w:t xml:space="preserve"> propose that the increased oxidative </w:t>
      </w:r>
      <w:r w:rsidR="00BF2F76" w:rsidRPr="00ED672B">
        <w:rPr>
          <w:rFonts w:asciiTheme="minorHAnsi" w:hAnsiTheme="minorHAnsi"/>
          <w:rPrChange w:id="1428" w:author="Erin Stephenson" w:date="2019-03-13T19:33:00Z">
            <w:rPr/>
          </w:rPrChange>
        </w:rPr>
        <w:t>activity</w:t>
      </w:r>
      <w:r w:rsidR="004905D8" w:rsidRPr="00ED672B">
        <w:rPr>
          <w:rFonts w:asciiTheme="minorHAnsi" w:hAnsiTheme="minorHAnsi"/>
          <w:rPrChange w:id="1429" w:author="Erin Stephenson" w:date="2019-03-13T19:33:00Z">
            <w:rPr/>
          </w:rPrChange>
        </w:rPr>
        <w:t xml:space="preserve"> in </w:t>
      </w:r>
      <w:del w:id="1430" w:author="Erin Stephenson" w:date="2019-03-11T16:00:00Z">
        <w:r w:rsidR="004905D8" w:rsidRPr="00ED672B" w:rsidDel="00AB7544">
          <w:rPr>
            <w:rFonts w:asciiTheme="minorHAnsi" w:hAnsiTheme="minorHAnsi"/>
            <w:rPrChange w:id="1431" w:author="Erin Stephenson" w:date="2019-03-13T19:33:00Z">
              <w:rPr/>
            </w:rPrChange>
          </w:rPr>
          <w:delText xml:space="preserve">these </w:delText>
        </w:r>
      </w:del>
      <w:r w:rsidR="004905D8" w:rsidRPr="00ED672B">
        <w:rPr>
          <w:rFonts w:asciiTheme="minorHAnsi" w:hAnsiTheme="minorHAnsi"/>
          <w:rPrChange w:id="1432" w:author="Erin Stephenson" w:date="2019-03-13T19:33:00Z">
            <w:rPr/>
          </w:rPrChange>
        </w:rPr>
        <w:t xml:space="preserve">muscles </w:t>
      </w:r>
      <w:ins w:id="1433" w:author="Erin Stephenson" w:date="2019-03-11T16:00:00Z">
        <w:r w:rsidR="00AB7544" w:rsidRPr="00ED672B">
          <w:rPr>
            <w:rFonts w:asciiTheme="minorHAnsi" w:hAnsiTheme="minorHAnsi"/>
            <w:rPrChange w:id="1434" w:author="Erin Stephenson" w:date="2019-03-13T19:33:00Z">
              <w:rPr/>
            </w:rPrChange>
          </w:rPr>
          <w:t xml:space="preserve">from mice with </w:t>
        </w:r>
        <w:r w:rsidR="00AB7544" w:rsidRPr="00ED672B">
          <w:rPr>
            <w:rFonts w:asciiTheme="minorHAnsi" w:hAnsiTheme="minorHAnsi"/>
            <w:i/>
            <w:rPrChange w:id="1435" w:author="Erin Stephenson" w:date="2019-03-13T19:33:00Z">
              <w:rPr/>
            </w:rPrChange>
          </w:rPr>
          <w:t>Tsc1</w:t>
        </w:r>
        <w:r w:rsidR="00AB7544" w:rsidRPr="00ED672B">
          <w:rPr>
            <w:rFonts w:asciiTheme="minorHAnsi" w:hAnsiTheme="minorHAnsi"/>
            <w:rPrChange w:id="1436" w:author="Erin Stephenson" w:date="2019-03-13T19:33:00Z">
              <w:rPr/>
            </w:rPrChange>
          </w:rPr>
          <w:t xml:space="preserve"> ablation </w:t>
        </w:r>
      </w:ins>
      <w:ins w:id="1437" w:author="Erin Stephenson" w:date="2019-03-13T15:39:00Z">
        <w:r w:rsidR="005358DD" w:rsidRPr="00ED672B">
          <w:rPr>
            <w:rFonts w:asciiTheme="minorHAnsi" w:hAnsiTheme="minorHAnsi"/>
            <w:rPrChange w:id="1438" w:author="Erin Stephenson" w:date="2019-03-13T19:33:00Z">
              <w:rPr/>
            </w:rPrChange>
          </w:rPr>
          <w:t xml:space="preserve">via the </w:t>
        </w:r>
        <w:r w:rsidR="005358DD" w:rsidRPr="00ED672B">
          <w:rPr>
            <w:rFonts w:asciiTheme="minorHAnsi" w:hAnsiTheme="minorHAnsi"/>
            <w:i/>
            <w:rPrChange w:id="1439" w:author="Erin Stephenson" w:date="2019-03-13T19:33:00Z">
              <w:rPr/>
            </w:rPrChange>
          </w:rPr>
          <w:t>Ckm-Cre</w:t>
        </w:r>
        <w:r w:rsidR="005358DD" w:rsidRPr="00ED672B">
          <w:rPr>
            <w:rFonts w:asciiTheme="minorHAnsi" w:hAnsiTheme="minorHAnsi"/>
            <w:rPrChange w:id="1440" w:author="Erin Stephenson" w:date="2019-03-13T19:33:00Z">
              <w:rPr/>
            </w:rPrChange>
          </w:rPr>
          <w:t xml:space="preserve"> promotor </w:t>
        </w:r>
      </w:ins>
      <w:r w:rsidR="004905D8" w:rsidRPr="00ED672B">
        <w:rPr>
          <w:rFonts w:asciiTheme="minorHAnsi" w:hAnsiTheme="minorHAnsi"/>
          <w:rPrChange w:id="1441" w:author="Erin Stephenson" w:date="2019-03-13T19:33:00Z">
            <w:rPr/>
          </w:rPrChange>
        </w:rPr>
        <w:t xml:space="preserve">may be </w:t>
      </w:r>
      <w:del w:id="1442" w:author="Erin Stephenson" w:date="2019-03-11T16:00:00Z">
        <w:r w:rsidR="004905D8" w:rsidRPr="00ED672B" w:rsidDel="00AB7544">
          <w:rPr>
            <w:rFonts w:asciiTheme="minorHAnsi" w:hAnsiTheme="minorHAnsi"/>
            <w:rPrChange w:id="1443" w:author="Erin Stephenson" w:date="2019-03-13T19:33:00Z">
              <w:rPr/>
            </w:rPrChange>
          </w:rPr>
          <w:delText xml:space="preserve">related </w:delText>
        </w:r>
      </w:del>
      <w:ins w:id="1444" w:author="Erin Stephenson" w:date="2019-03-11T16:00:00Z">
        <w:r w:rsidR="00AB7544" w:rsidRPr="00ED672B">
          <w:rPr>
            <w:rFonts w:asciiTheme="minorHAnsi" w:hAnsiTheme="minorHAnsi"/>
            <w:rPrChange w:id="1445" w:author="Erin Stephenson" w:date="2019-03-13T19:33:00Z">
              <w:rPr/>
            </w:rPrChange>
          </w:rPr>
          <w:t>caused by</w:t>
        </w:r>
      </w:ins>
      <w:del w:id="1446" w:author="Erin Stephenson" w:date="2019-03-11T16:00:00Z">
        <w:r w:rsidR="004905D8" w:rsidRPr="00ED672B" w:rsidDel="00AB7544">
          <w:rPr>
            <w:rFonts w:asciiTheme="minorHAnsi" w:hAnsiTheme="minorHAnsi"/>
            <w:rPrChange w:id="1447" w:author="Erin Stephenson" w:date="2019-03-13T19:33:00Z">
              <w:rPr/>
            </w:rPrChange>
          </w:rPr>
          <w:delText>to</w:delText>
        </w:r>
      </w:del>
      <w:r w:rsidR="004905D8" w:rsidRPr="00ED672B">
        <w:rPr>
          <w:rFonts w:asciiTheme="minorHAnsi" w:hAnsiTheme="minorHAnsi"/>
          <w:rPrChange w:id="1448" w:author="Erin Stephenson" w:date="2019-03-13T19:33:00Z">
            <w:rPr/>
          </w:rPrChange>
        </w:rPr>
        <w:t xml:space="preserve"> increased futile cycling of </w:t>
      </w:r>
      <w:del w:id="1449" w:author="Erin Stephenson" w:date="2019-03-11T16:00:00Z">
        <w:r w:rsidR="004905D8" w:rsidRPr="00ED672B" w:rsidDel="00AB7544">
          <w:rPr>
            <w:rFonts w:asciiTheme="minorHAnsi" w:hAnsiTheme="minorHAnsi"/>
            <w:rPrChange w:id="1450" w:author="Erin Stephenson" w:date="2019-03-13T19:33:00Z">
              <w:rPr/>
            </w:rPrChange>
          </w:rPr>
          <w:delText xml:space="preserve">ATP </w:delText>
        </w:r>
      </w:del>
      <w:ins w:id="1451" w:author="Erin Stephenson" w:date="2019-03-11T16:00:00Z">
        <w:r w:rsidR="00AB7544" w:rsidRPr="00ED672B">
          <w:rPr>
            <w:rFonts w:asciiTheme="minorHAnsi" w:hAnsiTheme="minorHAnsi"/>
            <w:rPrChange w:id="1452" w:author="Erin Stephenson" w:date="2019-03-13T19:33:00Z">
              <w:rPr/>
            </w:rPrChange>
          </w:rPr>
          <w:t>Ca</w:t>
        </w:r>
        <w:r w:rsidR="00AB7544" w:rsidRPr="00ED672B">
          <w:rPr>
            <w:rFonts w:asciiTheme="minorHAnsi" w:hAnsiTheme="minorHAnsi"/>
            <w:vertAlign w:val="superscript"/>
            <w:rPrChange w:id="1453" w:author="Erin Stephenson" w:date="2019-03-13T19:33:00Z">
              <w:rPr/>
            </w:rPrChange>
          </w:rPr>
          <w:t>2+</w:t>
        </w:r>
      </w:ins>
      <w:ins w:id="1454" w:author="Erin Stephenson" w:date="2019-03-11T16:02:00Z">
        <w:r w:rsidR="006A4F02" w:rsidRPr="00ED672B">
          <w:rPr>
            <w:rFonts w:asciiTheme="minorHAnsi" w:hAnsiTheme="minorHAnsi"/>
            <w:rPrChange w:id="1455" w:author="Erin Stephenson" w:date="2019-03-13T19:33:00Z">
              <w:rPr/>
            </w:rPrChange>
          </w:rPr>
          <w:t xml:space="preserve"> </w:t>
        </w:r>
      </w:ins>
      <w:r w:rsidR="004905D8" w:rsidRPr="00ED672B">
        <w:rPr>
          <w:rFonts w:asciiTheme="minorHAnsi" w:hAnsiTheme="minorHAnsi"/>
          <w:rPrChange w:id="1456" w:author="Erin Stephenson" w:date="2019-03-13T19:33:00Z">
            <w:rPr/>
          </w:rPrChange>
        </w:rPr>
        <w:t xml:space="preserve">by uncoupled SERCA2 </w:t>
      </w:r>
      <w:ins w:id="1457" w:author="Erin Stephenson" w:date="2019-03-11T16:05:00Z">
        <w:r w:rsidR="00827BEF" w:rsidRPr="00ED672B">
          <w:rPr>
            <w:rFonts w:asciiTheme="minorHAnsi" w:hAnsiTheme="minorHAnsi"/>
            <w:rPrChange w:id="1458" w:author="Erin Stephenson" w:date="2019-03-13T19:33:00Z">
              <w:rPr/>
            </w:rPrChange>
          </w:rPr>
          <w:t xml:space="preserve">(therefore increasing ATP hydrolysis) </w:t>
        </w:r>
      </w:ins>
      <w:r w:rsidR="004905D8" w:rsidRPr="00ED672B">
        <w:rPr>
          <w:rFonts w:asciiTheme="minorHAnsi" w:hAnsiTheme="minorHAnsi"/>
          <w:rPrChange w:id="1459" w:author="Erin Stephenson" w:date="2019-03-13T19:33:00Z">
            <w:rPr/>
          </w:rPrChange>
        </w:rPr>
        <w:t xml:space="preserve">at the </w:t>
      </w:r>
      <w:del w:id="1460" w:author="Erin Stephenson" w:date="2019-03-13T18:57:00Z">
        <w:r w:rsidR="004905D8" w:rsidRPr="00ED672B" w:rsidDel="0020060B">
          <w:rPr>
            <w:rFonts w:asciiTheme="minorHAnsi" w:hAnsiTheme="minorHAnsi"/>
            <w:rPrChange w:id="1461" w:author="Erin Stephenson" w:date="2019-03-13T19:33:00Z">
              <w:rPr/>
            </w:rPrChange>
          </w:rPr>
          <w:delText>ER</w:delText>
        </w:r>
      </w:del>
      <w:ins w:id="1462" w:author="Erin Stephenson" w:date="2019-03-13T18:57:00Z">
        <w:r w:rsidR="0020060B" w:rsidRPr="00ED672B">
          <w:rPr>
            <w:rFonts w:asciiTheme="minorHAnsi" w:hAnsiTheme="minorHAnsi"/>
            <w:rPrChange w:id="1463" w:author="Erin Stephenson" w:date="2019-03-13T19:33:00Z">
              <w:rPr/>
            </w:rPrChange>
          </w:rPr>
          <w:t>SR</w:t>
        </w:r>
      </w:ins>
      <w:r w:rsidR="004905D8" w:rsidRPr="00ED672B">
        <w:rPr>
          <w:rFonts w:asciiTheme="minorHAnsi" w:hAnsiTheme="minorHAnsi"/>
          <w:rPrChange w:id="1464" w:author="Erin Stephenson" w:date="2019-03-13T19:33:00Z">
            <w:rPr/>
          </w:rPrChange>
        </w:rPr>
        <w:t>.</w:t>
      </w:r>
      <w:r w:rsidR="00784182" w:rsidRPr="00ED672B">
        <w:rPr>
          <w:rFonts w:asciiTheme="minorHAnsi" w:hAnsiTheme="minorHAnsi"/>
          <w:rPrChange w:id="1465" w:author="Erin Stephenson" w:date="2019-03-13T19:33:00Z">
            <w:rPr/>
          </w:rPrChange>
        </w:rPr>
        <w:t xml:space="preserve">  Consistent with this hypothesis</w:t>
      </w:r>
      <w:ins w:id="1466" w:author="Erin Stephenson" w:date="2019-03-11T16:01:00Z">
        <w:r w:rsidR="004B4882" w:rsidRPr="00ED672B">
          <w:rPr>
            <w:rFonts w:asciiTheme="minorHAnsi" w:hAnsiTheme="minorHAnsi"/>
            <w:rPrChange w:id="1467" w:author="Erin Stephenson" w:date="2019-03-13T19:33:00Z">
              <w:rPr/>
            </w:rPrChange>
          </w:rPr>
          <w:t>,</w:t>
        </w:r>
      </w:ins>
      <w:r w:rsidR="00784182" w:rsidRPr="00ED672B">
        <w:rPr>
          <w:rFonts w:asciiTheme="minorHAnsi" w:hAnsiTheme="minorHAnsi"/>
          <w:rPrChange w:id="1468" w:author="Erin Stephenson" w:date="2019-03-13T19:33:00Z">
            <w:rPr/>
          </w:rPrChange>
        </w:rPr>
        <w:t xml:space="preserve"> we observe increases in the expression of </w:t>
      </w:r>
      <w:r w:rsidR="00784182" w:rsidRPr="00ED672B">
        <w:rPr>
          <w:rFonts w:asciiTheme="minorHAnsi" w:hAnsiTheme="minorHAnsi"/>
          <w:i/>
          <w:rPrChange w:id="1469" w:author="Erin Stephenson" w:date="2019-03-13T19:33:00Z">
            <w:rPr>
              <w:i/>
            </w:rPr>
          </w:rPrChange>
        </w:rPr>
        <w:t>Stim1</w:t>
      </w:r>
      <w:r w:rsidR="00784182" w:rsidRPr="00ED672B">
        <w:rPr>
          <w:rFonts w:asciiTheme="minorHAnsi" w:hAnsiTheme="minorHAnsi"/>
          <w:rPrChange w:id="1470" w:author="Erin Stephenson" w:date="2019-03-13T19:33:00Z">
            <w:rPr/>
          </w:rPrChange>
        </w:rPr>
        <w:t xml:space="preserve">, </w:t>
      </w:r>
      <w:r w:rsidR="00784182" w:rsidRPr="00ED672B">
        <w:rPr>
          <w:rFonts w:asciiTheme="minorHAnsi" w:hAnsiTheme="minorHAnsi"/>
          <w:i/>
          <w:rPrChange w:id="1471" w:author="Erin Stephenson" w:date="2019-03-13T19:33:00Z">
            <w:rPr>
              <w:i/>
            </w:rPr>
          </w:rPrChange>
        </w:rPr>
        <w:t>Mfn1-2</w:t>
      </w:r>
      <w:r w:rsidR="00784182" w:rsidRPr="00ED672B">
        <w:rPr>
          <w:rFonts w:asciiTheme="minorHAnsi" w:hAnsiTheme="minorHAnsi"/>
          <w:rPrChange w:id="1472" w:author="Erin Stephenson" w:date="2019-03-13T19:33:00Z">
            <w:rPr/>
          </w:rPrChange>
        </w:rPr>
        <w:t xml:space="preserve"> and the subunits of the mitochondrial calcium importer (</w:t>
      </w:r>
      <w:r w:rsidR="00784182" w:rsidRPr="00ED672B">
        <w:rPr>
          <w:rFonts w:asciiTheme="minorHAnsi" w:hAnsiTheme="minorHAnsi"/>
          <w:i/>
          <w:rPrChange w:id="1473" w:author="Erin Stephenson" w:date="2019-03-13T19:33:00Z">
            <w:rPr>
              <w:i/>
            </w:rPr>
          </w:rPrChange>
        </w:rPr>
        <w:t>Mcu, Micu1</w:t>
      </w:r>
      <w:r w:rsidR="00784182" w:rsidRPr="00ED672B">
        <w:rPr>
          <w:rFonts w:asciiTheme="minorHAnsi" w:hAnsiTheme="minorHAnsi"/>
          <w:rPrChange w:id="1474" w:author="Erin Stephenson" w:date="2019-03-13T19:33:00Z">
            <w:rPr/>
          </w:rPrChange>
        </w:rPr>
        <w:t xml:space="preserve"> and </w:t>
      </w:r>
      <w:r w:rsidR="00784182" w:rsidRPr="00ED672B">
        <w:rPr>
          <w:rFonts w:asciiTheme="minorHAnsi" w:hAnsiTheme="minorHAnsi"/>
          <w:i/>
          <w:rPrChange w:id="1475" w:author="Erin Stephenson" w:date="2019-03-13T19:33:00Z">
            <w:rPr>
              <w:i/>
            </w:rPr>
          </w:rPrChange>
        </w:rPr>
        <w:t>Micu2</w:t>
      </w:r>
      <w:r w:rsidR="00784182" w:rsidRPr="00ED672B">
        <w:rPr>
          <w:rFonts w:asciiTheme="minorHAnsi" w:hAnsiTheme="minorHAnsi"/>
          <w:rPrChange w:id="1476" w:author="Erin Stephenson" w:date="2019-03-13T19:33:00Z">
            <w:rPr/>
          </w:rPrChange>
        </w:rPr>
        <w:t xml:space="preserve">).  We also observed reductions in </w:t>
      </w:r>
      <w:r w:rsidR="00784182" w:rsidRPr="00ED672B">
        <w:rPr>
          <w:rFonts w:asciiTheme="minorHAnsi" w:hAnsiTheme="minorHAnsi"/>
          <w:i/>
          <w:rPrChange w:id="1477" w:author="Erin Stephenson" w:date="2019-03-13T19:33:00Z">
            <w:rPr>
              <w:i/>
            </w:rPr>
          </w:rPrChange>
        </w:rPr>
        <w:t>Ryr1</w:t>
      </w:r>
      <w:r w:rsidR="00784182" w:rsidRPr="00ED672B">
        <w:rPr>
          <w:rFonts w:asciiTheme="minorHAnsi" w:hAnsiTheme="minorHAnsi"/>
          <w:rPrChange w:id="1478" w:author="Erin Stephenson" w:date="2019-03-13T19:33:00Z">
            <w:rPr/>
          </w:rPrChange>
        </w:rPr>
        <w:t xml:space="preserve"> expression and reductions several plasma membrane Ca</w:t>
      </w:r>
      <w:r w:rsidR="00784182" w:rsidRPr="00ED672B">
        <w:rPr>
          <w:rFonts w:asciiTheme="minorHAnsi" w:hAnsiTheme="minorHAnsi"/>
          <w:vertAlign w:val="superscript"/>
          <w:rPrChange w:id="1479" w:author="Erin Stephenson" w:date="2019-03-13T19:33:00Z">
            <w:rPr>
              <w:vertAlign w:val="superscript"/>
            </w:rPr>
          </w:rPrChange>
        </w:rPr>
        <w:t>2+</w:t>
      </w:r>
      <w:r w:rsidR="00784182" w:rsidRPr="00ED672B">
        <w:rPr>
          <w:rFonts w:asciiTheme="minorHAnsi" w:hAnsiTheme="minorHAnsi"/>
          <w:rPrChange w:id="1480" w:author="Erin Stephenson" w:date="2019-03-13T19:33:00Z">
            <w:rPr/>
          </w:rPrChange>
        </w:rPr>
        <w:t xml:space="preserve"> transporters (</w:t>
      </w:r>
      <w:commentRangeStart w:id="1481"/>
      <w:r w:rsidR="00784182" w:rsidRPr="00ED672B">
        <w:rPr>
          <w:rFonts w:asciiTheme="minorHAnsi" w:hAnsiTheme="minorHAnsi"/>
          <w:rPrChange w:id="1482" w:author="Erin Stephenson" w:date="2019-03-13T19:33:00Z">
            <w:rPr/>
          </w:rPrChange>
        </w:rPr>
        <w:t xml:space="preserve">see Supplementary </w:t>
      </w:r>
      <w:r w:rsidR="00311779" w:rsidRPr="00ED672B">
        <w:rPr>
          <w:rFonts w:asciiTheme="minorHAnsi" w:hAnsiTheme="minorHAnsi"/>
          <w:rPrChange w:id="1483" w:author="Erin Stephenson" w:date="2019-03-13T19:33:00Z">
            <w:rPr/>
          </w:rPrChange>
        </w:rPr>
        <w:t>Table 1</w:t>
      </w:r>
      <w:commentRangeEnd w:id="1481"/>
      <w:r w:rsidR="0020060B" w:rsidRPr="00ED672B">
        <w:rPr>
          <w:rStyle w:val="CommentReference"/>
          <w:rFonts w:asciiTheme="minorHAnsi" w:hAnsiTheme="minorHAnsi"/>
          <w:rPrChange w:id="1484" w:author="Erin Stephenson" w:date="2019-03-13T19:33:00Z">
            <w:rPr>
              <w:rStyle w:val="CommentReference"/>
            </w:rPr>
          </w:rPrChange>
        </w:rPr>
        <w:commentReference w:id="1481"/>
      </w:r>
      <w:r w:rsidR="00784182" w:rsidRPr="00ED672B">
        <w:rPr>
          <w:rFonts w:asciiTheme="minorHAnsi" w:hAnsiTheme="minorHAnsi"/>
          <w:rPrChange w:id="1485" w:author="Erin Stephenson" w:date="2019-03-13T19:33:00Z">
            <w:rPr/>
          </w:rPrChange>
        </w:rPr>
        <w:t>)</w:t>
      </w:r>
      <w:ins w:id="1486" w:author="Erin Stephenson" w:date="2019-03-11T16:09:00Z">
        <w:r w:rsidR="00B803FE" w:rsidRPr="00ED672B">
          <w:rPr>
            <w:rFonts w:asciiTheme="minorHAnsi" w:hAnsiTheme="minorHAnsi"/>
            <w:rPrChange w:id="1487" w:author="Erin Stephenson" w:date="2019-03-13T19:33:00Z">
              <w:rPr/>
            </w:rPrChange>
          </w:rPr>
          <w:t xml:space="preserve">, </w:t>
        </w:r>
      </w:ins>
      <w:del w:id="1488" w:author="Erin Stephenson" w:date="2019-03-11T16:09:00Z">
        <w:r w:rsidR="00784182" w:rsidRPr="00ED672B" w:rsidDel="00B803FE">
          <w:rPr>
            <w:rFonts w:asciiTheme="minorHAnsi" w:hAnsiTheme="minorHAnsi"/>
            <w:rPrChange w:id="1489" w:author="Erin Stephenson" w:date="2019-03-13T19:33:00Z">
              <w:rPr/>
            </w:rPrChange>
          </w:rPr>
          <w:delText xml:space="preserve">.  These </w:delText>
        </w:r>
      </w:del>
      <w:r w:rsidR="00784182" w:rsidRPr="00ED672B">
        <w:rPr>
          <w:rFonts w:asciiTheme="minorHAnsi" w:hAnsiTheme="minorHAnsi"/>
          <w:rPrChange w:id="1490" w:author="Erin Stephenson" w:date="2019-03-13T19:33:00Z">
            <w:rPr/>
          </w:rPrChange>
        </w:rPr>
        <w:t>changes</w:t>
      </w:r>
      <w:ins w:id="1491" w:author="Erin Stephenson" w:date="2019-03-11T16:09:00Z">
        <w:r w:rsidR="00B803FE" w:rsidRPr="00ED672B">
          <w:rPr>
            <w:rFonts w:asciiTheme="minorHAnsi" w:hAnsiTheme="minorHAnsi"/>
            <w:rPrChange w:id="1492" w:author="Erin Stephenson" w:date="2019-03-13T19:33:00Z">
              <w:rPr/>
            </w:rPrChange>
          </w:rPr>
          <w:t xml:space="preserve"> that</w:t>
        </w:r>
      </w:ins>
      <w:r w:rsidR="00784182" w:rsidRPr="00ED672B">
        <w:rPr>
          <w:rFonts w:asciiTheme="minorHAnsi" w:hAnsiTheme="minorHAnsi"/>
          <w:rPrChange w:id="1493" w:author="Erin Stephenson" w:date="2019-03-13T19:33:00Z">
            <w:rPr/>
          </w:rPrChange>
        </w:rPr>
        <w:t xml:space="preserve"> </w:t>
      </w:r>
      <w:r w:rsidR="009914DA" w:rsidRPr="00ED672B">
        <w:rPr>
          <w:rFonts w:asciiTheme="minorHAnsi" w:hAnsiTheme="minorHAnsi"/>
          <w:rPrChange w:id="1494" w:author="Erin Stephenson" w:date="2019-03-13T19:33:00Z">
            <w:rPr/>
          </w:rPrChange>
        </w:rPr>
        <w:t>are likely</w:t>
      </w:r>
      <w:r w:rsidR="00784182" w:rsidRPr="00ED672B">
        <w:rPr>
          <w:rFonts w:asciiTheme="minorHAnsi" w:hAnsiTheme="minorHAnsi"/>
          <w:rPrChange w:id="1495" w:author="Erin Stephenson" w:date="2019-03-13T19:33:00Z">
            <w:rPr/>
          </w:rPrChange>
        </w:rPr>
        <w:t xml:space="preserve"> adaptive mechanisms to </w:t>
      </w:r>
      <w:r w:rsidR="009914DA" w:rsidRPr="00ED672B">
        <w:rPr>
          <w:rFonts w:asciiTheme="minorHAnsi" w:hAnsiTheme="minorHAnsi"/>
          <w:rPrChange w:id="1496" w:author="Erin Stephenson" w:date="2019-03-13T19:33:00Z">
            <w:rPr/>
          </w:rPrChange>
        </w:rPr>
        <w:t>manage</w:t>
      </w:r>
      <w:r w:rsidR="00784182" w:rsidRPr="00ED672B">
        <w:rPr>
          <w:rFonts w:asciiTheme="minorHAnsi" w:hAnsiTheme="minorHAnsi"/>
          <w:rPrChange w:id="1497" w:author="Erin Stephenson" w:date="2019-03-13T19:33:00Z">
            <w:rPr/>
          </w:rPrChange>
        </w:rPr>
        <w:t xml:space="preserve"> increased intracellular Ca</w:t>
      </w:r>
      <w:r w:rsidR="00784182" w:rsidRPr="00ED672B">
        <w:rPr>
          <w:rFonts w:asciiTheme="minorHAnsi" w:hAnsiTheme="minorHAnsi"/>
          <w:vertAlign w:val="superscript"/>
          <w:rPrChange w:id="1498" w:author="Erin Stephenson" w:date="2019-03-13T19:33:00Z">
            <w:rPr>
              <w:vertAlign w:val="superscript"/>
            </w:rPr>
          </w:rPrChange>
        </w:rPr>
        <w:t xml:space="preserve">2+ </w:t>
      </w:r>
      <w:r w:rsidR="00784182" w:rsidRPr="00ED672B">
        <w:rPr>
          <w:rFonts w:asciiTheme="minorHAnsi" w:hAnsiTheme="minorHAnsi"/>
          <w:rPrChange w:id="1499" w:author="Erin Stephenson" w:date="2019-03-13T19:33:00Z">
            <w:rPr/>
          </w:rPrChange>
        </w:rPr>
        <w:t xml:space="preserve">levels </w:t>
      </w:r>
      <w:r w:rsidR="009914DA" w:rsidRPr="00ED672B">
        <w:rPr>
          <w:rFonts w:asciiTheme="minorHAnsi" w:hAnsiTheme="minorHAnsi"/>
          <w:rPrChange w:id="1500" w:author="Erin Stephenson" w:date="2019-03-13T19:33:00Z">
            <w:rPr/>
          </w:rPrChange>
        </w:rPr>
        <w:t>caused by SERCA2 uncoupling</w:t>
      </w:r>
      <w:r w:rsidR="00784182" w:rsidRPr="00ED672B">
        <w:rPr>
          <w:rFonts w:asciiTheme="minorHAnsi" w:hAnsiTheme="minorHAnsi"/>
          <w:rPrChange w:id="1501" w:author="Erin Stephenson" w:date="2019-03-13T19:33:00Z">
            <w:rPr/>
          </w:rPrChange>
        </w:rPr>
        <w:t>.</w:t>
      </w:r>
      <w:commentRangeEnd w:id="1258"/>
      <w:r w:rsidR="00451667" w:rsidRPr="00ED672B">
        <w:rPr>
          <w:rStyle w:val="CommentReference"/>
          <w:rFonts w:asciiTheme="minorHAnsi" w:hAnsiTheme="minorHAnsi"/>
          <w:rPrChange w:id="1502" w:author="Erin Stephenson" w:date="2019-03-13T19:33:00Z">
            <w:rPr>
              <w:rStyle w:val="CommentReference"/>
            </w:rPr>
          </w:rPrChange>
        </w:rPr>
        <w:commentReference w:id="1258"/>
      </w:r>
    </w:p>
    <w:p w14:paraId="691BFF81" w14:textId="77777777" w:rsidR="00D86AFE" w:rsidRPr="00ED672B" w:rsidRDefault="00D86AFE" w:rsidP="003669B1">
      <w:pPr>
        <w:rPr>
          <w:rFonts w:asciiTheme="minorHAnsi" w:hAnsiTheme="minorHAnsi"/>
          <w:rPrChange w:id="1503" w:author="Erin Stephenson" w:date="2019-03-13T19:33:00Z">
            <w:rPr/>
          </w:rPrChange>
        </w:rPr>
      </w:pPr>
    </w:p>
    <w:p w14:paraId="1F27174D" w14:textId="13536B3C" w:rsidR="00D86AFE" w:rsidRPr="00ED672B" w:rsidRDefault="00D86AFE" w:rsidP="00D86AFE">
      <w:pPr>
        <w:pStyle w:val="Heading2"/>
        <w:rPr>
          <w:rFonts w:asciiTheme="minorHAnsi" w:hAnsiTheme="minorHAnsi"/>
          <w:rPrChange w:id="1504" w:author="Erin Stephenson" w:date="2019-03-13T19:33:00Z">
            <w:rPr/>
          </w:rPrChange>
        </w:rPr>
      </w:pPr>
      <w:r w:rsidRPr="00ED672B">
        <w:rPr>
          <w:rFonts w:asciiTheme="minorHAnsi" w:hAnsiTheme="minorHAnsi"/>
          <w:rPrChange w:id="1505" w:author="Erin Stephenson" w:date="2019-03-13T19:33:00Z">
            <w:rPr/>
          </w:rPrChange>
        </w:rPr>
        <w:t xml:space="preserve">Deletion of </w:t>
      </w:r>
      <w:r w:rsidRPr="00ED672B">
        <w:rPr>
          <w:rFonts w:asciiTheme="minorHAnsi" w:hAnsiTheme="minorHAnsi"/>
          <w:i/>
          <w:rPrChange w:id="1506" w:author="Erin Stephenson" w:date="2019-03-13T19:33:00Z">
            <w:rPr>
              <w:i/>
            </w:rPr>
          </w:rPrChange>
        </w:rPr>
        <w:t>Tsc1</w:t>
      </w:r>
      <w:r w:rsidRPr="00ED672B">
        <w:rPr>
          <w:rFonts w:asciiTheme="minorHAnsi" w:hAnsiTheme="minorHAnsi"/>
          <w:rPrChange w:id="1507" w:author="Erin Stephenson" w:date="2019-03-13T19:33:00Z">
            <w:rPr/>
          </w:rPrChange>
        </w:rPr>
        <w:t xml:space="preserve"> in Muscle Tissues Reduces Life</w:t>
      </w:r>
      <w:r w:rsidR="005A04FA" w:rsidRPr="00ED672B">
        <w:rPr>
          <w:rFonts w:asciiTheme="minorHAnsi" w:hAnsiTheme="minorHAnsi"/>
          <w:rPrChange w:id="1508" w:author="Erin Stephenson" w:date="2019-03-13T19:33:00Z">
            <w:rPr/>
          </w:rPrChange>
        </w:rPr>
        <w:t>s</w:t>
      </w:r>
      <w:r w:rsidRPr="00ED672B">
        <w:rPr>
          <w:rFonts w:asciiTheme="minorHAnsi" w:hAnsiTheme="minorHAnsi"/>
          <w:rPrChange w:id="1509" w:author="Erin Stephenson" w:date="2019-03-13T19:33:00Z">
            <w:rPr/>
          </w:rPrChange>
        </w:rPr>
        <w:t>pan.</w:t>
      </w:r>
    </w:p>
    <w:p w14:paraId="32631B9D" w14:textId="603F0CCA" w:rsidR="00D86AFE" w:rsidRPr="00ED672B" w:rsidRDefault="00A22660" w:rsidP="00D86AFE">
      <w:pPr>
        <w:rPr>
          <w:rFonts w:asciiTheme="minorHAnsi" w:hAnsiTheme="minorHAnsi"/>
          <w:rPrChange w:id="1510" w:author="Erin Stephenson" w:date="2019-03-13T19:33:00Z">
            <w:rPr/>
          </w:rPrChange>
        </w:rPr>
      </w:pPr>
      <w:ins w:id="1511" w:author="Erin Stephenson" w:date="2019-03-11T16:14:00Z">
        <w:r w:rsidRPr="00ED672B">
          <w:rPr>
            <w:rFonts w:asciiTheme="minorHAnsi" w:hAnsiTheme="minorHAnsi"/>
            <w:rPrChange w:id="1512" w:author="Erin Stephenson" w:date="2019-03-13T19:33:00Z">
              <w:rPr/>
            </w:rPrChange>
          </w:rPr>
          <w:t xml:space="preserve">To determine whether skeletal muscle mTORC1 activation-induced increases in energy expenditure affected lifespan, we </w:t>
        </w:r>
      </w:ins>
      <w:del w:id="1513" w:author="Erin Stephenson" w:date="2019-03-11T16:14:00Z">
        <w:r w:rsidR="00D86AFE" w:rsidRPr="00ED672B" w:rsidDel="00A22660">
          <w:rPr>
            <w:rFonts w:asciiTheme="minorHAnsi" w:hAnsiTheme="minorHAnsi"/>
            <w:rPrChange w:id="1514" w:author="Erin Stephenson" w:date="2019-03-13T19:33:00Z">
              <w:rPr/>
            </w:rPrChange>
          </w:rPr>
          <w:delText>We next</w:delText>
        </w:r>
      </w:del>
      <w:del w:id="1515" w:author="Erin Stephenson" w:date="2019-03-11T16:15:00Z">
        <w:r w:rsidR="00D86AFE" w:rsidRPr="00ED672B" w:rsidDel="00A22660">
          <w:rPr>
            <w:rFonts w:asciiTheme="minorHAnsi" w:hAnsiTheme="minorHAnsi"/>
            <w:rPrChange w:id="1516" w:author="Erin Stephenson" w:date="2019-03-13T19:33:00Z">
              <w:rPr/>
            </w:rPrChange>
          </w:rPr>
          <w:delText xml:space="preserve"> </w:delText>
        </w:r>
      </w:del>
      <w:ins w:id="1517" w:author="Erin Stephenson" w:date="2019-03-11T16:15:00Z">
        <w:r w:rsidR="001E676F" w:rsidRPr="00ED672B">
          <w:rPr>
            <w:rFonts w:asciiTheme="minorHAnsi" w:hAnsiTheme="minorHAnsi"/>
            <w:rPrChange w:id="1518" w:author="Erin Stephenson" w:date="2019-03-13T19:33:00Z">
              <w:rPr/>
            </w:rPrChange>
          </w:rPr>
          <w:t>monitored</w:t>
        </w:r>
      </w:ins>
      <w:del w:id="1519" w:author="Erin Stephenson" w:date="2019-03-11T16:15:00Z">
        <w:r w:rsidR="00D86AFE" w:rsidRPr="00ED672B" w:rsidDel="001E676F">
          <w:rPr>
            <w:rFonts w:asciiTheme="minorHAnsi" w:hAnsiTheme="minorHAnsi"/>
            <w:rPrChange w:id="1520" w:author="Erin Stephenson" w:date="2019-03-13T19:33:00Z">
              <w:rPr/>
            </w:rPrChange>
          </w:rPr>
          <w:delText>observed</w:delText>
        </w:r>
      </w:del>
      <w:r w:rsidR="00D86AFE" w:rsidRPr="00ED672B">
        <w:rPr>
          <w:rFonts w:asciiTheme="minorHAnsi" w:hAnsiTheme="minorHAnsi"/>
          <w:rPrChange w:id="1521" w:author="Erin Stephenson" w:date="2019-03-13T19:33:00Z">
            <w:rPr/>
          </w:rPrChange>
        </w:rPr>
        <w:t xml:space="preserve"> </w:t>
      </w:r>
      <w:ins w:id="1522" w:author="Erin Stephenson" w:date="2019-03-11T16:15:00Z">
        <w:r w:rsidRPr="00ED672B">
          <w:rPr>
            <w:rFonts w:asciiTheme="minorHAnsi" w:hAnsiTheme="minorHAnsi"/>
            <w:rPrChange w:id="1523" w:author="Erin Stephenson" w:date="2019-03-13T19:33:00Z">
              <w:rPr/>
            </w:rPrChange>
          </w:rPr>
          <w:t xml:space="preserve">muscle </w:t>
        </w:r>
        <w:r w:rsidRPr="00ED672B">
          <w:rPr>
            <w:rFonts w:asciiTheme="minorHAnsi" w:hAnsiTheme="minorHAnsi"/>
            <w:i/>
            <w:rPrChange w:id="1524" w:author="Erin Stephenson" w:date="2019-03-13T19:33:00Z">
              <w:rPr/>
            </w:rPrChange>
          </w:rPr>
          <w:t>Tsc1</w:t>
        </w:r>
        <w:r w:rsidRPr="00ED672B">
          <w:rPr>
            <w:rFonts w:asciiTheme="minorHAnsi" w:hAnsiTheme="minorHAnsi"/>
            <w:rPrChange w:id="1525" w:author="Erin Stephenson" w:date="2019-03-13T19:33:00Z">
              <w:rPr/>
            </w:rPrChange>
          </w:rPr>
          <w:t xml:space="preserve"> knockout </w:t>
        </w:r>
      </w:ins>
      <w:del w:id="1526" w:author="Erin Stephenson" w:date="2019-03-11T16:15:00Z">
        <w:r w:rsidR="00D86AFE" w:rsidRPr="00ED672B" w:rsidDel="00A22660">
          <w:rPr>
            <w:rFonts w:asciiTheme="minorHAnsi" w:hAnsiTheme="minorHAnsi"/>
            <w:rPrChange w:id="1527" w:author="Erin Stephenson" w:date="2019-03-13T19:33:00Z">
              <w:rPr/>
            </w:rPrChange>
          </w:rPr>
          <w:delText xml:space="preserve">these </w:delText>
        </w:r>
      </w:del>
      <w:r w:rsidR="00D86AFE" w:rsidRPr="00ED672B">
        <w:rPr>
          <w:rFonts w:asciiTheme="minorHAnsi" w:hAnsiTheme="minorHAnsi"/>
          <w:rPrChange w:id="1528" w:author="Erin Stephenson" w:date="2019-03-13T19:33:00Z">
            <w:rPr/>
          </w:rPrChange>
        </w:rPr>
        <w:t>animals without manipulation as they aged</w:t>
      </w:r>
      <w:del w:id="1529" w:author="Erin Stephenson" w:date="2019-03-11T16:15:00Z">
        <w:r w:rsidR="00D86AFE" w:rsidRPr="00ED672B" w:rsidDel="00A22660">
          <w:rPr>
            <w:rFonts w:asciiTheme="minorHAnsi" w:hAnsiTheme="minorHAnsi"/>
            <w:rPrChange w:id="1530" w:author="Erin Stephenson" w:date="2019-03-13T19:33:00Z">
              <w:rPr/>
            </w:rPrChange>
          </w:rPr>
          <w:delText>, asking whether the elevated metabolic rate had any effects on the lifespan of these mice</w:delText>
        </w:r>
      </w:del>
      <w:r w:rsidR="00D86AFE" w:rsidRPr="00ED672B">
        <w:rPr>
          <w:rFonts w:asciiTheme="minorHAnsi" w:hAnsiTheme="minorHAnsi"/>
          <w:rPrChange w:id="1531" w:author="Erin Stephenson" w:date="2019-03-13T19:33:00Z">
            <w:rPr/>
          </w:rPrChange>
        </w:rPr>
        <w:t xml:space="preserve">.  </w:t>
      </w:r>
      <w:del w:id="1532" w:author="Erin Stephenson" w:date="2019-03-11T16:16:00Z">
        <w:r w:rsidR="00D86AFE" w:rsidRPr="00ED672B" w:rsidDel="001E676F">
          <w:rPr>
            <w:rFonts w:asciiTheme="minorHAnsi" w:hAnsiTheme="minorHAnsi"/>
            <w:rPrChange w:id="1533" w:author="Erin Stephenson" w:date="2019-03-13T19:33:00Z">
              <w:rPr/>
            </w:rPrChange>
          </w:rPr>
          <w:delText>We observed i</w:delText>
        </w:r>
      </w:del>
      <w:ins w:id="1534" w:author="Erin Stephenson" w:date="2019-03-11T16:16:00Z">
        <w:r w:rsidR="001E676F" w:rsidRPr="00ED672B">
          <w:rPr>
            <w:rFonts w:asciiTheme="minorHAnsi" w:hAnsiTheme="minorHAnsi"/>
            <w:rPrChange w:id="1535" w:author="Erin Stephenson" w:date="2019-03-13T19:33:00Z">
              <w:rPr/>
            </w:rPrChange>
          </w:rPr>
          <w:t>I</w:t>
        </w:r>
      </w:ins>
      <w:r w:rsidR="00D86AFE" w:rsidRPr="00ED672B">
        <w:rPr>
          <w:rFonts w:asciiTheme="minorHAnsi" w:hAnsiTheme="minorHAnsi"/>
          <w:rPrChange w:id="1536" w:author="Erin Stephenson" w:date="2019-03-13T19:33:00Z">
            <w:rPr/>
          </w:rPrChange>
        </w:rPr>
        <w:t>ncreased signs of aging, including hunched and scruffy appearances at an earlier age</w:t>
      </w:r>
      <w:ins w:id="1537" w:author="Erin Stephenson" w:date="2019-03-11T16:16:00Z">
        <w:r w:rsidR="001E676F" w:rsidRPr="00ED672B">
          <w:rPr>
            <w:rFonts w:asciiTheme="minorHAnsi" w:hAnsiTheme="minorHAnsi"/>
            <w:rPrChange w:id="1538" w:author="Erin Stephenson" w:date="2019-03-13T19:33:00Z">
              <w:rPr/>
            </w:rPrChange>
          </w:rPr>
          <w:t xml:space="preserve">, were observed </w:t>
        </w:r>
      </w:ins>
      <w:ins w:id="1539" w:author="Erin Stephenson" w:date="2019-03-11T16:17:00Z">
        <w:r w:rsidR="001E676F" w:rsidRPr="00ED672B">
          <w:rPr>
            <w:rFonts w:asciiTheme="minorHAnsi" w:hAnsiTheme="minorHAnsi"/>
            <w:rPrChange w:id="1540" w:author="Erin Stephenson" w:date="2019-03-13T19:33:00Z">
              <w:rPr/>
            </w:rPrChange>
          </w:rPr>
          <w:t>in</w:t>
        </w:r>
      </w:ins>
      <w:ins w:id="1541" w:author="Erin Stephenson" w:date="2019-03-11T16:16:00Z">
        <w:r w:rsidR="001E676F" w:rsidRPr="00ED672B">
          <w:rPr>
            <w:rFonts w:asciiTheme="minorHAnsi" w:hAnsiTheme="minorHAnsi"/>
            <w:rPrChange w:id="1542" w:author="Erin Stephenson" w:date="2019-03-13T19:33:00Z">
              <w:rPr/>
            </w:rPrChange>
          </w:rPr>
          <w:t xml:space="preserve"> knockout mice compared to </w:t>
        </w:r>
      </w:ins>
      <w:ins w:id="1543" w:author="Erin Stephenson" w:date="2019-03-11T16:17:00Z">
        <w:r w:rsidR="001E676F" w:rsidRPr="00ED672B">
          <w:rPr>
            <w:rFonts w:asciiTheme="minorHAnsi" w:hAnsiTheme="minorHAnsi"/>
            <w:rPrChange w:id="1544" w:author="Erin Stephenson" w:date="2019-03-13T19:33:00Z">
              <w:rPr/>
            </w:rPrChange>
          </w:rPr>
          <w:t xml:space="preserve">their </w:t>
        </w:r>
      </w:ins>
      <w:ins w:id="1545" w:author="Erin Stephenson" w:date="2019-03-11T16:16:00Z">
        <w:r w:rsidR="001E676F" w:rsidRPr="00ED672B">
          <w:rPr>
            <w:rFonts w:asciiTheme="minorHAnsi" w:hAnsiTheme="minorHAnsi"/>
            <w:rPrChange w:id="1546" w:author="Erin Stephenson" w:date="2019-03-13T19:33:00Z">
              <w:rPr/>
            </w:rPrChange>
          </w:rPr>
          <w:t xml:space="preserve">wild-type </w:t>
        </w:r>
        <w:r w:rsidR="001E676F" w:rsidRPr="00ED672B">
          <w:rPr>
            <w:rFonts w:asciiTheme="minorHAnsi" w:hAnsiTheme="minorHAnsi"/>
            <w:rPrChange w:id="1547" w:author="Erin Stephenson" w:date="2019-03-13T19:33:00Z">
              <w:rPr/>
            </w:rPrChange>
          </w:rPr>
          <w:lastRenderedPageBreak/>
          <w:t>littermates</w:t>
        </w:r>
      </w:ins>
      <w:ins w:id="1548" w:author="Erin Stephenson" w:date="2019-03-11T16:17:00Z">
        <w:r w:rsidR="008C576E" w:rsidRPr="00ED672B">
          <w:rPr>
            <w:rFonts w:asciiTheme="minorHAnsi" w:hAnsiTheme="minorHAnsi"/>
            <w:rPrChange w:id="1549" w:author="Erin Stephenson" w:date="2019-03-13T19:33:00Z">
              <w:rPr/>
            </w:rPrChange>
          </w:rPr>
          <w:t xml:space="preserve"> </w:t>
        </w:r>
        <w:commentRangeStart w:id="1550"/>
        <w:r w:rsidR="008C576E" w:rsidRPr="00ED672B">
          <w:rPr>
            <w:rFonts w:asciiTheme="minorHAnsi" w:hAnsiTheme="minorHAnsi"/>
            <w:rPrChange w:id="1551" w:author="Erin Stephenson" w:date="2019-03-13T19:33:00Z">
              <w:rPr/>
            </w:rPrChange>
          </w:rPr>
          <w:t>(anecdotal</w:t>
        </w:r>
      </w:ins>
      <w:ins w:id="1552" w:author="Erin Stephenson" w:date="2019-03-13T15:42:00Z">
        <w:r w:rsidR="008D469A" w:rsidRPr="00ED672B">
          <w:rPr>
            <w:rFonts w:asciiTheme="minorHAnsi" w:hAnsiTheme="minorHAnsi"/>
            <w:rPrChange w:id="1553" w:author="Erin Stephenson" w:date="2019-03-13T19:33:00Z">
              <w:rPr/>
            </w:rPrChange>
          </w:rPr>
          <w:t>/not shown</w:t>
        </w:r>
      </w:ins>
      <w:ins w:id="1554" w:author="Erin Stephenson" w:date="2019-03-11T16:17:00Z">
        <w:r w:rsidR="008C576E" w:rsidRPr="00ED672B">
          <w:rPr>
            <w:rFonts w:asciiTheme="minorHAnsi" w:hAnsiTheme="minorHAnsi"/>
            <w:rPrChange w:id="1555" w:author="Erin Stephenson" w:date="2019-03-13T19:33:00Z">
              <w:rPr/>
            </w:rPrChange>
          </w:rPr>
          <w:t>)</w:t>
        </w:r>
        <w:commentRangeEnd w:id="1550"/>
        <w:r w:rsidR="008C576E" w:rsidRPr="00ED672B">
          <w:rPr>
            <w:rStyle w:val="CommentReference"/>
            <w:rFonts w:asciiTheme="minorHAnsi" w:hAnsiTheme="minorHAnsi"/>
            <w:rPrChange w:id="1556" w:author="Erin Stephenson" w:date="2019-03-13T19:33:00Z">
              <w:rPr>
                <w:rStyle w:val="CommentReference"/>
              </w:rPr>
            </w:rPrChange>
          </w:rPr>
          <w:commentReference w:id="1550"/>
        </w:r>
      </w:ins>
      <w:del w:id="1557" w:author="Erin Stephenson" w:date="2019-03-11T16:17:00Z">
        <w:r w:rsidR="00D86AFE" w:rsidRPr="00ED672B" w:rsidDel="001E676F">
          <w:rPr>
            <w:rFonts w:asciiTheme="minorHAnsi" w:hAnsiTheme="minorHAnsi"/>
            <w:rPrChange w:id="1558" w:author="Erin Stephenson" w:date="2019-03-13T19:33:00Z">
              <w:rPr/>
            </w:rPrChange>
          </w:rPr>
          <w:delText xml:space="preserve"> in the knockout animals but not any of the control littermates</w:delText>
        </w:r>
      </w:del>
      <w:r w:rsidR="00D86AFE" w:rsidRPr="00ED672B">
        <w:rPr>
          <w:rFonts w:asciiTheme="minorHAnsi" w:hAnsiTheme="minorHAnsi"/>
          <w:rPrChange w:id="1559" w:author="Erin Stephenson" w:date="2019-03-13T19:33:00Z">
            <w:rPr/>
          </w:rPrChange>
        </w:rPr>
        <w:t xml:space="preserve">.  As shown in Figure </w:t>
      </w:r>
      <w:r w:rsidR="00E0148A" w:rsidRPr="00ED672B">
        <w:rPr>
          <w:rFonts w:asciiTheme="minorHAnsi" w:hAnsiTheme="minorHAnsi"/>
          <w:rPrChange w:id="1560" w:author="Erin Stephenson" w:date="2019-03-13T19:33:00Z">
            <w:rPr/>
          </w:rPrChange>
        </w:rPr>
        <w:t>5</w:t>
      </w:r>
      <w:r w:rsidR="00D86AFE" w:rsidRPr="00ED672B">
        <w:rPr>
          <w:rFonts w:asciiTheme="minorHAnsi" w:hAnsiTheme="minorHAnsi"/>
          <w:rPrChange w:id="1561" w:author="Erin Stephenson" w:date="2019-03-13T19:33:00Z">
            <w:rPr/>
          </w:rPrChange>
        </w:rPr>
        <w:t xml:space="preserve">, muscle-specific </w:t>
      </w:r>
      <w:r w:rsidR="00D86AFE" w:rsidRPr="00ED672B">
        <w:rPr>
          <w:rFonts w:asciiTheme="minorHAnsi" w:hAnsiTheme="minorHAnsi"/>
          <w:i/>
          <w:rPrChange w:id="1562" w:author="Erin Stephenson" w:date="2019-03-13T19:33:00Z">
            <w:rPr>
              <w:i/>
            </w:rPr>
          </w:rPrChange>
        </w:rPr>
        <w:t>Tsc1</w:t>
      </w:r>
      <w:r w:rsidR="00D86AFE" w:rsidRPr="00ED672B">
        <w:rPr>
          <w:rFonts w:asciiTheme="minorHAnsi" w:hAnsiTheme="minorHAnsi"/>
          <w:rPrChange w:id="1563" w:author="Erin Stephenson" w:date="2019-03-13T19:33:00Z">
            <w:rPr/>
          </w:rPrChange>
        </w:rPr>
        <w:t xml:space="preserve"> knockout mice died of natural causes </w:t>
      </w:r>
      <w:del w:id="1564" w:author="Erin Stephenson" w:date="2019-03-11T16:18:00Z">
        <w:r w:rsidR="00D86AFE" w:rsidRPr="00ED672B" w:rsidDel="008C576E">
          <w:rPr>
            <w:rFonts w:asciiTheme="minorHAnsi" w:hAnsiTheme="minorHAnsi"/>
            <w:rPrChange w:id="1565" w:author="Erin Stephenson" w:date="2019-03-13T19:33:00Z">
              <w:rPr/>
            </w:rPrChange>
          </w:rPr>
          <w:delText>at a higher rate</w:delText>
        </w:r>
      </w:del>
      <w:ins w:id="1566" w:author="Erin Stephenson" w:date="2019-03-11T16:18:00Z">
        <w:r w:rsidR="008C576E" w:rsidRPr="00ED672B">
          <w:rPr>
            <w:rFonts w:asciiTheme="minorHAnsi" w:hAnsiTheme="minorHAnsi"/>
            <w:rPrChange w:id="1567" w:author="Erin Stephenson" w:date="2019-03-13T19:33:00Z">
              <w:rPr/>
            </w:rPrChange>
          </w:rPr>
          <w:t>earlier than wild-type mice</w:t>
        </w:r>
      </w:ins>
      <w:r w:rsidR="00D86AFE" w:rsidRPr="00ED672B">
        <w:rPr>
          <w:rFonts w:asciiTheme="minorHAnsi" w:hAnsiTheme="minorHAnsi"/>
          <w:rPrChange w:id="1568" w:author="Erin Stephenson" w:date="2019-03-13T19:33:00Z">
            <w:rPr/>
          </w:rPrChange>
        </w:rPr>
        <w:t>.  Based on a Cox-proportional hazard model the hazard ratio was 4.17</w:t>
      </w:r>
      <w:r w:rsidR="00F64D91" w:rsidRPr="00ED672B">
        <w:rPr>
          <w:rFonts w:asciiTheme="minorHAnsi" w:hAnsiTheme="minorHAnsi"/>
          <w:rPrChange w:id="1569" w:author="Erin Stephenson" w:date="2019-03-13T19:33:00Z">
            <w:rPr/>
          </w:rPrChange>
        </w:rPr>
        <w:t>-</w:t>
      </w:r>
      <w:r w:rsidR="00FD5D91" w:rsidRPr="00ED672B">
        <w:rPr>
          <w:rFonts w:asciiTheme="minorHAnsi" w:hAnsiTheme="minorHAnsi"/>
          <w:rPrChange w:id="1570" w:author="Erin Stephenson" w:date="2019-03-13T19:33:00Z">
            <w:rPr/>
          </w:rPrChange>
        </w:rPr>
        <w:t xml:space="preserve">fold higher </w:t>
      </w:r>
      <w:r w:rsidR="00D86AFE" w:rsidRPr="00ED672B">
        <w:rPr>
          <w:rFonts w:asciiTheme="minorHAnsi" w:hAnsiTheme="minorHAnsi"/>
          <w:rPrChange w:id="1571" w:author="Erin Stephenson" w:date="2019-03-13T19:33:00Z">
            <w:rPr/>
          </w:rPrChange>
        </w:rPr>
        <w:t>compared to non-knockout littermates (p=2.0 x 10</w:t>
      </w:r>
      <w:r w:rsidR="00D86AFE" w:rsidRPr="00ED672B">
        <w:rPr>
          <w:rFonts w:asciiTheme="minorHAnsi" w:hAnsiTheme="minorHAnsi"/>
          <w:vertAlign w:val="superscript"/>
          <w:rPrChange w:id="1572" w:author="Erin Stephenson" w:date="2019-03-13T19:33:00Z">
            <w:rPr>
              <w:vertAlign w:val="superscript"/>
            </w:rPr>
          </w:rPrChange>
        </w:rPr>
        <w:t>-5</w:t>
      </w:r>
      <w:r w:rsidR="00D86AFE" w:rsidRPr="00ED672B">
        <w:rPr>
          <w:rFonts w:asciiTheme="minorHAnsi" w:hAnsiTheme="minorHAnsi"/>
          <w:rPrChange w:id="1573" w:author="Erin Stephenson" w:date="2019-03-13T19:33:00Z">
            <w:rPr/>
          </w:rPrChange>
        </w:rPr>
        <w:t xml:space="preserve">).  </w:t>
      </w:r>
    </w:p>
    <w:p w14:paraId="5FE71D67" w14:textId="77777777" w:rsidR="00D86AFE" w:rsidRPr="00ED672B" w:rsidRDefault="00D86AFE" w:rsidP="00D86AFE">
      <w:pPr>
        <w:rPr>
          <w:rFonts w:asciiTheme="minorHAnsi" w:hAnsiTheme="minorHAnsi"/>
          <w:rPrChange w:id="1574" w:author="Erin Stephenson" w:date="2019-03-13T19:33:00Z">
            <w:rPr/>
          </w:rPrChange>
        </w:rPr>
      </w:pPr>
    </w:p>
    <w:p w14:paraId="7225E22F" w14:textId="04241A0D" w:rsidR="00D86AFE" w:rsidRPr="00ED672B" w:rsidRDefault="00425B32" w:rsidP="003669B1">
      <w:pPr>
        <w:rPr>
          <w:rFonts w:asciiTheme="minorHAnsi" w:hAnsiTheme="minorHAnsi"/>
          <w:rPrChange w:id="1575" w:author="Erin Stephenson" w:date="2019-03-13T19:33:00Z">
            <w:rPr/>
          </w:rPrChange>
        </w:rPr>
      </w:pPr>
      <w:ins w:id="1576" w:author="Erin Stephenson" w:date="2019-03-11T16:19:00Z">
        <w:r w:rsidRPr="00ED672B">
          <w:rPr>
            <w:rFonts w:asciiTheme="minorHAnsi" w:hAnsiTheme="minorHAnsi"/>
            <w:rPrChange w:id="1577" w:author="Erin Stephenson" w:date="2019-03-13T19:33:00Z">
              <w:rPr/>
            </w:rPrChange>
          </w:rPr>
          <w:t xml:space="preserve">To determine </w:t>
        </w:r>
      </w:ins>
      <w:ins w:id="1578" w:author="Erin Stephenson" w:date="2019-03-11T16:20:00Z">
        <w:r w:rsidR="00177695" w:rsidRPr="00ED672B">
          <w:rPr>
            <w:rFonts w:asciiTheme="minorHAnsi" w:hAnsiTheme="minorHAnsi"/>
            <w:rPrChange w:id="1579" w:author="Erin Stephenson" w:date="2019-03-13T19:33:00Z">
              <w:rPr/>
            </w:rPrChange>
          </w:rPr>
          <w:t xml:space="preserve">how muscle </w:t>
        </w:r>
        <w:r w:rsidR="00177695" w:rsidRPr="00ED672B">
          <w:rPr>
            <w:rFonts w:asciiTheme="minorHAnsi" w:hAnsiTheme="minorHAnsi"/>
            <w:i/>
            <w:rPrChange w:id="1580" w:author="Erin Stephenson" w:date="2019-03-13T19:33:00Z">
              <w:rPr/>
            </w:rPrChange>
          </w:rPr>
          <w:t>Tsc1</w:t>
        </w:r>
        <w:r w:rsidR="00177695" w:rsidRPr="00ED672B">
          <w:rPr>
            <w:rFonts w:asciiTheme="minorHAnsi" w:hAnsiTheme="minorHAnsi"/>
            <w:rPrChange w:id="1581" w:author="Erin Stephenson" w:date="2019-03-13T19:33:00Z">
              <w:rPr/>
            </w:rPrChange>
          </w:rPr>
          <w:t xml:space="preserve"> ablation reduces lifespan</w:t>
        </w:r>
      </w:ins>
      <w:ins w:id="1582" w:author="Erin Stephenson" w:date="2019-03-11T16:19:00Z">
        <w:r w:rsidRPr="00ED672B">
          <w:rPr>
            <w:rFonts w:asciiTheme="minorHAnsi" w:hAnsiTheme="minorHAnsi"/>
            <w:rPrChange w:id="1583" w:author="Erin Stephenson" w:date="2019-03-13T19:33:00Z">
              <w:rPr/>
            </w:rPrChange>
          </w:rPr>
          <w:t>, a</w:t>
        </w:r>
      </w:ins>
      <w:del w:id="1584" w:author="Erin Stephenson" w:date="2019-03-11T16:19:00Z">
        <w:r w:rsidR="00D86AFE" w:rsidRPr="00ED672B" w:rsidDel="00425B32">
          <w:rPr>
            <w:rFonts w:asciiTheme="minorHAnsi" w:hAnsiTheme="minorHAnsi"/>
            <w:rPrChange w:id="1585" w:author="Erin Stephenson" w:date="2019-03-13T19:33:00Z">
              <w:rPr/>
            </w:rPrChange>
          </w:rPr>
          <w:delText>A</w:delText>
        </w:r>
      </w:del>
      <w:r w:rsidR="00D86AFE" w:rsidRPr="00ED672B">
        <w:rPr>
          <w:rFonts w:asciiTheme="minorHAnsi" w:hAnsiTheme="minorHAnsi"/>
          <w:rPrChange w:id="1586" w:author="Erin Stephenson" w:date="2019-03-13T19:33:00Z">
            <w:rPr/>
          </w:rPrChange>
        </w:rPr>
        <w:t xml:space="preserve"> subset of mice were </w:t>
      </w:r>
      <w:del w:id="1587" w:author="Erin Stephenson" w:date="2019-03-11T16:20:00Z">
        <w:r w:rsidR="00D86AFE" w:rsidRPr="00ED672B" w:rsidDel="00177695">
          <w:rPr>
            <w:rFonts w:asciiTheme="minorHAnsi" w:hAnsiTheme="minorHAnsi"/>
            <w:rPrChange w:id="1588" w:author="Erin Stephenson" w:date="2019-03-13T19:33:00Z">
              <w:rPr/>
            </w:rPrChange>
          </w:rPr>
          <w:delText xml:space="preserve">stored </w:delText>
        </w:r>
      </w:del>
      <w:ins w:id="1589" w:author="Erin Stephenson" w:date="2019-03-11T16:20:00Z">
        <w:r w:rsidR="00177695" w:rsidRPr="00ED672B">
          <w:rPr>
            <w:rFonts w:asciiTheme="minorHAnsi" w:hAnsiTheme="minorHAnsi"/>
            <w:rPrChange w:id="1590" w:author="Erin Stephenson" w:date="2019-03-13T19:33:00Z">
              <w:rPr/>
            </w:rPrChange>
          </w:rPr>
          <w:t xml:space="preserve">fixed </w:t>
        </w:r>
      </w:ins>
      <w:r w:rsidR="00D86AFE" w:rsidRPr="00ED672B">
        <w:rPr>
          <w:rFonts w:asciiTheme="minorHAnsi" w:hAnsiTheme="minorHAnsi"/>
          <w:rPrChange w:id="1591" w:author="Erin Stephenson" w:date="2019-03-13T19:33:00Z">
            <w:rPr/>
          </w:rPrChange>
        </w:rPr>
        <w:t xml:space="preserve">in formalin </w:t>
      </w:r>
      <w:ins w:id="1592" w:author="Erin Stephenson" w:date="2019-03-11T16:20:00Z">
        <w:r w:rsidR="00177695" w:rsidRPr="00ED672B">
          <w:rPr>
            <w:rFonts w:asciiTheme="minorHAnsi" w:hAnsiTheme="minorHAnsi"/>
            <w:rPrChange w:id="1593" w:author="Erin Stephenson" w:date="2019-03-13T19:33:00Z">
              <w:rPr/>
            </w:rPrChange>
          </w:rPr>
          <w:t xml:space="preserve">upon death </w:t>
        </w:r>
      </w:ins>
      <w:r w:rsidR="00D86AFE" w:rsidRPr="00ED672B">
        <w:rPr>
          <w:rFonts w:asciiTheme="minorHAnsi" w:hAnsiTheme="minorHAnsi"/>
          <w:rPrChange w:id="1594" w:author="Erin Stephenson" w:date="2019-03-13T19:33:00Z">
            <w:rPr/>
          </w:rPrChange>
        </w:rPr>
        <w:t>and sent for veterinary pathology</w:t>
      </w:r>
      <w:del w:id="1595" w:author="Erin Stephenson" w:date="2019-03-11T16:21:00Z">
        <w:r w:rsidR="00D86AFE" w:rsidRPr="00ED672B" w:rsidDel="00177695">
          <w:rPr>
            <w:rFonts w:asciiTheme="minorHAnsi" w:hAnsiTheme="minorHAnsi"/>
            <w:rPrChange w:id="1596" w:author="Erin Stephenson" w:date="2019-03-13T19:33:00Z">
              <w:rPr/>
            </w:rPrChange>
          </w:rPr>
          <w:delText xml:space="preserve">, but </w:delText>
        </w:r>
      </w:del>
      <w:ins w:id="1597" w:author="Erin Stephenson" w:date="2019-03-11T16:21:00Z">
        <w:r w:rsidR="00177695" w:rsidRPr="00ED672B">
          <w:rPr>
            <w:rFonts w:asciiTheme="minorHAnsi" w:hAnsiTheme="minorHAnsi"/>
            <w:rPrChange w:id="1598" w:author="Erin Stephenson" w:date="2019-03-13T19:33:00Z">
              <w:rPr/>
            </w:rPrChange>
          </w:rPr>
          <w:t>. However, we</w:t>
        </w:r>
      </w:ins>
      <w:ins w:id="1599" w:author="Erin Stephenson" w:date="2019-03-11T16:19:00Z">
        <w:r w:rsidRPr="00ED672B">
          <w:rPr>
            <w:rFonts w:asciiTheme="minorHAnsi" w:hAnsiTheme="minorHAnsi"/>
            <w:rPrChange w:id="1600" w:author="Erin Stephenson" w:date="2019-03-13T19:33:00Z">
              <w:rPr/>
            </w:rPrChange>
          </w:rPr>
          <w:t xml:space="preserve"> were unable to identify a </w:t>
        </w:r>
      </w:ins>
      <w:del w:id="1601" w:author="Erin Stephenson" w:date="2019-03-11T16:19:00Z">
        <w:r w:rsidR="00D86AFE" w:rsidRPr="00ED672B" w:rsidDel="00425B32">
          <w:rPr>
            <w:rFonts w:asciiTheme="minorHAnsi" w:hAnsiTheme="minorHAnsi"/>
            <w:rPrChange w:id="1602" w:author="Erin Stephenson" w:date="2019-03-13T19:33:00Z">
              <w:rPr/>
            </w:rPrChange>
          </w:rPr>
          <w:delText xml:space="preserve">no </w:delText>
        </w:r>
      </w:del>
      <w:r w:rsidR="00D86AFE" w:rsidRPr="00ED672B">
        <w:rPr>
          <w:rFonts w:asciiTheme="minorHAnsi" w:hAnsiTheme="minorHAnsi"/>
          <w:rPrChange w:id="1603" w:author="Erin Stephenson" w:date="2019-03-13T19:33:00Z">
            <w:rPr/>
          </w:rPrChange>
        </w:rPr>
        <w:t>consistent cause of death</w:t>
      </w:r>
      <w:ins w:id="1604" w:author="Erin Stephenson" w:date="2019-03-11T16:21:00Z">
        <w:r w:rsidR="00C80D58" w:rsidRPr="00ED672B">
          <w:rPr>
            <w:rFonts w:asciiTheme="minorHAnsi" w:hAnsiTheme="minorHAnsi"/>
            <w:rPrChange w:id="1605" w:author="Erin Stephenson" w:date="2019-03-13T19:33:00Z">
              <w:rPr/>
            </w:rPrChange>
          </w:rPr>
          <w:t xml:space="preserve"> in these mice</w:t>
        </w:r>
      </w:ins>
      <w:del w:id="1606" w:author="Erin Stephenson" w:date="2019-03-11T16:20:00Z">
        <w:r w:rsidR="00D86AFE" w:rsidRPr="00ED672B" w:rsidDel="00425B32">
          <w:rPr>
            <w:rFonts w:asciiTheme="minorHAnsi" w:hAnsiTheme="minorHAnsi"/>
            <w:rPrChange w:id="1607" w:author="Erin Stephenson" w:date="2019-03-13T19:33:00Z">
              <w:rPr/>
            </w:rPrChange>
          </w:rPr>
          <w:delText xml:space="preserve"> was identified</w:delText>
        </w:r>
      </w:del>
      <w:r w:rsidR="00D86AFE" w:rsidRPr="00ED672B">
        <w:rPr>
          <w:rFonts w:asciiTheme="minorHAnsi" w:hAnsiTheme="minorHAnsi"/>
          <w:rPrChange w:id="1608" w:author="Erin Stephenson" w:date="2019-03-13T19:33:00Z">
            <w:rPr/>
          </w:rPrChange>
        </w:rPr>
        <w:t xml:space="preserve">. In </w:t>
      </w:r>
      <w:del w:id="1609" w:author="Erin Stephenson" w:date="2019-03-11T16:21:00Z">
        <w:r w:rsidR="00D86AFE" w:rsidRPr="00ED672B" w:rsidDel="00C80D58">
          <w:rPr>
            <w:rFonts w:asciiTheme="minorHAnsi" w:hAnsiTheme="minorHAnsi"/>
            <w:rPrChange w:id="1610" w:author="Erin Stephenson" w:date="2019-03-13T19:33:00Z">
              <w:rPr/>
            </w:rPrChange>
          </w:rPr>
          <w:delText xml:space="preserve">animals </w:delText>
        </w:r>
      </w:del>
      <w:ins w:id="1611" w:author="Erin Stephenson" w:date="2019-03-11T16:21:00Z">
        <w:r w:rsidR="00C80D58" w:rsidRPr="00ED672B">
          <w:rPr>
            <w:rFonts w:asciiTheme="minorHAnsi" w:hAnsiTheme="minorHAnsi"/>
            <w:rPrChange w:id="1612" w:author="Erin Stephenson" w:date="2019-03-13T19:33:00Z">
              <w:rPr/>
            </w:rPrChange>
          </w:rPr>
          <w:t xml:space="preserve">mice </w:t>
        </w:r>
      </w:ins>
      <w:r w:rsidR="00D86AFE" w:rsidRPr="00ED672B">
        <w:rPr>
          <w:rFonts w:asciiTheme="minorHAnsi" w:hAnsiTheme="minorHAnsi"/>
          <w:rPrChange w:id="1613" w:author="Erin Stephenson" w:date="2019-03-13T19:33:00Z">
            <w:rPr/>
          </w:rPrChange>
        </w:rPr>
        <w:t>with histologic evidence of lesions, the predominant process was neoplasia, and the specific etiology was lymphoma/lymphosarcoma affecting multiple organs, though this was only true for wild</w:t>
      </w:r>
      <w:ins w:id="1614" w:author="Erin Stephenson" w:date="2019-03-11T16:23:00Z">
        <w:r w:rsidR="003F2A67" w:rsidRPr="00ED672B">
          <w:rPr>
            <w:rFonts w:asciiTheme="minorHAnsi" w:hAnsiTheme="minorHAnsi"/>
            <w:rPrChange w:id="1615" w:author="Erin Stephenson" w:date="2019-03-13T19:33:00Z">
              <w:rPr/>
            </w:rPrChange>
          </w:rPr>
          <w:t>-</w:t>
        </w:r>
      </w:ins>
      <w:del w:id="1616" w:author="Erin Stephenson" w:date="2019-03-11T16:23:00Z">
        <w:r w:rsidR="00D86AFE" w:rsidRPr="00ED672B" w:rsidDel="003F2A67">
          <w:rPr>
            <w:rFonts w:asciiTheme="minorHAnsi" w:hAnsiTheme="minorHAnsi"/>
            <w:rPrChange w:id="1617" w:author="Erin Stephenson" w:date="2019-03-13T19:33:00Z">
              <w:rPr/>
            </w:rPrChange>
          </w:rPr>
          <w:delText xml:space="preserve"> </w:delText>
        </w:r>
      </w:del>
      <w:r w:rsidR="00D86AFE" w:rsidRPr="00ED672B">
        <w:rPr>
          <w:rFonts w:asciiTheme="minorHAnsi" w:hAnsiTheme="minorHAnsi"/>
          <w:rPrChange w:id="1618" w:author="Erin Stephenson" w:date="2019-03-13T19:33:00Z">
            <w:rPr/>
          </w:rPrChange>
        </w:rPr>
        <w:t xml:space="preserve">type </w:t>
      </w:r>
      <w:ins w:id="1619" w:author="Erin Stephenson" w:date="2019-03-11T16:23:00Z">
        <w:r w:rsidR="003F2A67" w:rsidRPr="00ED672B">
          <w:rPr>
            <w:rFonts w:asciiTheme="minorHAnsi" w:hAnsiTheme="minorHAnsi"/>
            <w:rPrChange w:id="1620" w:author="Erin Stephenson" w:date="2019-03-13T19:33:00Z">
              <w:rPr/>
            </w:rPrChange>
          </w:rPr>
          <w:t xml:space="preserve">mice </w:t>
        </w:r>
      </w:ins>
      <w:r w:rsidR="00D86AFE" w:rsidRPr="00ED672B">
        <w:rPr>
          <w:rFonts w:asciiTheme="minorHAnsi" w:hAnsiTheme="minorHAnsi"/>
          <w:rPrChange w:id="1621" w:author="Erin Stephenson" w:date="2019-03-13T19:33:00Z">
            <w:rPr/>
          </w:rPrChange>
        </w:rPr>
        <w:t xml:space="preserve">(two out of four) but not knockout animals (none out of three). </w:t>
      </w:r>
      <w:ins w:id="1622" w:author="Erin Stephenson" w:date="2019-03-11T16:22:00Z">
        <w:r w:rsidR="00C80D58" w:rsidRPr="00ED672B">
          <w:rPr>
            <w:rFonts w:asciiTheme="minorHAnsi" w:hAnsiTheme="minorHAnsi"/>
            <w:rPrChange w:id="1623" w:author="Erin Stephenson" w:date="2019-03-13T19:33:00Z">
              <w:rPr/>
            </w:rPrChange>
          </w:rPr>
          <w:t>It is important to note that l</w:t>
        </w:r>
      </w:ins>
      <w:del w:id="1624" w:author="Erin Stephenson" w:date="2019-03-11T16:22:00Z">
        <w:r w:rsidR="00D86AFE" w:rsidRPr="00ED672B" w:rsidDel="00C80D58">
          <w:rPr>
            <w:rFonts w:asciiTheme="minorHAnsi" w:hAnsiTheme="minorHAnsi"/>
            <w:rPrChange w:id="1625" w:author="Erin Stephenson" w:date="2019-03-13T19:33:00Z">
              <w:rPr/>
            </w:rPrChange>
          </w:rPr>
          <w:delText>The lack</w:delText>
        </w:r>
      </w:del>
      <w:ins w:id="1626" w:author="Erin Stephenson" w:date="2019-03-11T16:22:00Z">
        <w:r w:rsidR="00C80D58" w:rsidRPr="00ED672B">
          <w:rPr>
            <w:rFonts w:asciiTheme="minorHAnsi" w:hAnsiTheme="minorHAnsi"/>
            <w:rPrChange w:id="1627" w:author="Erin Stephenson" w:date="2019-03-13T19:33:00Z">
              <w:rPr/>
            </w:rPrChange>
          </w:rPr>
          <w:t>ack</w:t>
        </w:r>
      </w:ins>
      <w:r w:rsidR="00D86AFE" w:rsidRPr="00ED672B">
        <w:rPr>
          <w:rFonts w:asciiTheme="minorHAnsi" w:hAnsiTheme="minorHAnsi"/>
          <w:rPrChange w:id="1628" w:author="Erin Stephenson" w:date="2019-03-13T19:33:00Z">
            <w:rPr/>
          </w:rPrChange>
        </w:rPr>
        <w:t xml:space="preserve"> of a specific diagnosis does not necessarily confirm the lack of lesions in examined animals; rather, </w:t>
      </w:r>
      <w:ins w:id="1629" w:author="Erin Stephenson" w:date="2019-03-11T16:22:00Z">
        <w:r w:rsidR="00C80D58" w:rsidRPr="00ED672B">
          <w:rPr>
            <w:rFonts w:asciiTheme="minorHAnsi" w:hAnsiTheme="minorHAnsi"/>
            <w:rPrChange w:id="1630" w:author="Erin Stephenson" w:date="2019-03-13T19:33:00Z">
              <w:rPr/>
            </w:rPrChange>
          </w:rPr>
          <w:t xml:space="preserve">that </w:t>
        </w:r>
      </w:ins>
      <w:r w:rsidR="00D86AFE" w:rsidRPr="00ED672B">
        <w:rPr>
          <w:rFonts w:asciiTheme="minorHAnsi" w:hAnsiTheme="minorHAnsi"/>
          <w:rPrChange w:id="1631" w:author="Erin Stephenson" w:date="2019-03-13T19:33:00Z">
            <w:rPr/>
          </w:rPrChange>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1632" w:author="Erin Stephenson" w:date="2019-03-13T19:33:00Z">
            <w:rPr/>
          </w:rPrChange>
        </w:rPr>
      </w:pPr>
      <w:r w:rsidRPr="00ED672B">
        <w:rPr>
          <w:rFonts w:asciiTheme="minorHAnsi" w:hAnsiTheme="minorHAnsi"/>
          <w:rPrChange w:id="1633" w:author="Erin Stephenson" w:date="2019-03-13T19:33:00Z">
            <w:rPr/>
          </w:rPrChange>
        </w:rPr>
        <w:t>D</w:t>
      </w:r>
      <w:r w:rsidR="007B624A" w:rsidRPr="00ED672B">
        <w:rPr>
          <w:rFonts w:asciiTheme="minorHAnsi" w:hAnsiTheme="minorHAnsi"/>
          <w:rPrChange w:id="1634" w:author="Erin Stephenson" w:date="2019-03-13T19:33:00Z">
            <w:rPr/>
          </w:rPrChange>
        </w:rPr>
        <w:t>iscussion</w:t>
      </w:r>
    </w:p>
    <w:p w14:paraId="0CDEB5A7" w14:textId="77777777" w:rsidR="00A922D2" w:rsidRPr="00ED672B" w:rsidRDefault="00A922D2" w:rsidP="00A922D2">
      <w:pPr>
        <w:rPr>
          <w:rFonts w:asciiTheme="minorHAnsi" w:hAnsiTheme="minorHAnsi"/>
          <w:rPrChange w:id="1635" w:author="Erin Stephenson" w:date="2019-03-13T19:33:00Z">
            <w:rPr/>
          </w:rPrChange>
        </w:rPr>
      </w:pPr>
    </w:p>
    <w:p w14:paraId="2ACC73E2" w14:textId="3B9B6B05" w:rsidR="00063666" w:rsidRPr="003952DE" w:rsidRDefault="001D7AC7" w:rsidP="00475EC8">
      <w:pPr>
        <w:rPr>
          <w:rFonts w:asciiTheme="minorHAnsi" w:hAnsiTheme="minorHAnsi"/>
        </w:rPr>
      </w:pPr>
      <w:r w:rsidRPr="00ED672B">
        <w:rPr>
          <w:rFonts w:asciiTheme="minorHAnsi" w:hAnsiTheme="minorHAnsi"/>
          <w:rPrChange w:id="1636" w:author="Erin Stephenson" w:date="2019-03-13T19:33:00Z">
            <w:rPr/>
          </w:rPrChange>
        </w:rPr>
        <w:t>Here, we show that high fat diet-induced increases in energy expenditure are mTORC1</w:t>
      </w:r>
      <w:r w:rsidR="00B16D14" w:rsidRPr="00ED672B">
        <w:rPr>
          <w:rFonts w:asciiTheme="minorHAnsi" w:hAnsiTheme="minorHAnsi"/>
          <w:rPrChange w:id="1637" w:author="Erin Stephenson" w:date="2019-03-13T19:33:00Z">
            <w:rPr/>
          </w:rPrChange>
        </w:rPr>
        <w:t>-</w:t>
      </w:r>
      <w:r w:rsidRPr="00ED672B">
        <w:rPr>
          <w:rFonts w:asciiTheme="minorHAnsi" w:hAnsiTheme="minorHAnsi"/>
          <w:rPrChange w:id="1638" w:author="Erin Stephenson" w:date="2019-03-13T19:33:00Z">
            <w:rPr/>
          </w:rPrChange>
        </w:rPr>
        <w:t xml:space="preserve">dependent and that elevated </w:t>
      </w:r>
      <w:r w:rsidR="00FA5CC0" w:rsidRPr="00ED672B">
        <w:rPr>
          <w:rFonts w:asciiTheme="minorHAnsi" w:hAnsiTheme="minorHAnsi"/>
          <w:rPrChange w:id="1639" w:author="Erin Stephenson" w:date="2019-03-13T19:33:00Z">
            <w:rPr/>
          </w:rPrChange>
        </w:rPr>
        <w:t xml:space="preserve">energy expenditure </w:t>
      </w:r>
      <w:r w:rsidRPr="00ED672B">
        <w:rPr>
          <w:rFonts w:asciiTheme="minorHAnsi" w:hAnsiTheme="minorHAnsi"/>
          <w:rPrChange w:id="1640" w:author="Erin Stephenson" w:date="2019-03-13T19:33:00Z">
            <w:rPr/>
          </w:rPrChange>
        </w:rPr>
        <w:t>caused by</w:t>
      </w:r>
      <w:r w:rsidR="00FA5CC0" w:rsidRPr="00ED672B">
        <w:rPr>
          <w:rFonts w:asciiTheme="minorHAnsi" w:hAnsiTheme="minorHAnsi"/>
          <w:rPrChange w:id="1641" w:author="Erin Stephenson" w:date="2019-03-13T19:33:00Z">
            <w:rPr/>
          </w:rPrChange>
        </w:rPr>
        <w:t xml:space="preserve"> </w:t>
      </w:r>
      <w:r w:rsidR="00490637" w:rsidRPr="00ED672B">
        <w:rPr>
          <w:rFonts w:asciiTheme="minorHAnsi" w:hAnsiTheme="minorHAnsi"/>
          <w:rPrChange w:id="1642" w:author="Erin Stephenson" w:date="2019-03-13T19:33:00Z">
            <w:rPr/>
          </w:rPrChange>
        </w:rPr>
        <w:t>constitutive activation of skeletal muscle mTOR</w:t>
      </w:r>
      <w:r w:rsidR="00543A43" w:rsidRPr="00ED672B">
        <w:rPr>
          <w:rFonts w:asciiTheme="minorHAnsi" w:hAnsiTheme="minorHAnsi"/>
          <w:rPrChange w:id="1643" w:author="Erin Stephenson" w:date="2019-03-13T19:33:00Z">
            <w:rPr/>
          </w:rPrChange>
        </w:rPr>
        <w:t xml:space="preserve">C1 </w:t>
      </w:r>
      <w:r w:rsidR="00063666" w:rsidRPr="00ED672B">
        <w:rPr>
          <w:rFonts w:asciiTheme="minorHAnsi" w:hAnsiTheme="minorHAnsi"/>
          <w:rPrChange w:id="1644" w:author="Erin Stephenson" w:date="2019-03-13T19:33:00Z">
            <w:rPr/>
          </w:rPrChange>
        </w:rPr>
        <w:t xml:space="preserve">coincides with the upregulation of skeletal muscle-specific thermogenic </w:t>
      </w:r>
      <w:r w:rsidR="00FA5CC0" w:rsidRPr="00ED672B">
        <w:rPr>
          <w:rFonts w:asciiTheme="minorHAnsi" w:hAnsiTheme="minorHAnsi"/>
          <w:rPrChange w:id="1645" w:author="Erin Stephenson" w:date="2019-03-13T19:33:00Z">
            <w:rPr/>
          </w:rPrChange>
        </w:rPr>
        <w:t>mechanisms that</w:t>
      </w:r>
      <w:r w:rsidR="00063666" w:rsidRPr="00ED672B">
        <w:rPr>
          <w:rFonts w:asciiTheme="minorHAnsi" w:hAnsiTheme="minorHAnsi"/>
          <w:rPrChange w:id="1646" w:author="Erin Stephenson" w:date="2019-03-13T19:33:00Z">
            <w:rPr/>
          </w:rPrChange>
        </w:rPr>
        <w:t xml:space="preserve"> involv</w:t>
      </w:r>
      <w:r w:rsidR="00FA5CC0" w:rsidRPr="00ED672B">
        <w:rPr>
          <w:rFonts w:asciiTheme="minorHAnsi" w:hAnsiTheme="minorHAnsi"/>
          <w:rPrChange w:id="1647" w:author="Erin Stephenson" w:date="2019-03-13T19:33:00Z">
            <w:rPr/>
          </w:rPrChange>
        </w:rPr>
        <w:t>e</w:t>
      </w:r>
      <w:r w:rsidR="00063666" w:rsidRPr="00ED672B">
        <w:rPr>
          <w:rFonts w:asciiTheme="minorHAnsi" w:hAnsiTheme="minorHAnsi"/>
          <w:rPrChange w:id="1648" w:author="Erin Stephenson" w:date="2019-03-13T19:33:00Z">
            <w:rPr/>
          </w:rPrChange>
        </w:rPr>
        <w:t xml:space="preserve"> the futile cycling of Ca</w:t>
      </w:r>
      <w:r w:rsidR="00063666" w:rsidRPr="003952DE">
        <w:rPr>
          <w:rFonts w:asciiTheme="minorHAnsi" w:hAnsiTheme="minorHAnsi"/>
          <w:vertAlign w:val="superscript"/>
        </w:rPr>
        <w:t>2+</w:t>
      </w:r>
      <w:r w:rsidRPr="003952DE">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5DE4BA35"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20-217%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FB0C26">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8,59]","plainTextFormattedCitation":"[58,59]","previouslyFormattedCitation":"[58,59]"},"properties":{"noteIndex":0},"schema":"https://github.com/citation-style-language/schema/raw/master/csl-citation.json"}</w:instrText>
      </w:r>
      <w:r w:rsidR="00C80094">
        <w:rPr>
          <w:rFonts w:asciiTheme="minorHAnsi" w:hAnsiTheme="minorHAnsi"/>
        </w:rPr>
        <w:fldChar w:fldCharType="separate"/>
      </w:r>
      <w:r w:rsidR="00C80094" w:rsidRPr="00C80094">
        <w:rPr>
          <w:rFonts w:asciiTheme="minorHAnsi" w:hAnsiTheme="minorHAnsi"/>
          <w:noProof/>
        </w:rPr>
        <w:t>[58,59]</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E6B13">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0]","plainTextFormattedCitation":"[60]","previouslyFormattedCitation":"[60]"},"properties":{"noteIndex":0},"schema":"https://github.com/citation-style-language/schema/raw/master/csl-citation.json"}</w:instrText>
      </w:r>
      <w:r w:rsidR="00FB0C26">
        <w:rPr>
          <w:rFonts w:asciiTheme="minorHAnsi" w:hAnsiTheme="minorHAnsi"/>
        </w:rPr>
        <w:fldChar w:fldCharType="separate"/>
      </w:r>
      <w:r w:rsidR="00FB0C26" w:rsidRPr="00FB0C26">
        <w:rPr>
          <w:rFonts w:asciiTheme="minorHAnsi" w:hAnsiTheme="minorHAnsi"/>
          <w:noProof/>
        </w:rPr>
        <w:t>[60]</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1611AA02"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2A4A6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1]","plainTextFormattedCitation":"[61]","previouslyFormattedCitation":"[61]"},"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61]</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43E23739"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98299D">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2]","plainTextFormattedCitation":"[62]","previouslyFormattedCitation":"[62]"},"properties":{"noteIndex":0},"schema":"https://github.com/citation-style-language/schema/raw/master/csl-citation.json"}</w:instrText>
      </w:r>
      <w:r w:rsidR="004A737E">
        <w:rPr>
          <w:rFonts w:asciiTheme="minorHAnsi" w:hAnsiTheme="minorHAnsi"/>
        </w:rPr>
        <w:fldChar w:fldCharType="separate"/>
      </w:r>
      <w:r w:rsidR="004A737E" w:rsidRPr="004A737E">
        <w:rPr>
          <w:rFonts w:asciiTheme="minorHAnsi" w:hAnsiTheme="minorHAnsi"/>
          <w:noProof/>
        </w:rPr>
        <w:t>[62]</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F72BF3">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3]","plainTextFormattedCitation":"[63]","previouslyFormattedCitation":"[63]"},"properties":{"noteIndex":0},"schema":"https://github.com/citation-style-language/schema/raw/master/csl-citation.json"}</w:instrText>
      </w:r>
      <w:r w:rsidR="0098299D">
        <w:rPr>
          <w:rFonts w:asciiTheme="minorHAnsi" w:hAnsiTheme="minorHAnsi"/>
        </w:rPr>
        <w:fldChar w:fldCharType="separate"/>
      </w:r>
      <w:r w:rsidR="0098299D" w:rsidRPr="0098299D">
        <w:rPr>
          <w:rFonts w:asciiTheme="minorHAnsi" w:hAnsiTheme="minorHAnsi"/>
          <w:noProof/>
        </w:rPr>
        <w:t>[63]</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98299D">
        <w:rPr>
          <w:rFonts w:asciiTheme="minorHAnsi" w:hAnsiTheme="minorHAnsi"/>
          <w:b/>
        </w:rPr>
        <w:t>Fig. 1</w:t>
      </w:r>
      <w:r w:rsidR="00D341CE" w:rsidRPr="0098299D">
        <w:rPr>
          <w:rFonts w:asciiTheme="minorHAnsi" w:hAnsiTheme="minorHAnsi"/>
        </w:rPr>
        <w:t>]</w:t>
      </w:r>
      <w:r w:rsidR="001D120B" w:rsidRPr="0098299D">
        <w:rPr>
          <w:rFonts w:asciiTheme="minorHAnsi" w:hAnsiTheme="minorHAnsi"/>
        </w:rPr>
        <w:t xml:space="preserve">, the </w:t>
      </w:r>
      <w:r w:rsidR="00D341CE" w:rsidRPr="0098299D">
        <w:rPr>
          <w:rFonts w:asciiTheme="minorHAnsi" w:hAnsiTheme="minorHAnsi"/>
        </w:rPr>
        <w:t xml:space="preserve">transcriptional upregulation of both </w:t>
      </w:r>
      <w:r w:rsidR="0098299D">
        <w:rPr>
          <w:rFonts w:asciiTheme="minorHAnsi" w:hAnsiTheme="minorHAnsi"/>
        </w:rPr>
        <w:t>SERCA and Sarcolipin</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the muscles </w:t>
      </w:r>
      <w:r w:rsidR="00353CAF" w:rsidRPr="0098299D">
        <w:rPr>
          <w:rFonts w:asciiTheme="minorHAnsi" w:hAnsiTheme="minorHAnsi"/>
        </w:rPr>
        <w:fldChar w:fldCharType="begin" w:fldLock="1"/>
      </w:r>
      <w:r w:rsidR="00F72BF3">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4,64]","plainTextFormattedCitation":"[54,64]","previouslyFormattedCitation":"[54,64]"},"properties":{"noteIndex":0},"schema":"https://github.com/citation-style-language/schema/raw/master/csl-citation.json"}</w:instrText>
      </w:r>
      <w:r w:rsidR="00353CAF" w:rsidRPr="0098299D">
        <w:rPr>
          <w:rFonts w:asciiTheme="minorHAnsi" w:hAnsiTheme="minorHAnsi"/>
        </w:rPr>
        <w:fldChar w:fldCharType="separate"/>
      </w:r>
      <w:r w:rsidR="0098299D" w:rsidRPr="0098299D">
        <w:rPr>
          <w:rFonts w:asciiTheme="minorHAnsi" w:hAnsiTheme="minorHAnsi"/>
          <w:noProof/>
        </w:rPr>
        <w:t>[54,64]</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C80094">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4–56]","plainTextFormattedCitation":"[54–56]","previouslyFormattedCitation":"[54–56]"},"properties":{"noteIndex":0},"schema":"https://github.com/citation-style-language/schema/raw/master/csl-citation.json"}</w:instrText>
      </w:r>
      <w:r w:rsidR="00353CAF" w:rsidRPr="0098299D">
        <w:rPr>
          <w:rFonts w:asciiTheme="minorHAnsi" w:hAnsiTheme="minorHAnsi"/>
        </w:rPr>
        <w:fldChar w:fldCharType="separate"/>
      </w:r>
      <w:r w:rsidR="003952DE" w:rsidRPr="003952DE">
        <w:rPr>
          <w:rFonts w:asciiTheme="minorHAnsi" w:hAnsiTheme="minorHAnsi"/>
          <w:noProof/>
        </w:rPr>
        <w:t>[54–56]</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C80094">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7]","plainTextFormattedCitation":"[57]","previouslyFormattedCitation":"[57]"},"properties":{"noteIndex":0},"schema":"https://github.com/citation-style-language/schema/raw/master/csl-citation.json"}</w:instrText>
      </w:r>
      <w:r w:rsidR="00353CAF" w:rsidRPr="0098299D">
        <w:rPr>
          <w:rFonts w:asciiTheme="minorHAnsi" w:hAnsiTheme="minorHAnsi"/>
        </w:rPr>
        <w:fldChar w:fldCharType="separate"/>
      </w:r>
      <w:r w:rsidR="003952DE" w:rsidRPr="003952DE">
        <w:rPr>
          <w:rFonts w:asciiTheme="minorHAnsi" w:hAnsiTheme="minorHAnsi"/>
          <w:noProof/>
        </w:rPr>
        <w:t>[57]</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6FCA6AFC" w:rsidR="00542C29" w:rsidRPr="00B21BBD" w:rsidRDefault="00D8246A"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F72BF3">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5,66]","plainTextFormattedCitation":"[6,65,66]","previouslyFormattedCitation":"[6,65,66]"},"properties":{"noteIndex":0},"schema":"https://github.com/citation-style-language/schema/raw/master/csl-citation.json"}</w:instrText>
      </w:r>
      <w:r w:rsidRPr="00B21BBD">
        <w:rPr>
          <w:rFonts w:asciiTheme="minorHAnsi" w:hAnsiTheme="minorHAnsi"/>
        </w:rPr>
        <w:fldChar w:fldCharType="separate"/>
      </w:r>
      <w:r w:rsidR="0098299D" w:rsidRPr="0098299D">
        <w:rPr>
          <w:rFonts w:asciiTheme="minorHAnsi" w:hAnsiTheme="minorHAnsi"/>
          <w:noProof/>
        </w:rPr>
        <w:t>[6,65,66]</w:t>
      </w:r>
      <w:r w:rsidRPr="00B21BBD">
        <w:rPr>
          <w:rFonts w:asciiTheme="minorHAnsi" w:hAnsiTheme="minorHAnsi"/>
        </w:rPr>
        <w:fldChar w:fldCharType="end"/>
      </w:r>
      <w:r w:rsidRPr="00B21BBD">
        <w:rPr>
          <w:rFonts w:asciiTheme="minorHAnsi" w:hAnsiTheme="minorHAnsi"/>
        </w:rPr>
        <w:t xml:space="preserve"> or other factors. </w:t>
      </w:r>
      <w:del w:id="1649" w:author="Dave Bridges" w:date="2019-03-19T13:27:00Z">
        <w:r w:rsidR="00C71DF5" w:rsidRPr="00B21BBD" w:rsidDel="00B21BBD">
          <w:rPr>
            <w:rFonts w:asciiTheme="minorHAnsi" w:hAnsiTheme="minorHAnsi"/>
          </w:rPr>
          <w:delText xml:space="preserve">Or they may be more obvious, such as altered skeletal muscle mitochondrial metabolism. </w:delText>
        </w:r>
      </w:del>
      <w:r w:rsidR="00F618A8" w:rsidRPr="00B21BBD">
        <w:rPr>
          <w:rFonts w:asciiTheme="minorHAnsi" w:hAnsiTheme="minorHAnsi"/>
        </w:rPr>
        <w:t xml:space="preserve">W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w:t>
      </w:r>
      <w:r w:rsidR="00F618A8" w:rsidRPr="00B21BBD">
        <w:rPr>
          <w:rFonts w:asciiTheme="minorHAnsi" w:hAnsiTheme="minorHAnsi"/>
        </w:rPr>
        <w:t>results in</w:t>
      </w:r>
      <w:r w:rsidR="00F618A8" w:rsidRPr="00B21BBD">
        <w:rPr>
          <w:rFonts w:asciiTheme="minorHAnsi" w:hAnsiTheme="minorHAnsi"/>
        </w:rPr>
        <w:t xml:space="preserve">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w:t>
      </w:r>
      <w:r w:rsidR="00E328A4" w:rsidRPr="00B21BBD">
        <w:rPr>
          <w:rFonts w:asciiTheme="minorHAnsi" w:hAnsiTheme="minorHAnsi"/>
        </w:rPr>
        <w:t xml:space="preserve">muscle-specific </w:t>
      </w:r>
      <w:r w:rsidR="00E328A4" w:rsidRPr="00B21BBD">
        <w:rPr>
          <w:rFonts w:asciiTheme="minorHAnsi" w:hAnsiTheme="minorHAnsi"/>
        </w:rPr>
        <w:t>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w:t>
      </w:r>
      <w:r w:rsidR="00E328A4" w:rsidRPr="00B21BBD">
        <w:rPr>
          <w:rFonts w:asciiTheme="minorHAnsi" w:hAnsiTheme="minorHAnsi"/>
        </w:rPr>
        <w:t xml:space="preserve">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w:t>
      </w:r>
      <w:r w:rsidR="005E77FE">
        <w:rPr>
          <w:rFonts w:asciiTheme="minorHAnsi" w:hAnsiTheme="minorHAnsi"/>
        </w:rPr>
        <w:t xml:space="preserve"> including TCA cycle intermediates</w:t>
      </w:r>
      <w:r w:rsidR="00B21BBD">
        <w:rPr>
          <w:rFonts w:asciiTheme="minorHAnsi" w:hAnsiTheme="minorHAnsi"/>
        </w:rPr>
        <w:t xml:space="preserve"> </w:t>
      </w:r>
      <w:r w:rsidR="00F72BF3">
        <w:rPr>
          <w:rFonts w:asciiTheme="minorHAnsi" w:hAnsiTheme="minorHAnsi"/>
        </w:rPr>
        <w:fldChar w:fldCharType="begin" w:fldLock="1"/>
      </w:r>
      <w:r w:rsidR="000F72FA">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7]","plainTextFormattedCitation":"[67]","previouslyFormattedCitation":"[67]"},"properties":{"noteIndex":0},"schema":"https://github.com/citation-style-language/schema/raw/master/csl-citation.json"}</w:instrText>
      </w:r>
      <w:r w:rsidR="00F72BF3">
        <w:rPr>
          <w:rFonts w:asciiTheme="minorHAnsi" w:hAnsiTheme="minorHAnsi"/>
        </w:rPr>
        <w:fldChar w:fldCharType="separate"/>
      </w:r>
      <w:r w:rsidR="00F72BF3" w:rsidRPr="00F72BF3">
        <w:rPr>
          <w:rFonts w:asciiTheme="minorHAnsi" w:hAnsiTheme="minorHAnsi"/>
          <w:noProof/>
        </w:rPr>
        <w:t>[67]</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w:t>
      </w:r>
      <w:bookmarkStart w:id="1650" w:name="_GoBack"/>
      <w:bookmarkEnd w:id="1650"/>
      <w:r w:rsidR="00B16E04" w:rsidRPr="00B21BBD">
        <w:rPr>
          <w:rFonts w:asciiTheme="minorHAnsi" w:hAnsiTheme="minorHAnsi"/>
        </w:rPr>
        <w:t>iration</w:t>
      </w:r>
      <w:r w:rsidR="00F72BF3">
        <w:rPr>
          <w:rFonts w:asciiTheme="minorHAnsi" w:hAnsiTheme="minorHAnsi"/>
        </w:rPr>
        <w:t xml:space="preserve"> </w:t>
      </w:r>
      <w:r w:rsidR="000F72FA">
        <w:rPr>
          <w:rFonts w:asciiTheme="minorHAnsi" w:hAnsiTheme="minorHAnsi"/>
        </w:rPr>
        <w:fldChar w:fldCharType="begin" w:fldLock="1"/>
      </w:r>
      <w:r w:rsidR="00F012B2">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8]","plainTextFormattedCitation":"[68]","previouslyFormattedCitation":"[68]"},"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68]</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 xml:space="preserve">Raptor knockout </w:t>
      </w:r>
      <w:r w:rsidR="00805A2E" w:rsidRPr="00B21BBD">
        <w:rPr>
          <w:rFonts w:asciiTheme="minorHAnsi" w:hAnsiTheme="minorHAnsi"/>
        </w:rPr>
        <w:t>increases</w:t>
      </w:r>
      <w:r w:rsidR="00805A2E" w:rsidRPr="00B21BBD">
        <w:rPr>
          <w:rFonts w:asciiTheme="minorHAnsi" w:hAnsiTheme="minorHAnsi"/>
        </w:rPr>
        <w:t xml:space="preserve"> </w:t>
      </w:r>
      <w:r w:rsidR="00805A2E" w:rsidRPr="00B21BBD">
        <w:rPr>
          <w:rFonts w:asciiTheme="minorHAnsi" w:hAnsiTheme="minorHAnsi"/>
        </w:rPr>
        <w:t>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F012B2">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9]","plainTextFormattedCitation":"[69]"},"properties":{"noteIndex":0},"schema":"https://github.com/citation-style-language/schema/raw/master/csl-citation.json"}</w:instrText>
      </w:r>
      <w:r w:rsidR="00F012B2">
        <w:rPr>
          <w:rFonts w:asciiTheme="minorHAnsi" w:hAnsiTheme="minorHAnsi"/>
        </w:rPr>
        <w:fldChar w:fldCharType="separate"/>
      </w:r>
      <w:r w:rsidR="00F012B2" w:rsidRPr="00F012B2">
        <w:rPr>
          <w:rFonts w:asciiTheme="minorHAnsi" w:hAnsiTheme="minorHAnsi"/>
          <w:noProof/>
        </w:rPr>
        <w:t>[69]</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DD4746">
        <w:rPr>
          <w:rFonts w:asciiTheme="minorHAnsi" w:hAnsiTheme="minorHAnsi"/>
        </w:rPr>
        <w:t>mechanisms</w:t>
      </w:r>
      <w:r w:rsidR="00DD4746">
        <w:rPr>
          <w:rFonts w:asciiTheme="minorHAnsi" w:hAnsiTheme="minorHAnsi"/>
        </w:rPr>
        <w:t xml:space="preserve"> that wo</w:t>
      </w:r>
      <w:r w:rsidR="008135A7">
        <w:rPr>
          <w:rFonts w:asciiTheme="minorHAnsi" w:hAnsiTheme="minorHAnsi"/>
        </w:rPr>
        <w:t xml:space="preserve">uld influence energy </w:t>
      </w:r>
      <w:r w:rsidR="008135A7">
        <w:rPr>
          <w:rFonts w:asciiTheme="minorHAnsi" w:hAnsiTheme="minorHAnsi"/>
        </w:rPr>
        <w:t>expenditure</w:t>
      </w:r>
      <w:r w:rsidR="008135A7">
        <w:rPr>
          <w:rFonts w:asciiTheme="minorHAnsi" w:hAnsiTheme="minorHAnsi"/>
        </w:rPr>
        <w:t xml:space="preserv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0BCB8A8C" w14:textId="77777777" w:rsidR="00542C29" w:rsidRPr="00ED672B" w:rsidRDefault="00542C29" w:rsidP="00D8246A">
      <w:pPr>
        <w:rPr>
          <w:ins w:id="1651" w:author="Erin Stephenson" w:date="2019-03-13T19:11:00Z"/>
          <w:rFonts w:asciiTheme="minorHAnsi" w:hAnsiTheme="minorHAnsi"/>
          <w:rPrChange w:id="1652" w:author="Erin Stephenson" w:date="2019-03-13T19:33:00Z">
            <w:rPr>
              <w:ins w:id="1653" w:author="Erin Stephenson" w:date="2019-03-13T19:11:00Z"/>
            </w:rPr>
          </w:rPrChange>
        </w:rPr>
      </w:pPr>
    </w:p>
    <w:p w14:paraId="31A7133E" w14:textId="0D2AB9AC" w:rsidR="00905D9A" w:rsidRPr="00C2256A" w:rsidRDefault="00905D9A" w:rsidP="00905D9A">
      <w:pPr>
        <w:rPr>
          <w:ins w:id="1654" w:author="Erin Stephenson" w:date="2019-03-14T12:51:00Z"/>
          <w:rFonts w:asciiTheme="minorHAnsi" w:hAnsiTheme="minorHAnsi"/>
        </w:rPr>
      </w:pPr>
      <w:ins w:id="1655" w:author="Erin Stephenson" w:date="2019-03-14T12:51:00Z">
        <w:r>
          <w:rPr>
            <w:rFonts w:asciiTheme="minorHAnsi" w:hAnsiTheme="minorHAnsi"/>
          </w:rPr>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CRC1 activation [</w:t>
        </w:r>
        <w:commentRangeStart w:id="1656"/>
        <w:r>
          <w:rPr>
            <w:rFonts w:asciiTheme="minorHAnsi" w:hAnsiTheme="minorHAnsi"/>
          </w:rPr>
          <w:t>Castets et al</w:t>
        </w:r>
        <w:commentRangeEnd w:id="1656"/>
        <w:r>
          <w:rPr>
            <w:rStyle w:val="CommentReference"/>
            <w:rFonts w:asciiTheme="minorHAnsi" w:hAnsiTheme="minorHAnsi" w:cstheme="minorBidi"/>
          </w:rPr>
          <w:commentReference w:id="1656"/>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ins>
      <w:ins w:id="1657" w:author="Erin Stephenson" w:date="2019-03-14T12:52:00Z">
        <w:r>
          <w:rPr>
            <w:rFonts w:asciiTheme="minorHAnsi" w:hAnsiTheme="minorHAnsi"/>
          </w:rPr>
          <w:t>[</w:t>
        </w:r>
        <w:commentRangeStart w:id="1658"/>
        <w:r>
          <w:rPr>
            <w:rFonts w:asciiTheme="minorHAnsi" w:hAnsiTheme="minorHAnsi"/>
          </w:rPr>
          <w:t>REF</w:t>
        </w:r>
      </w:ins>
      <w:commentRangeEnd w:id="1658"/>
      <w:ins w:id="1659" w:author="Erin Stephenson" w:date="2019-03-14T12:53:00Z">
        <w:r>
          <w:rPr>
            <w:rStyle w:val="CommentReference"/>
            <w:rFonts w:asciiTheme="minorHAnsi" w:hAnsiTheme="minorHAnsi" w:cstheme="minorBidi"/>
          </w:rPr>
          <w:commentReference w:id="1658"/>
        </w:r>
      </w:ins>
      <w:ins w:id="1660" w:author="Erin Stephenson" w:date="2019-03-14T12:52:00Z">
        <w:r>
          <w:rPr>
            <w:rFonts w:asciiTheme="minorHAnsi" w:hAnsiTheme="minorHAnsi"/>
          </w:rPr>
          <w:t xml:space="preserve">] </w:t>
        </w:r>
      </w:ins>
      <w:ins w:id="1661" w:author="Erin Stephenson" w:date="2019-03-14T12:51:00Z">
        <w:r>
          <w:rPr>
            <w:rFonts w:asciiTheme="minorHAnsi" w:hAnsiTheme="minorHAnsi"/>
          </w:rPr>
          <w:t xml:space="preserve">and our own might be the result of impaired mitophagy/autophagy and the accumulation of damaged and dysfunctional mitochondrial structures. This would explain the apparent oxidative fiber-type shift without </w:t>
        </w:r>
        <w:r>
          <w:rPr>
            <w:rFonts w:asciiTheme="minorHAnsi" w:hAnsiTheme="minorHAnsi"/>
          </w:rPr>
          <w:lastRenderedPageBreak/>
          <w:t>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ins>
    </w:p>
    <w:p w14:paraId="481390CE" w14:textId="77777777" w:rsidR="00905D9A" w:rsidRDefault="00905D9A" w:rsidP="00D8246A">
      <w:pPr>
        <w:rPr>
          <w:ins w:id="1662" w:author="Erin Stephenson" w:date="2019-03-14T12:51:00Z"/>
          <w:rFonts w:asciiTheme="minorHAnsi" w:hAnsiTheme="minorHAnsi"/>
        </w:rPr>
      </w:pPr>
    </w:p>
    <w:p w14:paraId="2E90E7BE" w14:textId="61D79255" w:rsidR="00F63ED9" w:rsidRPr="00ED672B" w:rsidRDefault="00D8246A" w:rsidP="00475EC8">
      <w:pPr>
        <w:rPr>
          <w:ins w:id="1663" w:author="Erin Stephenson" w:date="2019-03-13T16:32:00Z"/>
          <w:rFonts w:asciiTheme="minorHAnsi" w:hAnsiTheme="minorHAnsi"/>
          <w:rPrChange w:id="1664" w:author="Erin Stephenson" w:date="2019-03-13T19:33:00Z">
            <w:rPr>
              <w:ins w:id="1665" w:author="Erin Stephenson" w:date="2019-03-13T16:32:00Z"/>
            </w:rPr>
          </w:rPrChange>
        </w:rPr>
      </w:pPr>
      <w:ins w:id="1666" w:author="Erin Stephenson" w:date="2019-03-13T19:10:00Z">
        <w:r w:rsidRPr="00ED672B">
          <w:rPr>
            <w:rFonts w:asciiTheme="minorHAnsi" w:hAnsiTheme="minorHAnsi"/>
            <w:rPrChange w:id="1667" w:author="Erin Stephenson" w:date="2019-03-13T19:33:00Z">
              <w:rPr/>
            </w:rPrChange>
          </w:rPr>
          <w:t xml:space="preserve">The pathways underlying </w:t>
        </w:r>
      </w:ins>
      <w:ins w:id="1668" w:author="Erin Stephenson" w:date="2019-03-13T20:58:00Z">
        <w:r w:rsidR="008135A7">
          <w:rPr>
            <w:rFonts w:asciiTheme="minorHAnsi" w:hAnsiTheme="minorHAnsi"/>
          </w:rPr>
          <w:t>how</w:t>
        </w:r>
      </w:ins>
      <w:ins w:id="1669" w:author="Erin Stephenson" w:date="2019-03-13T20:57:00Z">
        <w:r w:rsidR="008135A7">
          <w:rPr>
            <w:rFonts w:asciiTheme="minorHAnsi" w:hAnsiTheme="minorHAnsi"/>
          </w:rPr>
          <w:t xml:space="preserve"> mTORC1</w:t>
        </w:r>
      </w:ins>
      <w:ins w:id="1670" w:author="Erin Stephenson" w:date="2019-03-13T19:10:00Z">
        <w:r w:rsidRPr="00ED672B">
          <w:rPr>
            <w:rFonts w:asciiTheme="minorHAnsi" w:hAnsiTheme="minorHAnsi"/>
            <w:rPrChange w:id="1671" w:author="Erin Stephenson" w:date="2019-03-13T19:33:00Z">
              <w:rPr/>
            </w:rPrChange>
          </w:rPr>
          <w:t xml:space="preserve"> </w:t>
        </w:r>
      </w:ins>
      <w:ins w:id="1672" w:author="Erin Stephenson" w:date="2019-03-13T20:58:00Z">
        <w:r w:rsidR="008135A7">
          <w:rPr>
            <w:rFonts w:asciiTheme="minorHAnsi" w:hAnsiTheme="minorHAnsi"/>
          </w:rPr>
          <w:t xml:space="preserve">influences mitochondrial metabolism in skeletal muscle are </w:t>
        </w:r>
      </w:ins>
      <w:ins w:id="1673" w:author="Erin Stephenson" w:date="2019-03-13T19:10:00Z">
        <w:r w:rsidRPr="00ED672B">
          <w:rPr>
            <w:rFonts w:asciiTheme="minorHAnsi" w:hAnsiTheme="minorHAnsi"/>
            <w:rPrChange w:id="1674" w:author="Erin Stephenson" w:date="2019-03-13T19:33:00Z">
              <w:rPr/>
            </w:rPrChange>
          </w:rPr>
          <w:t>unclear</w:t>
        </w:r>
      </w:ins>
      <w:ins w:id="1675" w:author="Erin Stephenson" w:date="2019-03-13T20:58:00Z">
        <w:r w:rsidR="008135A7">
          <w:rPr>
            <w:rFonts w:asciiTheme="minorHAnsi" w:hAnsiTheme="minorHAnsi"/>
          </w:rPr>
          <w:t>,</w:t>
        </w:r>
      </w:ins>
      <w:ins w:id="1676" w:author="Erin Stephenson" w:date="2019-03-13T19:10:00Z">
        <w:r w:rsidRPr="00ED672B">
          <w:rPr>
            <w:rFonts w:asciiTheme="minorHAnsi" w:hAnsiTheme="minorHAnsi"/>
            <w:rPrChange w:id="1677" w:author="Erin Stephenson" w:date="2019-03-13T19:33:00Z">
              <w:rPr/>
            </w:rPrChange>
          </w:rPr>
          <w:t xml:space="preserve"> but since amino acids and fatty acids both re</w:t>
        </w:r>
      </w:ins>
      <w:ins w:id="1678" w:author="Erin Stephenson" w:date="2019-03-13T20:59:00Z">
        <w:r w:rsidR="008135A7">
          <w:rPr>
            <w:rFonts w:asciiTheme="minorHAnsi" w:hAnsiTheme="minorHAnsi"/>
          </w:rPr>
          <w:t>quire</w:t>
        </w:r>
      </w:ins>
      <w:ins w:id="1679" w:author="Erin Stephenson" w:date="2019-03-13T19:10:00Z">
        <w:r w:rsidRPr="00ED672B">
          <w:rPr>
            <w:rFonts w:asciiTheme="minorHAnsi" w:hAnsiTheme="minorHAnsi"/>
            <w:rPrChange w:id="1680" w:author="Erin Stephenson" w:date="2019-03-13T19:33:00Z">
              <w:rPr/>
            </w:rPrChange>
          </w:rPr>
          <w:t xml:space="preserve"> mitochondria </w:t>
        </w:r>
      </w:ins>
      <w:ins w:id="1681" w:author="Erin Stephenson" w:date="2019-03-13T21:01:00Z">
        <w:r w:rsidR="008C0980">
          <w:rPr>
            <w:rFonts w:asciiTheme="minorHAnsi" w:hAnsiTheme="minorHAnsi"/>
          </w:rPr>
          <w:t>for their metabolism</w:t>
        </w:r>
      </w:ins>
      <w:ins w:id="1682" w:author="Erin Stephenson" w:date="2019-03-13T19:10:00Z">
        <w:r w:rsidRPr="00ED672B">
          <w:rPr>
            <w:rFonts w:asciiTheme="minorHAnsi" w:hAnsiTheme="minorHAnsi"/>
            <w:rPrChange w:id="1683" w:author="Erin Stephenson" w:date="2019-03-13T19:33:00Z">
              <w:rPr/>
            </w:rPrChange>
          </w:rPr>
          <w:t>, it is possible that alternation</w:t>
        </w:r>
      </w:ins>
      <w:ins w:id="1684" w:author="Erin Stephenson" w:date="2019-03-13T21:08:00Z">
        <w:r w:rsidR="005D4E7E">
          <w:rPr>
            <w:rFonts w:asciiTheme="minorHAnsi" w:hAnsiTheme="minorHAnsi"/>
          </w:rPr>
          <w:t>s</w:t>
        </w:r>
      </w:ins>
      <w:ins w:id="1685" w:author="Erin Stephenson" w:date="2019-03-13T19:10:00Z">
        <w:r w:rsidRPr="00ED672B">
          <w:rPr>
            <w:rFonts w:asciiTheme="minorHAnsi" w:hAnsiTheme="minorHAnsi"/>
            <w:rPrChange w:id="1686" w:author="Erin Stephenson" w:date="2019-03-13T19:33:00Z">
              <w:rPr/>
            </w:rPrChange>
          </w:rPr>
          <w:t xml:space="preserve"> in substrate flux could result </w:t>
        </w:r>
      </w:ins>
      <w:ins w:id="1687" w:author="Erin Stephenson" w:date="2019-03-13T21:01:00Z">
        <w:r w:rsidR="008C0980">
          <w:rPr>
            <w:rFonts w:asciiTheme="minorHAnsi" w:hAnsiTheme="minorHAnsi"/>
          </w:rPr>
          <w:t xml:space="preserve">in </w:t>
        </w:r>
      </w:ins>
      <w:ins w:id="1688" w:author="Erin Stephenson" w:date="2019-03-13T21:02:00Z">
        <w:r w:rsidR="008C0980">
          <w:rPr>
            <w:rFonts w:asciiTheme="minorHAnsi" w:hAnsiTheme="minorHAnsi"/>
          </w:rPr>
          <w:t xml:space="preserve">a transition toward </w:t>
        </w:r>
      </w:ins>
      <w:ins w:id="1689" w:author="Erin Stephenson" w:date="2019-03-13T19:10:00Z">
        <w:r w:rsidRPr="00ED672B">
          <w:rPr>
            <w:rFonts w:asciiTheme="minorHAnsi" w:hAnsiTheme="minorHAnsi"/>
            <w:rPrChange w:id="1690" w:author="Erin Stephenson" w:date="2019-03-13T19:33:00Z">
              <w:rPr/>
            </w:rPrChange>
          </w:rPr>
          <w:t>more oxidative fibers</w:t>
        </w:r>
      </w:ins>
      <w:ins w:id="1691" w:author="Erin Stephenson" w:date="2019-03-13T21:02:00Z">
        <w:r w:rsidR="008C0980">
          <w:rPr>
            <w:rFonts w:asciiTheme="minorHAnsi" w:hAnsiTheme="minorHAnsi"/>
          </w:rPr>
          <w:t xml:space="preserve"> within the muscle</w:t>
        </w:r>
      </w:ins>
      <w:ins w:id="1692" w:author="Erin Stephenson" w:date="2019-03-13T21:24:00Z">
        <w:r w:rsidR="001D14AE">
          <w:rPr>
            <w:rFonts w:asciiTheme="minorHAnsi" w:hAnsiTheme="minorHAnsi"/>
          </w:rPr>
          <w:t xml:space="preserve"> in a muscle-autonomous </w:t>
        </w:r>
      </w:ins>
      <w:ins w:id="1693" w:author="Erin Stephenson" w:date="2019-03-13T21:25:00Z">
        <w:r w:rsidR="001D14AE">
          <w:rPr>
            <w:rFonts w:asciiTheme="minorHAnsi" w:hAnsiTheme="minorHAnsi"/>
          </w:rPr>
          <w:t>way</w:t>
        </w:r>
      </w:ins>
      <w:ins w:id="1694" w:author="Erin Stephenson" w:date="2019-03-13T19:10:00Z">
        <w:r w:rsidRPr="00ED672B">
          <w:rPr>
            <w:rFonts w:asciiTheme="minorHAnsi" w:hAnsiTheme="minorHAnsi"/>
            <w:rPrChange w:id="1695" w:author="Erin Stephenson" w:date="2019-03-13T19:33:00Z">
              <w:rPr/>
            </w:rPrChange>
          </w:rPr>
          <w:t xml:space="preserve">, </w:t>
        </w:r>
      </w:ins>
      <w:ins w:id="1696" w:author="Erin Stephenson" w:date="2019-03-13T21:08:00Z">
        <w:r w:rsidR="005D4E7E">
          <w:rPr>
            <w:rFonts w:asciiTheme="minorHAnsi" w:hAnsiTheme="minorHAnsi"/>
          </w:rPr>
          <w:t xml:space="preserve">depending on the tissues needs. For example, it has been suggested that </w:t>
        </w:r>
      </w:ins>
      <w:ins w:id="1697" w:author="Erin Stephenson" w:date="2019-03-13T21:21:00Z">
        <w:r w:rsidR="00A76685">
          <w:rPr>
            <w:rFonts w:asciiTheme="minorHAnsi" w:hAnsiTheme="minorHAnsi"/>
          </w:rPr>
          <w:t xml:space="preserve">skeletal muscle </w:t>
        </w:r>
      </w:ins>
      <w:ins w:id="1698" w:author="Erin Stephenson" w:date="2019-03-13T21:20:00Z">
        <w:r w:rsidR="00A76685" w:rsidRPr="00A76685">
          <w:rPr>
            <w:rFonts w:asciiTheme="minorHAnsi" w:hAnsiTheme="minorHAnsi"/>
            <w:i/>
            <w:rPrChange w:id="1699" w:author="Erin Stephenson" w:date="2019-03-13T21:21:00Z">
              <w:rPr>
                <w:rFonts w:asciiTheme="minorHAnsi" w:hAnsiTheme="minorHAnsi"/>
              </w:rPr>
            </w:rPrChange>
          </w:rPr>
          <w:t>Nprl2</w:t>
        </w:r>
        <w:r w:rsidR="00A76685">
          <w:rPr>
            <w:rFonts w:asciiTheme="minorHAnsi" w:hAnsiTheme="minorHAnsi"/>
          </w:rPr>
          <w:t xml:space="preserve"> deletion </w:t>
        </w:r>
      </w:ins>
      <w:ins w:id="1700" w:author="Erin Stephenson" w:date="2019-03-13T21:21:00Z">
        <w:r w:rsidR="00A76685">
          <w:rPr>
            <w:rFonts w:asciiTheme="minorHAnsi" w:hAnsiTheme="minorHAnsi"/>
          </w:rPr>
          <w:t xml:space="preserve">increases </w:t>
        </w:r>
      </w:ins>
      <w:ins w:id="1701" w:author="Erin Stephenson" w:date="2019-03-13T21:08:00Z">
        <w:r w:rsidR="005D4E7E">
          <w:rPr>
            <w:rFonts w:asciiTheme="minorHAnsi" w:hAnsiTheme="minorHAnsi"/>
          </w:rPr>
          <w:t xml:space="preserve">aerobic glycolysis in order to provide more TCA cycle intermediates for </w:t>
        </w:r>
      </w:ins>
      <w:ins w:id="1702" w:author="Erin Stephenson" w:date="2019-03-13T21:17:00Z">
        <w:r w:rsidR="00271C69">
          <w:rPr>
            <w:rFonts w:asciiTheme="minorHAnsi" w:hAnsiTheme="minorHAnsi"/>
          </w:rPr>
          <w:t>non-essential</w:t>
        </w:r>
      </w:ins>
      <w:ins w:id="1703" w:author="Erin Stephenson" w:date="2019-03-13T21:08:00Z">
        <w:r w:rsidR="005D4E7E">
          <w:rPr>
            <w:rFonts w:asciiTheme="minorHAnsi" w:hAnsiTheme="minorHAnsi"/>
          </w:rPr>
          <w:t xml:space="preserve"> amino acid synthesis</w:t>
        </w:r>
      </w:ins>
      <w:ins w:id="1704" w:author="Erin Stephenson" w:date="2019-03-13T21:19:00Z">
        <w:r w:rsidR="002027A1">
          <w:rPr>
            <w:rFonts w:asciiTheme="minorHAnsi" w:hAnsiTheme="minorHAnsi"/>
          </w:rPr>
          <w:t xml:space="preserve"> [</w:t>
        </w:r>
        <w:commentRangeStart w:id="1705"/>
        <w:r w:rsidR="002027A1">
          <w:rPr>
            <w:rFonts w:asciiTheme="minorHAnsi" w:hAnsiTheme="minorHAnsi"/>
          </w:rPr>
          <w:t>Dutchak 2018 Cell reports</w:t>
        </w:r>
      </w:ins>
      <w:commentRangeEnd w:id="1705"/>
      <w:ins w:id="1706" w:author="Erin Stephenson" w:date="2019-03-13T21:20:00Z">
        <w:r w:rsidR="002027A1">
          <w:rPr>
            <w:rStyle w:val="CommentReference"/>
            <w:rFonts w:asciiTheme="minorHAnsi" w:hAnsiTheme="minorHAnsi" w:cstheme="minorBidi"/>
          </w:rPr>
          <w:commentReference w:id="1705"/>
        </w:r>
      </w:ins>
      <w:ins w:id="1707" w:author="Erin Stephenson" w:date="2019-03-13T21:19:00Z">
        <w:r w:rsidR="002027A1">
          <w:rPr>
            <w:rFonts w:asciiTheme="minorHAnsi" w:hAnsiTheme="minorHAnsi"/>
          </w:rPr>
          <w:t>]</w:t>
        </w:r>
      </w:ins>
      <w:ins w:id="1708" w:author="Erin Stephenson" w:date="2019-03-13T21:10:00Z">
        <w:r w:rsidR="005D4E7E">
          <w:rPr>
            <w:rFonts w:asciiTheme="minorHAnsi" w:hAnsiTheme="minorHAnsi"/>
          </w:rPr>
          <w:t>.</w:t>
        </w:r>
      </w:ins>
      <w:ins w:id="1709" w:author="Erin Stephenson" w:date="2019-03-13T21:08:00Z">
        <w:r w:rsidR="005D4E7E">
          <w:rPr>
            <w:rFonts w:asciiTheme="minorHAnsi" w:hAnsiTheme="minorHAnsi"/>
          </w:rPr>
          <w:t xml:space="preserve"> </w:t>
        </w:r>
      </w:ins>
      <w:ins w:id="1710" w:author="Erin Stephenson" w:date="2019-03-13T21:18:00Z">
        <w:r w:rsidR="002027A1">
          <w:rPr>
            <w:rFonts w:asciiTheme="minorHAnsi" w:hAnsiTheme="minorHAnsi"/>
          </w:rPr>
          <w:t xml:space="preserve">Similarly, increased fatty acid uptake into the muscle </w:t>
        </w:r>
      </w:ins>
      <w:ins w:id="1711" w:author="Erin Stephenson" w:date="2019-03-13T21:02:00Z">
        <w:r w:rsidR="008C0980">
          <w:rPr>
            <w:rFonts w:asciiTheme="minorHAnsi" w:hAnsiTheme="minorHAnsi"/>
          </w:rPr>
          <w:t>might influence rates of</w:t>
        </w:r>
      </w:ins>
      <w:ins w:id="1712" w:author="Erin Stephenson" w:date="2019-03-13T19:10:00Z">
        <w:r w:rsidRPr="00ED672B">
          <w:rPr>
            <w:rFonts w:asciiTheme="minorHAnsi" w:hAnsiTheme="minorHAnsi"/>
            <w:rPrChange w:id="1713" w:author="Erin Stephenson" w:date="2019-03-13T19:33:00Z">
              <w:rPr/>
            </w:rPrChange>
          </w:rPr>
          <w:t xml:space="preserve"> lipid oxidation and</w:t>
        </w:r>
      </w:ins>
      <w:ins w:id="1714" w:author="Erin Stephenson" w:date="2019-03-13T21:02:00Z">
        <w:r w:rsidR="008C0980">
          <w:rPr>
            <w:rFonts w:asciiTheme="minorHAnsi" w:hAnsiTheme="minorHAnsi"/>
          </w:rPr>
          <w:t xml:space="preserve">, </w:t>
        </w:r>
      </w:ins>
      <w:ins w:id="1715" w:author="Erin Stephenson" w:date="2019-03-13T21:03:00Z">
        <w:r w:rsidR="008C0980">
          <w:rPr>
            <w:rFonts w:asciiTheme="minorHAnsi" w:hAnsiTheme="minorHAnsi"/>
          </w:rPr>
          <w:t>consequently</w:t>
        </w:r>
      </w:ins>
      <w:ins w:id="1716" w:author="Erin Stephenson" w:date="2019-03-13T21:02:00Z">
        <w:r w:rsidR="008C0980">
          <w:rPr>
            <w:rFonts w:asciiTheme="minorHAnsi" w:hAnsiTheme="minorHAnsi"/>
          </w:rPr>
          <w:t>,</w:t>
        </w:r>
      </w:ins>
      <w:ins w:id="1717" w:author="Erin Stephenson" w:date="2019-03-13T19:10:00Z">
        <w:r w:rsidRPr="00ED672B">
          <w:rPr>
            <w:rFonts w:asciiTheme="minorHAnsi" w:hAnsiTheme="minorHAnsi"/>
            <w:rPrChange w:id="1718" w:author="Erin Stephenson" w:date="2019-03-13T19:33:00Z">
              <w:rPr/>
            </w:rPrChange>
          </w:rPr>
          <w:t xml:space="preserve"> </w:t>
        </w:r>
      </w:ins>
      <w:ins w:id="1719" w:author="Erin Stephenson" w:date="2019-03-13T21:02:00Z">
        <w:r w:rsidR="008C0980">
          <w:rPr>
            <w:rFonts w:asciiTheme="minorHAnsi" w:hAnsiTheme="minorHAnsi"/>
          </w:rPr>
          <w:t>alter</w:t>
        </w:r>
      </w:ins>
      <w:ins w:id="1720" w:author="Erin Stephenson" w:date="2019-03-13T19:10:00Z">
        <w:r w:rsidRPr="00ED672B">
          <w:rPr>
            <w:rFonts w:asciiTheme="minorHAnsi" w:hAnsiTheme="minorHAnsi"/>
            <w:rPrChange w:id="1721" w:author="Erin Stephenson" w:date="2019-03-13T19:33:00Z">
              <w:rPr/>
            </w:rPrChange>
          </w:rPr>
          <w:t xml:space="preserve"> adiposity.  This hypothesis is consistent with anti-obesogenic effects of muscle specific </w:t>
        </w:r>
        <w:r w:rsidRPr="00ED672B">
          <w:rPr>
            <w:rFonts w:asciiTheme="minorHAnsi" w:hAnsiTheme="minorHAnsi"/>
            <w:i/>
            <w:rPrChange w:id="1722" w:author="Erin Stephenson" w:date="2019-03-13T19:33:00Z">
              <w:rPr>
                <w:i/>
              </w:rPr>
            </w:rPrChange>
          </w:rPr>
          <w:t>Cd36</w:t>
        </w:r>
        <w:r w:rsidRPr="00ED672B">
          <w:rPr>
            <w:rFonts w:asciiTheme="minorHAnsi" w:hAnsiTheme="minorHAnsi"/>
            <w:rPrChange w:id="1723" w:author="Erin Stephenson" w:date="2019-03-13T19:33:00Z">
              <w:rPr/>
            </w:rPrChange>
          </w:rPr>
          <w:t xml:space="preserve"> overexpression </w:t>
        </w:r>
        <w:r w:rsidRPr="00ED672B">
          <w:rPr>
            <w:rFonts w:asciiTheme="minorHAnsi" w:hAnsiTheme="minorHAnsi"/>
            <w:rPrChange w:id="1724" w:author="Erin Stephenson" w:date="2019-03-13T19:33:00Z">
              <w:rPr/>
            </w:rPrChange>
          </w:rPr>
          <w:fldChar w:fldCharType="begin" w:fldLock="1"/>
        </w:r>
      </w:ins>
      <w:r w:rsidR="00F012B2">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0]","plainTextFormattedCitation":"[70]","previouslyFormattedCitation":"[69]"},"properties":{"noteIndex":0},"schema":"https://github.com/citation-style-language/schema/raw/master/csl-citation.json"}</w:instrText>
      </w:r>
      <w:ins w:id="1725" w:author="Erin Stephenson" w:date="2019-03-13T19:10:00Z">
        <w:r w:rsidRPr="00ED672B">
          <w:rPr>
            <w:rFonts w:asciiTheme="minorHAnsi" w:hAnsiTheme="minorHAnsi"/>
            <w:rPrChange w:id="1726" w:author="Erin Stephenson" w:date="2019-03-13T19:33:00Z">
              <w:rPr/>
            </w:rPrChange>
          </w:rPr>
          <w:fldChar w:fldCharType="separate"/>
        </w:r>
      </w:ins>
      <w:r w:rsidR="00F012B2" w:rsidRPr="00F012B2">
        <w:rPr>
          <w:rFonts w:asciiTheme="minorHAnsi" w:hAnsiTheme="minorHAnsi"/>
          <w:noProof/>
        </w:rPr>
        <w:t>[70]</w:t>
      </w:r>
      <w:ins w:id="1727" w:author="Erin Stephenson" w:date="2019-03-13T19:10:00Z">
        <w:r w:rsidRPr="00ED672B">
          <w:rPr>
            <w:rFonts w:asciiTheme="minorHAnsi" w:hAnsiTheme="minorHAnsi"/>
            <w:rPrChange w:id="1728" w:author="Erin Stephenson" w:date="2019-03-13T19:33:00Z">
              <w:rPr/>
            </w:rPrChange>
          </w:rPr>
          <w:fldChar w:fldCharType="end"/>
        </w:r>
        <w:r w:rsidRPr="00ED672B">
          <w:rPr>
            <w:rFonts w:asciiTheme="minorHAnsi" w:hAnsiTheme="minorHAnsi"/>
            <w:rPrChange w:id="1729" w:author="Erin Stephenson" w:date="2019-03-13T19:33:00Z">
              <w:rPr/>
            </w:rPrChange>
          </w:rPr>
          <w:t xml:space="preserve"> and with the observation that elevated free fatty acids can promote mitochondrial biogenesis </w:t>
        </w:r>
        <w:r w:rsidRPr="00ED672B">
          <w:rPr>
            <w:rFonts w:asciiTheme="minorHAnsi" w:hAnsiTheme="minorHAnsi"/>
            <w:rPrChange w:id="1730" w:author="Erin Stephenson" w:date="2019-03-13T19:33:00Z">
              <w:rPr/>
            </w:rPrChange>
          </w:rPr>
          <w:fldChar w:fldCharType="begin" w:fldLock="1"/>
        </w:r>
      </w:ins>
      <w:r w:rsidR="00F012B2">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1]","plainTextFormattedCitation":"[71]","previouslyFormattedCitation":"[70]"},"properties":{"noteIndex":0},"schema":"https://github.com/citation-style-language/schema/raw/master/csl-citation.json"}</w:instrText>
      </w:r>
      <w:ins w:id="1731" w:author="Erin Stephenson" w:date="2019-03-13T19:10:00Z">
        <w:r w:rsidRPr="00ED672B">
          <w:rPr>
            <w:rFonts w:asciiTheme="minorHAnsi" w:hAnsiTheme="minorHAnsi"/>
            <w:rPrChange w:id="1732" w:author="Erin Stephenson" w:date="2019-03-13T19:33:00Z">
              <w:rPr/>
            </w:rPrChange>
          </w:rPr>
          <w:fldChar w:fldCharType="separate"/>
        </w:r>
      </w:ins>
      <w:r w:rsidR="00F012B2" w:rsidRPr="00F012B2">
        <w:rPr>
          <w:rFonts w:asciiTheme="minorHAnsi" w:hAnsiTheme="minorHAnsi"/>
          <w:noProof/>
        </w:rPr>
        <w:t>[71]</w:t>
      </w:r>
      <w:ins w:id="1733" w:author="Erin Stephenson" w:date="2019-03-13T19:10:00Z">
        <w:r w:rsidRPr="00ED672B">
          <w:rPr>
            <w:rFonts w:asciiTheme="minorHAnsi" w:hAnsiTheme="minorHAnsi"/>
            <w:rPrChange w:id="1734" w:author="Erin Stephenson" w:date="2019-03-13T19:33:00Z">
              <w:rPr/>
            </w:rPrChange>
          </w:rPr>
          <w:fldChar w:fldCharType="end"/>
        </w:r>
        <w:r w:rsidRPr="00ED672B">
          <w:rPr>
            <w:rFonts w:asciiTheme="minorHAnsi" w:hAnsiTheme="minorHAnsi"/>
            <w:rPrChange w:id="1735" w:author="Erin Stephenson" w:date="2019-03-13T19:33:00Z">
              <w:rPr/>
            </w:rPrChange>
          </w:rPr>
          <w:t xml:space="preserve">.  Increased nutrient uptake, coupled with elevated mitochondria </w:t>
        </w:r>
      </w:ins>
      <w:ins w:id="1736" w:author="Erin Stephenson" w:date="2019-03-13T21:24:00Z">
        <w:r w:rsidR="001D14AE">
          <w:rPr>
            <w:rFonts w:asciiTheme="minorHAnsi" w:hAnsiTheme="minorHAnsi"/>
          </w:rPr>
          <w:t>could potentially</w:t>
        </w:r>
      </w:ins>
      <w:ins w:id="1737" w:author="Erin Stephenson" w:date="2019-03-13T19:10:00Z">
        <w:r w:rsidR="001D14AE" w:rsidRPr="001D14AE">
          <w:rPr>
            <w:rFonts w:asciiTheme="minorHAnsi" w:hAnsiTheme="minorHAnsi"/>
          </w:rPr>
          <w:t xml:space="preserve"> </w:t>
        </w:r>
        <w:r w:rsidRPr="00ED672B">
          <w:rPr>
            <w:rFonts w:asciiTheme="minorHAnsi" w:hAnsiTheme="minorHAnsi"/>
            <w:rPrChange w:id="1738" w:author="Erin Stephenson" w:date="2019-03-13T19:33:00Z">
              <w:rPr/>
            </w:rPrChange>
          </w:rPr>
          <w:t xml:space="preserve">produce more ATP in these cells. As such muscle </w:t>
        </w:r>
        <w:r w:rsidRPr="00ED672B">
          <w:rPr>
            <w:rFonts w:asciiTheme="minorHAnsi" w:hAnsiTheme="minorHAnsi"/>
            <w:i/>
            <w:rPrChange w:id="1739" w:author="Erin Stephenson" w:date="2019-03-13T19:33:00Z">
              <w:rPr>
                <w:i/>
              </w:rPr>
            </w:rPrChange>
          </w:rPr>
          <w:t>Tsc1</w:t>
        </w:r>
        <w:r w:rsidRPr="00ED672B">
          <w:rPr>
            <w:rFonts w:asciiTheme="minorHAnsi" w:hAnsiTheme="minorHAnsi"/>
            <w:rPrChange w:id="1740" w:author="Erin Stephenson" w:date="2019-03-13T19:33:00Z">
              <w:rPr/>
            </w:rPrChange>
          </w:rPr>
          <w:t xml:space="preserve"> knockout animals could be plausibly thermogenic due to </w:t>
        </w:r>
      </w:ins>
      <w:ins w:id="1741" w:author="Erin Stephenson" w:date="2019-03-13T21:25:00Z">
        <w:r w:rsidR="001D14AE">
          <w:rPr>
            <w:rFonts w:asciiTheme="minorHAnsi" w:hAnsiTheme="minorHAnsi"/>
          </w:rPr>
          <w:t xml:space="preserve">the combined effects of </w:t>
        </w:r>
      </w:ins>
      <w:ins w:id="1742" w:author="Erin Stephenson" w:date="2019-03-13T19:10:00Z">
        <w:r w:rsidRPr="00ED672B">
          <w:rPr>
            <w:rFonts w:asciiTheme="minorHAnsi" w:hAnsiTheme="minorHAnsi"/>
            <w:rPrChange w:id="1743" w:author="Erin Stephenson" w:date="2019-03-13T19:33:00Z">
              <w:rPr/>
            </w:rPrChange>
          </w:rPr>
          <w:t>multiple muscle-autonomous adaptations</w:t>
        </w:r>
      </w:ins>
      <w:ins w:id="1744" w:author="Erin Stephenson" w:date="2019-03-13T21:25:00Z">
        <w:r w:rsidR="001D14AE">
          <w:rPr>
            <w:rFonts w:asciiTheme="minorHAnsi" w:hAnsiTheme="minorHAnsi"/>
          </w:rPr>
          <w:t>,</w:t>
        </w:r>
      </w:ins>
      <w:ins w:id="1745" w:author="Erin Stephenson" w:date="2019-03-13T19:10:00Z">
        <w:r w:rsidRPr="00ED672B">
          <w:rPr>
            <w:rFonts w:asciiTheme="minorHAnsi" w:hAnsiTheme="minorHAnsi"/>
            <w:rPrChange w:id="1746" w:author="Erin Stephenson" w:date="2019-03-13T19:33:00Z">
              <w:rPr/>
            </w:rPrChange>
          </w:rPr>
          <w:t xml:space="preserve"> including </w:t>
        </w:r>
      </w:ins>
      <w:ins w:id="1747" w:author="Erin Stephenson" w:date="2019-03-13T21:25:00Z">
        <w:r w:rsidR="001D14AE">
          <w:rPr>
            <w:rFonts w:asciiTheme="minorHAnsi" w:hAnsiTheme="minorHAnsi"/>
          </w:rPr>
          <w:t xml:space="preserve">(but not limited to) </w:t>
        </w:r>
      </w:ins>
      <w:ins w:id="1748" w:author="Erin Stephenson" w:date="2019-03-13T19:10:00Z">
        <w:r w:rsidRPr="00ED672B">
          <w:rPr>
            <w:rFonts w:asciiTheme="minorHAnsi" w:hAnsiTheme="minorHAnsi"/>
            <w:rPrChange w:id="1749" w:author="Erin Stephenson" w:date="2019-03-13T19:33:00Z">
              <w:rPr/>
            </w:rPrChange>
          </w:rPr>
          <w:t xml:space="preserve">amino </w:t>
        </w:r>
      </w:ins>
      <w:ins w:id="1750" w:author="Erin Stephenson" w:date="2019-03-13T21:25:00Z">
        <w:r w:rsidR="001D14AE">
          <w:rPr>
            <w:rFonts w:asciiTheme="minorHAnsi" w:hAnsiTheme="minorHAnsi"/>
          </w:rPr>
          <w:t xml:space="preserve">acid </w:t>
        </w:r>
      </w:ins>
      <w:ins w:id="1751" w:author="Erin Stephenson" w:date="2019-03-13T19:10:00Z">
        <w:r w:rsidRPr="00ED672B">
          <w:rPr>
            <w:rFonts w:asciiTheme="minorHAnsi" w:hAnsiTheme="minorHAnsi"/>
            <w:rPrChange w:id="1752" w:author="Erin Stephenson" w:date="2019-03-13T19:33:00Z">
              <w:rPr/>
            </w:rPrChange>
          </w:rPr>
          <w:t xml:space="preserve">and fatty acid transport, mitochondrial activity and sarcolipin-mediated uncoupling </w:t>
        </w:r>
      </w:ins>
    </w:p>
    <w:p w14:paraId="5DBD9610" w14:textId="6E777F7E" w:rsidR="00556422" w:rsidRPr="00ED672B" w:rsidRDefault="00556422" w:rsidP="00556422">
      <w:pPr>
        <w:rPr>
          <w:ins w:id="1753" w:author="Erin Stephenson" w:date="2019-03-13T17:11:00Z"/>
          <w:rFonts w:asciiTheme="minorHAnsi" w:hAnsiTheme="minorHAnsi"/>
          <w:rPrChange w:id="1754" w:author="Erin Stephenson" w:date="2019-03-13T19:33:00Z">
            <w:rPr>
              <w:ins w:id="1755" w:author="Erin Stephenson" w:date="2019-03-13T17:11:00Z"/>
            </w:rPr>
          </w:rPrChange>
        </w:rPr>
      </w:pPr>
    </w:p>
    <w:p w14:paraId="6320D5D1" w14:textId="260DA400" w:rsidR="00D86AFE" w:rsidRPr="00ED672B" w:rsidDel="0093027F" w:rsidRDefault="006E24D9" w:rsidP="00A922D2">
      <w:pPr>
        <w:rPr>
          <w:del w:id="1756" w:author="Erin Stephenson" w:date="2019-03-13T16:52:00Z"/>
          <w:rFonts w:asciiTheme="minorHAnsi" w:hAnsiTheme="minorHAnsi"/>
          <w:rPrChange w:id="1757" w:author="Erin Stephenson" w:date="2019-03-13T19:33:00Z">
            <w:rPr>
              <w:del w:id="1758" w:author="Erin Stephenson" w:date="2019-03-13T16:52:00Z"/>
            </w:rPr>
          </w:rPrChange>
        </w:rPr>
      </w:pPr>
      <w:ins w:id="1759" w:author="Erin Stephenson" w:date="2019-03-14T12:48:00Z">
        <w:r>
          <w:rPr>
            <w:rFonts w:asciiTheme="minorHAnsi" w:hAnsiTheme="minorHAnsi"/>
          </w:rPr>
          <w:t>Another consideration</w:t>
        </w:r>
      </w:ins>
      <w:commentRangeStart w:id="1760"/>
      <w:ins w:id="1761" w:author="Erin Stephenson" w:date="2019-03-13T21:26:00Z">
        <w:r w:rsidR="00582F0B">
          <w:rPr>
            <w:rFonts w:asciiTheme="minorHAnsi" w:hAnsiTheme="minorHAnsi"/>
          </w:rPr>
          <w:t xml:space="preserve"> that</w:t>
        </w:r>
      </w:ins>
      <w:ins w:id="1762" w:author="Erin Stephenson" w:date="2019-03-14T12:48:00Z">
        <w:r>
          <w:rPr>
            <w:rFonts w:asciiTheme="minorHAnsi" w:hAnsiTheme="minorHAnsi"/>
          </w:rPr>
          <w:t xml:space="preserve"> must be made is that</w:t>
        </w:r>
      </w:ins>
      <w:ins w:id="1763" w:author="Erin Stephenson" w:date="2019-03-13T21:26:00Z">
        <w:r w:rsidR="00582F0B">
          <w:rPr>
            <w:rFonts w:asciiTheme="minorHAnsi" w:hAnsiTheme="minorHAnsi"/>
          </w:rPr>
          <w:t xml:space="preserve"> t</w:t>
        </w:r>
      </w:ins>
      <w:del w:id="1764" w:author="Erin Stephenson" w:date="2019-03-11T17:31:00Z">
        <w:r w:rsidR="00D86AFE" w:rsidRPr="00ED672B" w:rsidDel="00543A43">
          <w:rPr>
            <w:rFonts w:asciiTheme="minorHAnsi" w:hAnsiTheme="minorHAnsi"/>
            <w:rPrChange w:id="1765" w:author="Erin Stephenson" w:date="2019-03-13T19:33:00Z">
              <w:rPr/>
            </w:rPrChange>
          </w:rPr>
          <w:delText xml:space="preserve"> </w:delText>
        </w:r>
      </w:del>
      <w:del w:id="1766" w:author="Erin Stephenson" w:date="2019-03-13T16:57:00Z">
        <w:r w:rsidR="00D86AFE" w:rsidRPr="00ED672B" w:rsidDel="00BB243B">
          <w:rPr>
            <w:rFonts w:asciiTheme="minorHAnsi" w:hAnsiTheme="minorHAnsi"/>
            <w:rPrChange w:id="1767" w:author="Erin Stephenson" w:date="2019-03-13T19:33:00Z">
              <w:rPr/>
            </w:rPrChange>
          </w:rPr>
          <w:delText xml:space="preserve">Candidate gene studies on aging have </w:delText>
        </w:r>
      </w:del>
      <w:del w:id="1768" w:author="Erin Stephenson" w:date="2019-03-11T17:32:00Z">
        <w:r w:rsidR="00D86AFE" w:rsidRPr="00ED672B" w:rsidDel="00543A43">
          <w:rPr>
            <w:rFonts w:asciiTheme="minorHAnsi" w:hAnsiTheme="minorHAnsi"/>
            <w:rPrChange w:id="1769" w:author="Erin Stephenson" w:date="2019-03-13T19:33:00Z">
              <w:rPr/>
            </w:rPrChange>
          </w:rPr>
          <w:delText xml:space="preserve">also </w:delText>
        </w:r>
      </w:del>
      <w:del w:id="1770" w:author="Erin Stephenson" w:date="2019-03-13T16:57:00Z">
        <w:r w:rsidR="00D86AFE" w:rsidRPr="00ED672B" w:rsidDel="00BB243B">
          <w:rPr>
            <w:rFonts w:asciiTheme="minorHAnsi" w:hAnsiTheme="minorHAnsi"/>
            <w:rPrChange w:id="1771" w:author="Erin Stephenson" w:date="2019-03-13T19:33:00Z">
              <w:rPr/>
            </w:rPrChange>
          </w:rPr>
          <w:delText>implicated genes with important roles in muscle</w:delText>
        </w:r>
      </w:del>
      <w:del w:id="1772" w:author="Erin Stephenson" w:date="2019-03-11T17:32:00Z">
        <w:r w:rsidR="00D86AFE" w:rsidRPr="00ED672B" w:rsidDel="00543A43">
          <w:rPr>
            <w:rFonts w:asciiTheme="minorHAnsi" w:hAnsiTheme="minorHAnsi"/>
            <w:rPrChange w:id="1773" w:author="Erin Stephenson" w:date="2019-03-13T19:33:00Z">
              <w:rPr/>
            </w:rPrChange>
          </w:rPr>
          <w:delText xml:space="preserve"> </w:delText>
        </w:r>
      </w:del>
      <w:del w:id="1774" w:author="Erin Stephenson" w:date="2019-03-11T17:31:00Z">
        <w:r w:rsidR="00D86AFE" w:rsidRPr="00ED672B" w:rsidDel="00543A43">
          <w:rPr>
            <w:rFonts w:asciiTheme="minorHAnsi" w:hAnsiTheme="minorHAnsi"/>
            <w:rPrChange w:id="1775" w:author="Erin Stephenson" w:date="2019-03-13T19:33:00Z">
              <w:rPr/>
            </w:rPrChange>
          </w:rPr>
          <w:delText>tissue</w:delText>
        </w:r>
      </w:del>
      <w:del w:id="1776" w:author="Erin Stephenson" w:date="2019-03-13T16:57:00Z">
        <w:r w:rsidR="00D86AFE" w:rsidRPr="00ED672B" w:rsidDel="00BB243B">
          <w:rPr>
            <w:rFonts w:asciiTheme="minorHAnsi" w:hAnsiTheme="minorHAnsi"/>
            <w:rPrChange w:id="1777" w:author="Erin Stephenson" w:date="2019-03-13T19:33:00Z">
              <w:rPr/>
            </w:rPrChange>
          </w:rPr>
          <w:delText xml:space="preserve">, </w:delText>
        </w:r>
      </w:del>
      <w:del w:id="1778" w:author="Erin Stephenson" w:date="2019-03-11T17:32:00Z">
        <w:r w:rsidR="00D86AFE" w:rsidRPr="00ED672B" w:rsidDel="00543A43">
          <w:rPr>
            <w:rFonts w:asciiTheme="minorHAnsi" w:hAnsiTheme="minorHAnsi"/>
            <w:rPrChange w:id="1779" w:author="Erin Stephenson" w:date="2019-03-13T19:33:00Z">
              <w:rPr/>
            </w:rPrChange>
          </w:rPr>
          <w:delText>such as</w:delText>
        </w:r>
      </w:del>
      <w:del w:id="1780" w:author="Erin Stephenson" w:date="2019-03-13T16:57:00Z">
        <w:r w:rsidR="00D86AFE" w:rsidRPr="00ED672B" w:rsidDel="00BB243B">
          <w:rPr>
            <w:rFonts w:asciiTheme="minorHAnsi" w:hAnsiTheme="minorHAnsi"/>
            <w:rPrChange w:id="1781" w:author="Erin Stephenson" w:date="2019-03-13T19:33:00Z">
              <w:rPr/>
            </w:rPrChange>
          </w:rPr>
          <w:delText xml:space="preserve"> </w:delText>
        </w:r>
        <w:r w:rsidR="00D86AFE" w:rsidRPr="00ED672B" w:rsidDel="00BB243B">
          <w:rPr>
            <w:rFonts w:asciiTheme="minorHAnsi" w:hAnsiTheme="minorHAnsi"/>
            <w:i/>
            <w:rPrChange w:id="1782" w:author="Erin Stephenson" w:date="2019-03-13T19:33:00Z">
              <w:rPr>
                <w:i/>
              </w:rPr>
            </w:rPrChange>
          </w:rPr>
          <w:delText>IGF1R</w:delText>
        </w:r>
        <w:r w:rsidR="00D86AFE" w:rsidRPr="00ED672B" w:rsidDel="00BB243B">
          <w:rPr>
            <w:rFonts w:asciiTheme="minorHAnsi" w:hAnsiTheme="minorHAnsi"/>
            <w:rPrChange w:id="1783" w:author="Erin Stephenson" w:date="2019-03-13T19:33:00Z">
              <w:rPr/>
            </w:rPrChange>
          </w:rPr>
          <w:delText xml:space="preserve">, </w:delText>
        </w:r>
        <w:r w:rsidR="00D86AFE" w:rsidRPr="00ED672B" w:rsidDel="00BB243B">
          <w:rPr>
            <w:rFonts w:asciiTheme="minorHAnsi" w:hAnsiTheme="minorHAnsi"/>
            <w:i/>
            <w:rPrChange w:id="1784" w:author="Erin Stephenson" w:date="2019-03-13T19:33:00Z">
              <w:rPr>
                <w:i/>
              </w:rPr>
            </w:rPrChange>
          </w:rPr>
          <w:delText>AKT1</w:delText>
        </w:r>
        <w:r w:rsidR="00D86AFE" w:rsidRPr="00ED672B" w:rsidDel="00BB243B">
          <w:rPr>
            <w:rFonts w:asciiTheme="minorHAnsi" w:hAnsiTheme="minorHAnsi"/>
            <w:rPrChange w:id="1785" w:author="Erin Stephenson" w:date="2019-03-13T19:33:00Z">
              <w:rPr/>
            </w:rPrChange>
          </w:rPr>
          <w:delText xml:space="preserve"> and </w:delText>
        </w:r>
        <w:r w:rsidR="00D86AFE" w:rsidRPr="00ED672B" w:rsidDel="00BB243B">
          <w:rPr>
            <w:rFonts w:asciiTheme="minorHAnsi" w:hAnsiTheme="minorHAnsi"/>
            <w:i/>
            <w:rPrChange w:id="1786" w:author="Erin Stephenson" w:date="2019-03-13T19:33:00Z">
              <w:rPr>
                <w:i/>
              </w:rPr>
            </w:rPrChange>
          </w:rPr>
          <w:delText xml:space="preserve">FOXO3A </w:delText>
        </w:r>
        <w:r w:rsidR="00D86AFE" w:rsidRPr="00ED672B" w:rsidDel="00BB243B">
          <w:rPr>
            <w:rFonts w:asciiTheme="minorHAnsi" w:hAnsiTheme="minorHAnsi"/>
            <w:rPrChange w:id="1787" w:author="Erin Stephenson" w:date="2019-03-13T19:33:00Z">
              <w:rPr/>
            </w:rPrChange>
          </w:rPr>
          <w:fldChar w:fldCharType="begin" w:fldLock="1"/>
        </w:r>
        <w:r w:rsidR="007151C0" w:rsidRPr="00ED672B" w:rsidDel="00BB243B">
          <w:rPr>
            <w:rFonts w:asciiTheme="minorHAnsi" w:hAnsiTheme="minorHAnsi"/>
            <w:rPrChange w:id="1788" w:author="Erin Stephenson" w:date="2019-03-13T19:33:00Z">
              <w:rPr/>
            </w:rPrChange>
          </w:rPr>
          <w:del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delInstrText>
        </w:r>
        <w:r w:rsidR="00D86AFE" w:rsidRPr="00ED672B" w:rsidDel="00BB243B">
          <w:rPr>
            <w:rFonts w:asciiTheme="minorHAnsi" w:hAnsiTheme="minorHAnsi"/>
            <w:rPrChange w:id="1789" w:author="Erin Stephenson" w:date="2019-03-13T19:33:00Z">
              <w:rPr/>
            </w:rPrChange>
          </w:rPr>
          <w:fldChar w:fldCharType="separate"/>
        </w:r>
        <w:r w:rsidR="007151C0" w:rsidRPr="00ED672B" w:rsidDel="00BB243B">
          <w:rPr>
            <w:rFonts w:asciiTheme="minorHAnsi" w:hAnsiTheme="minorHAnsi"/>
            <w:noProof/>
            <w:rPrChange w:id="1790" w:author="Erin Stephenson" w:date="2019-03-13T19:33:00Z">
              <w:rPr>
                <w:noProof/>
              </w:rPr>
            </w:rPrChange>
          </w:rPr>
          <w:delText>[59,60]</w:delText>
        </w:r>
        <w:r w:rsidR="00D86AFE" w:rsidRPr="00ED672B" w:rsidDel="00BB243B">
          <w:rPr>
            <w:rFonts w:asciiTheme="minorHAnsi" w:hAnsiTheme="minorHAnsi"/>
            <w:rPrChange w:id="1791" w:author="Erin Stephenson" w:date="2019-03-13T19:33:00Z">
              <w:rPr/>
            </w:rPrChange>
          </w:rPr>
          <w:fldChar w:fldCharType="end"/>
        </w:r>
        <w:r w:rsidR="00D86AFE" w:rsidRPr="00ED672B" w:rsidDel="00BB243B">
          <w:rPr>
            <w:rFonts w:asciiTheme="minorHAnsi" w:hAnsiTheme="minorHAnsi"/>
            <w:rPrChange w:id="1792" w:author="Erin Stephenson" w:date="2019-03-13T19:33:00Z">
              <w:rPr/>
            </w:rPrChange>
          </w:rPr>
          <w:delText xml:space="preserve">. For example, in humans, polymorphisms in </w:delText>
        </w:r>
        <w:r w:rsidR="00D86AFE" w:rsidRPr="00ED672B" w:rsidDel="00BB243B">
          <w:rPr>
            <w:rFonts w:asciiTheme="minorHAnsi" w:hAnsiTheme="minorHAnsi"/>
            <w:i/>
            <w:rPrChange w:id="1793" w:author="Erin Stephenson" w:date="2019-03-13T19:33:00Z">
              <w:rPr>
                <w:i/>
              </w:rPr>
            </w:rPrChange>
          </w:rPr>
          <w:delText>FOXO3A</w:delText>
        </w:r>
        <w:r w:rsidR="00D86AFE" w:rsidRPr="00ED672B" w:rsidDel="00BB243B">
          <w:rPr>
            <w:rFonts w:asciiTheme="minorHAnsi" w:hAnsiTheme="minorHAnsi"/>
            <w:rPrChange w:id="1794" w:author="Erin Stephenson" w:date="2019-03-13T19:33:00Z">
              <w:rPr/>
            </w:rPrChange>
          </w:rPr>
          <w:delText xml:space="preserve"> have been associated with lengthened lifespan</w:delText>
        </w:r>
        <w:r w:rsidR="00D86AFE" w:rsidRPr="00ED672B" w:rsidDel="00BB243B">
          <w:rPr>
            <w:rFonts w:asciiTheme="minorHAnsi" w:hAnsiTheme="minorHAnsi"/>
            <w:rPrChange w:id="1795" w:author="Erin Stephenson" w:date="2019-03-13T19:33:00Z">
              <w:rPr/>
            </w:rPrChange>
          </w:rPr>
          <w:fldChar w:fldCharType="begin" w:fldLock="1"/>
        </w:r>
        <w:r w:rsidR="007151C0" w:rsidRPr="00ED672B" w:rsidDel="00BB243B">
          <w:rPr>
            <w:rFonts w:asciiTheme="minorHAnsi" w:hAnsiTheme="minorHAnsi"/>
            <w:rPrChange w:id="1796" w:author="Erin Stephenson" w:date="2019-03-13T19:33:00Z">
              <w:rPr/>
            </w:rPrChange>
          </w:rPr>
          <w:del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delInstrText>
        </w:r>
        <w:r w:rsidR="00D86AFE" w:rsidRPr="00ED672B" w:rsidDel="00BB243B">
          <w:rPr>
            <w:rFonts w:asciiTheme="minorHAnsi" w:hAnsiTheme="minorHAnsi"/>
            <w:rPrChange w:id="1797" w:author="Erin Stephenson" w:date="2019-03-13T19:33:00Z">
              <w:rPr/>
            </w:rPrChange>
          </w:rPr>
          <w:fldChar w:fldCharType="separate"/>
        </w:r>
        <w:r w:rsidR="007151C0" w:rsidRPr="00ED672B" w:rsidDel="00BB243B">
          <w:rPr>
            <w:rFonts w:asciiTheme="minorHAnsi" w:hAnsiTheme="minorHAnsi"/>
            <w:noProof/>
            <w:rPrChange w:id="1798" w:author="Erin Stephenson" w:date="2019-03-13T19:33:00Z">
              <w:rPr>
                <w:noProof/>
              </w:rPr>
            </w:rPrChange>
          </w:rPr>
          <w:delText>[60–66]</w:delText>
        </w:r>
        <w:r w:rsidR="00D86AFE" w:rsidRPr="00ED672B" w:rsidDel="00BB243B">
          <w:rPr>
            <w:rFonts w:asciiTheme="minorHAnsi" w:hAnsiTheme="minorHAnsi"/>
            <w:rPrChange w:id="1799" w:author="Erin Stephenson" w:date="2019-03-13T19:33:00Z">
              <w:rPr/>
            </w:rPrChange>
          </w:rPr>
          <w:fldChar w:fldCharType="end"/>
        </w:r>
      </w:del>
      <w:del w:id="1800" w:author="Erin Stephenson" w:date="2019-03-12T11:27:00Z">
        <w:r w:rsidR="00D86AFE" w:rsidRPr="00ED672B" w:rsidDel="0004786A">
          <w:rPr>
            <w:rFonts w:asciiTheme="minorHAnsi" w:hAnsiTheme="minorHAnsi"/>
            <w:rPrChange w:id="1801" w:author="Erin Stephenson" w:date="2019-03-13T19:33:00Z">
              <w:rPr/>
            </w:rPrChange>
          </w:rPr>
          <w:delText xml:space="preserve">. </w:delText>
        </w:r>
      </w:del>
      <w:del w:id="1802" w:author="Erin Stephenson" w:date="2019-03-13T16:57:00Z">
        <w:r w:rsidR="00D86AFE" w:rsidRPr="00ED672B" w:rsidDel="00BB243B">
          <w:rPr>
            <w:rFonts w:asciiTheme="minorHAnsi" w:hAnsiTheme="minorHAnsi"/>
            <w:rPrChange w:id="1803" w:author="Erin Stephenson" w:date="2019-03-13T19:33:00Z">
              <w:rPr/>
            </w:rPrChange>
          </w:rPr>
          <w:delText xml:space="preserve"> </w:delText>
        </w:r>
      </w:del>
      <w:del w:id="1804" w:author="Erin Stephenson" w:date="2019-03-12T11:27:00Z">
        <w:r w:rsidR="00D86AFE" w:rsidRPr="00ED672B" w:rsidDel="0004786A">
          <w:rPr>
            <w:rFonts w:asciiTheme="minorHAnsi" w:hAnsiTheme="minorHAnsi"/>
            <w:rPrChange w:id="1805" w:author="Erin Stephenson" w:date="2019-03-13T19:33:00Z">
              <w:rPr/>
            </w:rPrChange>
          </w:rPr>
          <w:delText>B</w:delText>
        </w:r>
      </w:del>
      <w:del w:id="1806" w:author="Erin Stephenson" w:date="2019-03-13T16:57:00Z">
        <w:r w:rsidR="00D86AFE" w:rsidRPr="00ED672B" w:rsidDel="00BB243B">
          <w:rPr>
            <w:rFonts w:asciiTheme="minorHAnsi" w:hAnsiTheme="minorHAnsi"/>
            <w:rPrChange w:id="1807" w:author="Erin Stephenson" w:date="2019-03-13T19:33:00Z">
              <w:rPr/>
            </w:rPrChange>
          </w:rPr>
          <w:delText xml:space="preserve">oth mouse and fruit fly models of </w:delText>
        </w:r>
        <w:r w:rsidR="00D86AFE" w:rsidRPr="00ED672B" w:rsidDel="00BB243B">
          <w:rPr>
            <w:rFonts w:asciiTheme="minorHAnsi" w:hAnsiTheme="minorHAnsi"/>
            <w:i/>
            <w:rPrChange w:id="1808" w:author="Erin Stephenson" w:date="2019-03-13T19:33:00Z">
              <w:rPr>
                <w:i/>
              </w:rPr>
            </w:rPrChange>
          </w:rPr>
          <w:delText>FOXO3A</w:delText>
        </w:r>
        <w:r w:rsidR="00D86AFE" w:rsidRPr="00ED672B" w:rsidDel="00BB243B">
          <w:rPr>
            <w:rFonts w:asciiTheme="minorHAnsi" w:hAnsiTheme="minorHAnsi"/>
            <w:rPrChange w:id="1809" w:author="Erin Stephenson" w:date="2019-03-13T19:33:00Z">
              <w:rPr/>
            </w:rPrChange>
          </w:rPr>
          <w:delText xml:space="preserve"> loss of function result in stronger and longer living model organisms </w:delText>
        </w:r>
        <w:r w:rsidR="00D86AFE" w:rsidRPr="00ED672B" w:rsidDel="00BB243B">
          <w:rPr>
            <w:rFonts w:asciiTheme="minorHAnsi" w:hAnsiTheme="minorHAnsi"/>
            <w:rPrChange w:id="1810" w:author="Erin Stephenson" w:date="2019-03-13T19:33:00Z">
              <w:rPr/>
            </w:rPrChange>
          </w:rPr>
          <w:fldChar w:fldCharType="begin" w:fldLock="1"/>
        </w:r>
        <w:r w:rsidR="007151C0" w:rsidRPr="00ED672B" w:rsidDel="00BB243B">
          <w:rPr>
            <w:rFonts w:asciiTheme="minorHAnsi" w:hAnsiTheme="minorHAnsi"/>
            <w:rPrChange w:id="1811" w:author="Erin Stephenson" w:date="2019-03-13T19:33:00Z">
              <w:rPr/>
            </w:rPrChange>
          </w:rPr>
          <w:del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delInstrText>
        </w:r>
        <w:r w:rsidR="00D86AFE" w:rsidRPr="00ED672B" w:rsidDel="00BB243B">
          <w:rPr>
            <w:rFonts w:asciiTheme="minorHAnsi" w:hAnsiTheme="minorHAnsi"/>
            <w:rPrChange w:id="1812" w:author="Erin Stephenson" w:date="2019-03-13T19:33:00Z">
              <w:rPr/>
            </w:rPrChange>
          </w:rPr>
          <w:fldChar w:fldCharType="separate"/>
        </w:r>
        <w:r w:rsidR="007151C0" w:rsidRPr="00ED672B" w:rsidDel="00BB243B">
          <w:rPr>
            <w:rFonts w:asciiTheme="minorHAnsi" w:hAnsiTheme="minorHAnsi"/>
            <w:noProof/>
            <w:rPrChange w:id="1813" w:author="Erin Stephenson" w:date="2019-03-13T19:33:00Z">
              <w:rPr>
                <w:noProof/>
              </w:rPr>
            </w:rPrChange>
          </w:rPr>
          <w:delText>[67–69]</w:delText>
        </w:r>
        <w:r w:rsidR="00D86AFE" w:rsidRPr="00ED672B" w:rsidDel="00BB243B">
          <w:rPr>
            <w:rFonts w:asciiTheme="minorHAnsi" w:hAnsiTheme="minorHAnsi"/>
            <w:rPrChange w:id="1814" w:author="Erin Stephenson" w:date="2019-03-13T19:33:00Z">
              <w:rPr/>
            </w:rPrChange>
          </w:rPr>
          <w:fldChar w:fldCharType="end"/>
        </w:r>
        <w:r w:rsidR="00D86AFE" w:rsidRPr="00ED672B" w:rsidDel="00BB243B">
          <w:rPr>
            <w:rFonts w:asciiTheme="minorHAnsi" w:hAnsiTheme="minorHAnsi"/>
            <w:rPrChange w:id="1815" w:author="Erin Stephenson" w:date="2019-03-13T19:33:00Z">
              <w:rPr/>
            </w:rPrChange>
          </w:rPr>
          <w:delText xml:space="preserve">. </w:delText>
        </w:r>
      </w:del>
    </w:p>
    <w:p w14:paraId="41D0AC97" w14:textId="35D1C0A5" w:rsidR="007D1A22" w:rsidRPr="00ED672B" w:rsidDel="00E33374" w:rsidRDefault="007D1A22" w:rsidP="007D1A22">
      <w:pPr>
        <w:rPr>
          <w:del w:id="1816" w:author="Erin Stephenson" w:date="2019-03-13T21:26:00Z"/>
          <w:rFonts w:asciiTheme="minorHAnsi" w:hAnsiTheme="minorHAnsi"/>
          <w:rPrChange w:id="1817" w:author="Erin Stephenson" w:date="2019-03-13T19:33:00Z">
            <w:rPr>
              <w:del w:id="1818" w:author="Erin Stephenson" w:date="2019-03-13T21:26:00Z"/>
            </w:rPr>
          </w:rPrChange>
        </w:rPr>
      </w:pPr>
    </w:p>
    <w:p w14:paraId="7EB87ED1" w14:textId="7DAC2730" w:rsidR="007D1A22" w:rsidRPr="00ED672B" w:rsidRDefault="00BC2B30" w:rsidP="007D1A22">
      <w:pPr>
        <w:rPr>
          <w:rFonts w:asciiTheme="minorHAnsi" w:hAnsiTheme="minorHAnsi"/>
          <w:rPrChange w:id="1819" w:author="Erin Stephenson" w:date="2019-03-13T19:33:00Z">
            <w:rPr/>
          </w:rPrChange>
        </w:rPr>
      </w:pPr>
      <w:del w:id="1820" w:author="Erin Stephenson" w:date="2019-03-13T21:26:00Z">
        <w:r w:rsidRPr="00ED672B" w:rsidDel="00582F0B">
          <w:rPr>
            <w:rFonts w:asciiTheme="minorHAnsi" w:hAnsiTheme="minorHAnsi"/>
            <w:rPrChange w:id="1821" w:author="Erin Stephenson" w:date="2019-03-13T19:33:00Z">
              <w:rPr/>
            </w:rPrChange>
          </w:rPr>
          <w:delText>T</w:delText>
        </w:r>
      </w:del>
      <w:r w:rsidRPr="00ED672B">
        <w:rPr>
          <w:rFonts w:asciiTheme="minorHAnsi" w:hAnsiTheme="minorHAnsi"/>
          <w:rPrChange w:id="1822" w:author="Erin Stephenson" w:date="2019-03-13T19:33:00Z">
            <w:rPr/>
          </w:rPrChange>
        </w:rPr>
        <w:t>he rapamycin experiments presented here do not speak to tissue specificity</w:t>
      </w:r>
      <w:ins w:id="1823" w:author="Erin Stephenson" w:date="2019-03-13T21:26:00Z">
        <w:r w:rsidR="00582F0B">
          <w:rPr>
            <w:rFonts w:asciiTheme="minorHAnsi" w:hAnsiTheme="minorHAnsi"/>
          </w:rPr>
          <w:t xml:space="preserve">, as </w:t>
        </w:r>
      </w:ins>
      <w:del w:id="1824" w:author="Erin Stephenson" w:date="2019-03-13T21:26:00Z">
        <w:r w:rsidRPr="00ED672B" w:rsidDel="00582F0B">
          <w:rPr>
            <w:rFonts w:asciiTheme="minorHAnsi" w:hAnsiTheme="minorHAnsi"/>
            <w:rPrChange w:id="1825" w:author="Erin Stephenson" w:date="2019-03-13T19:33:00Z">
              <w:rPr/>
            </w:rPrChange>
          </w:rPr>
          <w:delText xml:space="preserve"> </w:delText>
        </w:r>
      </w:del>
      <w:r w:rsidRPr="00ED672B">
        <w:rPr>
          <w:rFonts w:asciiTheme="minorHAnsi" w:hAnsiTheme="minorHAnsi"/>
          <w:rPrChange w:id="1826" w:author="Erin Stephenson" w:date="2019-03-13T19:33:00Z">
            <w:rPr/>
          </w:rPrChange>
        </w:rPr>
        <w:t xml:space="preserve">they are consistent with previous reports demonstrating rapamycin sensitivity in cold-induced thermogenesis </w:t>
      </w:r>
      <w:r w:rsidRPr="00ED672B">
        <w:rPr>
          <w:rFonts w:asciiTheme="minorHAnsi" w:hAnsiTheme="minorHAnsi"/>
          <w:rPrChange w:id="1827" w:author="Erin Stephenson" w:date="2019-03-13T19:33:00Z">
            <w:rPr/>
          </w:rPrChange>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Pr="00ED672B">
        <w:rPr>
          <w:rFonts w:asciiTheme="minorHAnsi" w:hAnsiTheme="minorHAnsi"/>
          <w:rPrChange w:id="1828" w:author="Erin Stephenson" w:date="2019-03-13T19:33:00Z">
            <w:rPr/>
          </w:rPrChange>
        </w:rPr>
        <w:fldChar w:fldCharType="separate"/>
      </w:r>
      <w:r w:rsidR="00256914" w:rsidRPr="00256914">
        <w:rPr>
          <w:rFonts w:asciiTheme="minorHAnsi" w:hAnsiTheme="minorHAnsi"/>
          <w:noProof/>
        </w:rPr>
        <w:t>[7,8]</w:t>
      </w:r>
      <w:r w:rsidRPr="00ED672B">
        <w:rPr>
          <w:rFonts w:asciiTheme="minorHAnsi" w:hAnsiTheme="minorHAnsi"/>
          <w:rPrChange w:id="1829" w:author="Erin Stephenson" w:date="2019-03-13T19:33:00Z">
            <w:rPr/>
          </w:rPrChange>
        </w:rPr>
        <w:fldChar w:fldCharType="end"/>
      </w:r>
      <w:r w:rsidRPr="00ED672B">
        <w:rPr>
          <w:rFonts w:asciiTheme="minorHAnsi" w:hAnsiTheme="minorHAnsi"/>
          <w:rPrChange w:id="1830" w:author="Erin Stephenson" w:date="2019-03-13T19:33:00Z">
            <w:rPr/>
          </w:rPrChange>
        </w:rPr>
        <w:t xml:space="preserve">.  While the focus of those studies </w:t>
      </w:r>
      <w:r w:rsidR="00D75095" w:rsidRPr="00ED672B">
        <w:rPr>
          <w:rFonts w:asciiTheme="minorHAnsi" w:hAnsiTheme="minorHAnsi"/>
          <w:rPrChange w:id="1831" w:author="Erin Stephenson" w:date="2019-03-13T19:33:00Z">
            <w:rPr/>
          </w:rPrChange>
        </w:rPr>
        <w:t>has</w:t>
      </w:r>
      <w:r w:rsidRPr="00ED672B">
        <w:rPr>
          <w:rFonts w:asciiTheme="minorHAnsi" w:hAnsiTheme="minorHAnsi"/>
          <w:rPrChange w:id="1832" w:author="Erin Stephenson" w:date="2019-03-13T19:33:00Z">
            <w:rPr/>
          </w:rPrChange>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ED672B">
        <w:rPr>
          <w:rFonts w:asciiTheme="minorHAnsi" w:hAnsiTheme="minorHAnsi"/>
          <w:rPrChange w:id="1833" w:author="Erin Stephenson" w:date="2019-03-13T19:33:00Z">
            <w:rPr/>
          </w:rPrChange>
        </w:rPr>
        <w:t xml:space="preserve">  Furthermore</w:t>
      </w:r>
      <w:r w:rsidR="004D5084" w:rsidRPr="00ED672B">
        <w:rPr>
          <w:rFonts w:asciiTheme="minorHAnsi" w:hAnsiTheme="minorHAnsi"/>
          <w:rPrChange w:id="1834" w:author="Erin Stephenson" w:date="2019-03-13T19:33:00Z">
            <w:rPr/>
          </w:rPrChange>
        </w:rPr>
        <w:t>,</w:t>
      </w:r>
      <w:r w:rsidR="009162BF" w:rsidRPr="00ED672B">
        <w:rPr>
          <w:rFonts w:asciiTheme="minorHAnsi" w:hAnsiTheme="minorHAnsi"/>
          <w:rPrChange w:id="1835" w:author="Erin Stephenson" w:date="2019-03-13T19:33:00Z">
            <w:rPr/>
          </w:rPrChange>
        </w:rPr>
        <w:t xml:space="preserve"> findings that mTORC1 is important for thermogenesis in both BAT and </w:t>
      </w:r>
      <w:ins w:id="1836" w:author="Erin Stephenson" w:date="2019-03-13T21:27:00Z">
        <w:r w:rsidR="00582F0B">
          <w:rPr>
            <w:rFonts w:asciiTheme="minorHAnsi" w:hAnsiTheme="minorHAnsi"/>
          </w:rPr>
          <w:t xml:space="preserve">skeletal </w:t>
        </w:r>
      </w:ins>
      <w:r w:rsidR="009162BF" w:rsidRPr="00ED672B">
        <w:rPr>
          <w:rFonts w:asciiTheme="minorHAnsi" w:hAnsiTheme="minorHAnsi"/>
          <w:rPrChange w:id="1837" w:author="Erin Stephenson" w:date="2019-03-13T19:33:00Z">
            <w:rPr/>
          </w:rPrChange>
        </w:rPr>
        <w:t xml:space="preserve">muscle </w:t>
      </w:r>
      <w:del w:id="1838" w:author="Erin Stephenson" w:date="2019-03-13T21:27:00Z">
        <w:r w:rsidR="009162BF" w:rsidRPr="00ED672B" w:rsidDel="00582F0B">
          <w:rPr>
            <w:rFonts w:asciiTheme="minorHAnsi" w:hAnsiTheme="minorHAnsi"/>
            <w:rPrChange w:id="1839" w:author="Erin Stephenson" w:date="2019-03-13T19:33:00Z">
              <w:rPr/>
            </w:rPrChange>
          </w:rPr>
          <w:delText xml:space="preserve">tissues </w:delText>
        </w:r>
      </w:del>
      <w:r w:rsidR="009162BF" w:rsidRPr="00ED672B">
        <w:rPr>
          <w:rFonts w:asciiTheme="minorHAnsi" w:hAnsiTheme="minorHAnsi"/>
          <w:rPrChange w:id="1840" w:author="Erin Stephenson" w:date="2019-03-13T19:33:00Z">
            <w:rPr/>
          </w:rPrChange>
        </w:rPr>
        <w:t xml:space="preserve">may </w:t>
      </w:r>
      <w:del w:id="1841" w:author="Erin Stephenson" w:date="2019-03-13T21:27:00Z">
        <w:r w:rsidR="009162BF" w:rsidRPr="00ED672B" w:rsidDel="00582F0B">
          <w:rPr>
            <w:rFonts w:asciiTheme="minorHAnsi" w:hAnsiTheme="minorHAnsi"/>
            <w:rPrChange w:id="1842" w:author="Erin Stephenson" w:date="2019-03-13T19:33:00Z">
              <w:rPr/>
            </w:rPrChange>
          </w:rPr>
          <w:delText xml:space="preserve">also </w:delText>
        </w:r>
      </w:del>
      <w:r w:rsidR="009162BF" w:rsidRPr="00ED672B">
        <w:rPr>
          <w:rFonts w:asciiTheme="minorHAnsi" w:hAnsiTheme="minorHAnsi"/>
          <w:rPrChange w:id="1843" w:author="Erin Stephenson" w:date="2019-03-13T19:33:00Z">
            <w:rPr/>
          </w:rPrChange>
        </w:rPr>
        <w:t xml:space="preserve">indicate a broader role of mTORC1 in nutrient homeostasis.  One response to nutrient overload is to promote anabolism, consistent with mTORC1-dependent activation of protein synthesis, lipogenesis, and </w:t>
      </w:r>
      <w:r w:rsidR="00CE7860" w:rsidRPr="00ED672B">
        <w:rPr>
          <w:rFonts w:asciiTheme="minorHAnsi" w:hAnsiTheme="minorHAnsi"/>
          <w:rPrChange w:id="1844" w:author="Erin Stephenson" w:date="2019-03-13T19:33:00Z">
            <w:rPr/>
          </w:rPrChange>
        </w:rPr>
        <w:t>glycogenesis</w:t>
      </w:r>
      <w:r w:rsidR="00867669" w:rsidRPr="00ED672B">
        <w:rPr>
          <w:rFonts w:asciiTheme="minorHAnsi" w:hAnsiTheme="minorHAnsi"/>
          <w:rPrChange w:id="1845" w:author="Erin Stephenson" w:date="2019-03-13T19:33:00Z">
            <w:rPr/>
          </w:rPrChange>
        </w:rPr>
        <w:t xml:space="preserve"> </w:t>
      </w:r>
      <w:r w:rsidR="00CE7860" w:rsidRPr="00ED672B">
        <w:rPr>
          <w:rFonts w:asciiTheme="minorHAnsi" w:hAnsiTheme="minorHAnsi"/>
          <w:rPrChange w:id="1846" w:author="Erin Stephenson" w:date="2019-03-13T19:33:00Z">
            <w:rPr/>
          </w:rPrChange>
        </w:rPr>
        <w:fldChar w:fldCharType="begin" w:fldLock="1"/>
      </w:r>
      <w:r w:rsidR="00F012B2">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72,73]","plainTextFormattedCitation":"[38,72,73]","previouslyFormattedCitation":"[38,71,72]"},"properties":{"noteIndex":0},"schema":"https://github.com/citation-style-language/schema/raw/master/csl-citation.json"}</w:instrText>
      </w:r>
      <w:r w:rsidR="00CE7860" w:rsidRPr="00ED672B">
        <w:rPr>
          <w:rFonts w:asciiTheme="minorHAnsi" w:hAnsiTheme="minorHAnsi"/>
          <w:rPrChange w:id="1847" w:author="Erin Stephenson" w:date="2019-03-13T19:33:00Z">
            <w:rPr/>
          </w:rPrChange>
        </w:rPr>
        <w:fldChar w:fldCharType="separate"/>
      </w:r>
      <w:r w:rsidR="00F012B2" w:rsidRPr="00F012B2">
        <w:rPr>
          <w:rFonts w:asciiTheme="minorHAnsi" w:hAnsiTheme="minorHAnsi"/>
          <w:noProof/>
        </w:rPr>
        <w:t>[38,72,73]</w:t>
      </w:r>
      <w:r w:rsidR="00CE7860" w:rsidRPr="00ED672B">
        <w:rPr>
          <w:rFonts w:asciiTheme="minorHAnsi" w:hAnsiTheme="minorHAnsi"/>
          <w:rPrChange w:id="1848" w:author="Erin Stephenson" w:date="2019-03-13T19:33:00Z">
            <w:rPr/>
          </w:rPrChange>
        </w:rPr>
        <w:fldChar w:fldCharType="end"/>
      </w:r>
      <w:r w:rsidR="009162BF" w:rsidRPr="00ED672B">
        <w:rPr>
          <w:rFonts w:asciiTheme="minorHAnsi" w:hAnsiTheme="minorHAnsi"/>
          <w:rPrChange w:id="1849" w:author="Erin Stephenson" w:date="2019-03-13T19:33:00Z">
            <w:rPr/>
          </w:rPrChange>
        </w:rPr>
        <w:t xml:space="preserve">.  </w:t>
      </w:r>
      <w:del w:id="1850" w:author="Erin Stephenson" w:date="2019-03-13T21:27:00Z">
        <w:r w:rsidR="009162BF" w:rsidRPr="00ED672B" w:rsidDel="00582F0B">
          <w:rPr>
            <w:rFonts w:asciiTheme="minorHAnsi" w:hAnsiTheme="minorHAnsi"/>
            <w:rPrChange w:id="1851" w:author="Erin Stephenson" w:date="2019-03-13T19:33:00Z">
              <w:rPr/>
            </w:rPrChange>
          </w:rPr>
          <w:delText xml:space="preserve">We </w:delText>
        </w:r>
      </w:del>
      <w:ins w:id="1852" w:author="Erin Stephenson" w:date="2019-03-13T21:27:00Z">
        <w:r w:rsidR="00582F0B">
          <w:rPr>
            <w:rFonts w:asciiTheme="minorHAnsi" w:hAnsiTheme="minorHAnsi"/>
          </w:rPr>
          <w:t xml:space="preserve">Thus, </w:t>
        </w:r>
      </w:ins>
      <w:ins w:id="1853" w:author="Erin Stephenson" w:date="2019-03-13T21:28:00Z">
        <w:r w:rsidR="00582F0B">
          <w:rPr>
            <w:rFonts w:asciiTheme="minorHAnsi" w:hAnsiTheme="minorHAnsi"/>
          </w:rPr>
          <w:t xml:space="preserve">it is reasonable to </w:t>
        </w:r>
      </w:ins>
      <w:r w:rsidR="009162BF" w:rsidRPr="00ED672B">
        <w:rPr>
          <w:rFonts w:asciiTheme="minorHAnsi" w:hAnsiTheme="minorHAnsi"/>
          <w:rPrChange w:id="1854" w:author="Erin Stephenson" w:date="2019-03-13T19:33:00Z">
            <w:rPr/>
          </w:rPrChange>
        </w:rPr>
        <w:t>propose</w:t>
      </w:r>
      <w:del w:id="1855" w:author="Erin Stephenson" w:date="2019-03-13T21:28:00Z">
        <w:r w:rsidR="009162BF" w:rsidRPr="00ED672B" w:rsidDel="00582F0B">
          <w:rPr>
            <w:rFonts w:asciiTheme="minorHAnsi" w:hAnsiTheme="minorHAnsi"/>
            <w:rPrChange w:id="1856" w:author="Erin Stephenson" w:date="2019-03-13T19:33:00Z">
              <w:rPr/>
            </w:rPrChange>
          </w:rPr>
          <w:delText xml:space="preserve"> that it is reasonable</w:delText>
        </w:r>
      </w:del>
      <w:r w:rsidR="009162BF" w:rsidRPr="00ED672B">
        <w:rPr>
          <w:rFonts w:asciiTheme="minorHAnsi" w:hAnsiTheme="minorHAnsi"/>
          <w:rPrChange w:id="1857" w:author="Erin Stephenson" w:date="2019-03-13T19:33:00Z">
            <w:rPr/>
          </w:rPrChange>
        </w:rPr>
        <w:t xml:space="preserve"> that nutrient overload may </w:t>
      </w:r>
      <w:del w:id="1858" w:author="Erin Stephenson" w:date="2019-03-13T21:28:00Z">
        <w:r w:rsidR="009162BF" w:rsidRPr="00ED672B" w:rsidDel="004024BF">
          <w:rPr>
            <w:rFonts w:asciiTheme="minorHAnsi" w:hAnsiTheme="minorHAnsi"/>
            <w:rPrChange w:id="1859" w:author="Erin Stephenson" w:date="2019-03-13T19:33:00Z">
              <w:rPr/>
            </w:rPrChange>
          </w:rPr>
          <w:delText>also p</w:delText>
        </w:r>
      </w:del>
      <w:ins w:id="1860" w:author="Erin Stephenson" w:date="2019-03-13T21:28:00Z">
        <w:r w:rsidR="004024BF">
          <w:rPr>
            <w:rFonts w:asciiTheme="minorHAnsi" w:hAnsiTheme="minorHAnsi"/>
          </w:rPr>
          <w:t>p</w:t>
        </w:r>
      </w:ins>
      <w:r w:rsidR="009162BF" w:rsidRPr="00ED672B">
        <w:rPr>
          <w:rFonts w:asciiTheme="minorHAnsi" w:hAnsiTheme="minorHAnsi"/>
          <w:rPrChange w:id="1861" w:author="Erin Stephenson" w:date="2019-03-13T19:33:00Z">
            <w:rPr/>
          </w:rPrChange>
        </w:rPr>
        <w:t xml:space="preserve">romote ineffective catabolism </w:t>
      </w:r>
      <w:ins w:id="1862" w:author="Erin Stephenson" w:date="2019-03-13T21:29:00Z">
        <w:r w:rsidR="004024BF">
          <w:rPr>
            <w:rFonts w:asciiTheme="minorHAnsi" w:hAnsiTheme="minorHAnsi"/>
          </w:rPr>
          <w:t>as a way of reducing</w:t>
        </w:r>
      </w:ins>
      <w:del w:id="1863" w:author="Erin Stephenson" w:date="2019-03-13T21:29:00Z">
        <w:r w:rsidR="009162BF" w:rsidRPr="00ED672B" w:rsidDel="004024BF">
          <w:rPr>
            <w:rFonts w:asciiTheme="minorHAnsi" w:hAnsiTheme="minorHAnsi"/>
            <w:rPrChange w:id="1864" w:author="Erin Stephenson" w:date="2019-03-13T19:33:00Z">
              <w:rPr/>
            </w:rPrChange>
          </w:rPr>
          <w:delText>to reduce</w:delText>
        </w:r>
      </w:del>
      <w:r w:rsidR="009162BF" w:rsidRPr="00ED672B">
        <w:rPr>
          <w:rFonts w:asciiTheme="minorHAnsi" w:hAnsiTheme="minorHAnsi"/>
          <w:rPrChange w:id="1865" w:author="Erin Stephenson" w:date="2019-03-13T19:33:00Z">
            <w:rPr/>
          </w:rPrChange>
        </w:rPr>
        <w:t xml:space="preserve"> </w:t>
      </w:r>
      <w:ins w:id="1866" w:author="Erin Stephenson" w:date="2019-03-13T21:29:00Z">
        <w:r w:rsidR="00884D8B">
          <w:rPr>
            <w:rFonts w:asciiTheme="minorHAnsi" w:hAnsiTheme="minorHAnsi"/>
          </w:rPr>
          <w:t xml:space="preserve">systemic </w:t>
        </w:r>
      </w:ins>
      <w:r w:rsidR="009162BF" w:rsidRPr="00ED672B">
        <w:rPr>
          <w:rFonts w:asciiTheme="minorHAnsi" w:hAnsiTheme="minorHAnsi"/>
          <w:rPrChange w:id="1867" w:author="Erin Stephenson" w:date="2019-03-13T19:33:00Z">
            <w:rPr/>
          </w:rPrChange>
        </w:rPr>
        <w:t>nutrient stress.</w:t>
      </w:r>
    </w:p>
    <w:commentRangeEnd w:id="1760"/>
    <w:p w14:paraId="20FE2733" w14:textId="77777777" w:rsidR="003F5FAC" w:rsidRPr="00ED672B" w:rsidRDefault="006864F3" w:rsidP="007D1A22">
      <w:pPr>
        <w:rPr>
          <w:rFonts w:asciiTheme="minorHAnsi" w:hAnsiTheme="minorHAnsi"/>
          <w:rPrChange w:id="1868" w:author="Erin Stephenson" w:date="2019-03-13T19:33:00Z">
            <w:rPr/>
          </w:rPrChange>
        </w:rPr>
      </w:pPr>
      <w:r>
        <w:rPr>
          <w:rStyle w:val="CommentReference"/>
          <w:rFonts w:asciiTheme="minorHAnsi" w:hAnsiTheme="minorHAnsi" w:cstheme="minorBidi"/>
        </w:rPr>
        <w:commentReference w:id="1760"/>
      </w:r>
    </w:p>
    <w:p w14:paraId="47F98F7E" w14:textId="29E6833D" w:rsidR="006E24D9" w:rsidRPr="00C2256A" w:rsidRDefault="006E24D9" w:rsidP="006E24D9">
      <w:pPr>
        <w:rPr>
          <w:ins w:id="1869" w:author="Erin Stephenson" w:date="2019-03-14T12:48:00Z"/>
          <w:rFonts w:asciiTheme="minorHAnsi" w:hAnsiTheme="minorHAnsi"/>
        </w:rPr>
      </w:pPr>
      <w:ins w:id="1870" w:author="Erin Stephenson" w:date="2019-03-14T12:48:00Z">
        <w:r w:rsidRPr="00C2256A">
          <w:rPr>
            <w:rFonts w:asciiTheme="minorHAnsi" w:hAnsiTheme="minorHAnsi"/>
          </w:rPr>
          <w:t>Transcriptional profiling across species has identified downregulation of mitochondrial genes in skeletal muscle as a common aging signature [</w:t>
        </w:r>
        <w:commentRangeStart w:id="1871"/>
        <w:r w:rsidRPr="00C2256A">
          <w:rPr>
            <w:rFonts w:asciiTheme="minorHAnsi" w:hAnsiTheme="minorHAnsi"/>
          </w:rPr>
          <w:t>Zahn 2006 PLoS Genetics 2:e115; Phillips 2013, PLoS Genetics 9(3):</w:t>
        </w:r>
        <w:commentRangeEnd w:id="1871"/>
        <w:r>
          <w:rPr>
            <w:rStyle w:val="CommentReference"/>
            <w:rFonts w:asciiTheme="minorHAnsi" w:hAnsiTheme="minorHAnsi" w:cstheme="minorBidi"/>
          </w:rPr>
          <w:commentReference w:id="1871"/>
        </w:r>
        <w:r w:rsidRPr="00C2256A">
          <w:rPr>
            <w:rFonts w:asciiTheme="minorHAnsi" w:hAnsiTheme="minorHAnsi"/>
          </w:rPr>
          <w:t>e1003389], whereas loss of skeletal muscle mitochondrial function is associated with age-related sarcopenia in C. elegans [</w:t>
        </w:r>
        <w:commentRangeStart w:id="1872"/>
        <w:r w:rsidRPr="00C2256A">
          <w:rPr>
            <w:rFonts w:asciiTheme="minorHAnsi" w:hAnsiTheme="minorHAnsi"/>
          </w:rPr>
          <w:t>Gaffney, 2018, Aging 10(11):3382-96</w:t>
        </w:r>
        <w:commentRangeEnd w:id="1872"/>
        <w:r>
          <w:rPr>
            <w:rStyle w:val="CommentReference"/>
            <w:rFonts w:asciiTheme="minorHAnsi" w:hAnsiTheme="minorHAnsi" w:cstheme="minorBidi"/>
          </w:rPr>
          <w:commentReference w:id="1872"/>
        </w:r>
        <w:r w:rsidRPr="00C2256A">
          <w:rPr>
            <w:rFonts w:asciiTheme="minorHAnsi" w:hAnsiTheme="minorHAnsi"/>
          </w:rPr>
          <w:t xml:space="preserve">]. 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ins>
      <w:r w:rsidR="00F012B2">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4,75]","plainTextFormattedCitation":"[74,75]","previouslyFormattedCitation":"[73,74]"},"properties":{"noteIndex":0},"schema":"https://github.com/citation-style-language/schema/raw/master/csl-citation.json"}</w:instrText>
      </w:r>
      <w:ins w:id="1873" w:author="Erin Stephenson" w:date="2019-03-14T12:48:00Z">
        <w:r w:rsidRPr="00C2256A">
          <w:rPr>
            <w:rFonts w:asciiTheme="minorHAnsi" w:hAnsiTheme="minorHAnsi"/>
          </w:rPr>
          <w:fldChar w:fldCharType="separate"/>
        </w:r>
      </w:ins>
      <w:r w:rsidR="00F012B2" w:rsidRPr="00F012B2">
        <w:rPr>
          <w:rFonts w:asciiTheme="minorHAnsi" w:hAnsiTheme="minorHAnsi"/>
          <w:noProof/>
        </w:rPr>
        <w:t>[74,75]</w:t>
      </w:r>
      <w:ins w:id="1874" w:author="Erin Stephenson" w:date="2019-03-14T12:48:00Z">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Pr="00C2256A">
          <w:rPr>
            <w:rFonts w:asciiTheme="minorHAnsi" w:hAnsiTheme="minorHAnsi"/>
          </w:rPr>
          <w:fldChar w:fldCharType="begin" w:fldLock="1"/>
        </w:r>
      </w:ins>
      <w:r w:rsidR="00F012B2">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5–81]","plainTextFormattedCitation":"[75–81]","previouslyFormattedCitation":"[74–80]"},"properties":{"noteIndex":0},"schema":"https://github.com/citation-style-language/schema/raw/master/csl-citation.json"}</w:instrText>
      </w:r>
      <w:ins w:id="1875" w:author="Erin Stephenson" w:date="2019-03-14T12:48:00Z">
        <w:r w:rsidRPr="00C2256A">
          <w:rPr>
            <w:rFonts w:asciiTheme="minorHAnsi" w:hAnsiTheme="minorHAnsi"/>
          </w:rPr>
          <w:fldChar w:fldCharType="separate"/>
        </w:r>
      </w:ins>
      <w:r w:rsidR="00F012B2" w:rsidRPr="00F012B2">
        <w:rPr>
          <w:rFonts w:asciiTheme="minorHAnsi" w:hAnsiTheme="minorHAnsi"/>
          <w:noProof/>
        </w:rPr>
        <w:t>[75–81]</w:t>
      </w:r>
      <w:ins w:id="1876" w:author="Erin Stephenson" w:date="2019-03-14T12:48:00Z">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ins>
      <w:r w:rsidR="00F012B2">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2–84]","plainTextFormattedCitation":"[82–84]","previouslyFormattedCitation":"[81–83]"},"properties":{"noteIndex":0},"schema":"https://github.com/citation-style-language/schema/raw/master/csl-citation.json"}</w:instrText>
      </w:r>
      <w:ins w:id="1877" w:author="Erin Stephenson" w:date="2019-03-14T12:48:00Z">
        <w:r w:rsidRPr="00C2256A">
          <w:rPr>
            <w:rFonts w:asciiTheme="minorHAnsi" w:hAnsiTheme="minorHAnsi"/>
          </w:rPr>
          <w:fldChar w:fldCharType="separate"/>
        </w:r>
      </w:ins>
      <w:r w:rsidR="00F012B2" w:rsidRPr="00F012B2">
        <w:rPr>
          <w:rFonts w:asciiTheme="minorHAnsi" w:hAnsiTheme="minorHAnsi"/>
          <w:noProof/>
        </w:rPr>
        <w:t>[82–84]</w:t>
      </w:r>
      <w:ins w:id="1878" w:author="Erin Stephenson" w:date="2019-03-14T12:48:00Z">
        <w:r w:rsidRPr="00C2256A">
          <w:rPr>
            <w:rFonts w:asciiTheme="minorHAnsi" w:hAnsiTheme="minorHAnsi"/>
          </w:rPr>
          <w:fldChar w:fldCharType="end"/>
        </w:r>
        <w:r w:rsidRPr="00C2256A">
          <w:rPr>
            <w:rFonts w:asciiTheme="minorHAnsi" w:hAnsiTheme="minorHAnsi"/>
          </w:rPr>
          <w:t xml:space="preserve">. Skeletal muscle-specific activation of mTORC1 via deletion of </w:t>
        </w:r>
        <w:r w:rsidRPr="00C2256A">
          <w:rPr>
            <w:rFonts w:asciiTheme="minorHAnsi" w:hAnsiTheme="minorHAnsi"/>
            <w:i/>
          </w:rPr>
          <w:t>Tsc1</w:t>
        </w:r>
        <w:r w:rsidRPr="00C2256A">
          <w:rPr>
            <w:rFonts w:asciiTheme="minorHAnsi" w:hAnsiTheme="minorHAnsi"/>
          </w:rPr>
          <w:t xml:space="preserve"> caused an increase in the oxidative profile of the skeletal muscle [</w:t>
        </w:r>
        <w:r w:rsidRPr="00C2256A">
          <w:rPr>
            <w:rFonts w:asciiTheme="minorHAnsi" w:hAnsiTheme="minorHAnsi"/>
            <w:b/>
          </w:rPr>
          <w:t>Fig. 4D</w:t>
        </w:r>
        <w:r w:rsidRPr="00C2256A">
          <w:rPr>
            <w:rFonts w:asciiTheme="minorHAnsi" w:hAnsiTheme="minorHAnsi"/>
          </w:rPr>
          <w:t xml:space="preserve">; </w:t>
        </w:r>
        <w:commentRangeStart w:id="1879"/>
        <w:r w:rsidRPr="00C2256A">
          <w:rPr>
            <w:rFonts w:asciiTheme="minorHAnsi" w:hAnsiTheme="minorHAnsi"/>
          </w:rPr>
          <w:t>Bentzinger 2013</w:t>
        </w:r>
        <w:commentRangeEnd w:id="1879"/>
        <w:r w:rsidRPr="00C2256A">
          <w:rPr>
            <w:rStyle w:val="CommentReference"/>
            <w:rFonts w:asciiTheme="minorHAnsi" w:hAnsiTheme="minorHAnsi"/>
          </w:rPr>
          <w:commentReference w:id="1879"/>
        </w:r>
        <w:r w:rsidRPr="00C2256A">
          <w:rPr>
            <w:rFonts w:asciiTheme="minorHAnsi" w:hAnsiTheme="minorHAnsi"/>
          </w:rPr>
          <w:t>]; however, constitutively activating mTORC1 in the muscle also shortened lifespan [</w:t>
        </w:r>
        <w:r w:rsidRPr="00C2256A">
          <w:rPr>
            <w:rFonts w:asciiTheme="minorHAnsi" w:hAnsiTheme="minorHAnsi"/>
            <w:b/>
          </w:rPr>
          <w:t>Fig. 5</w:t>
        </w:r>
        <w:r w:rsidRPr="00C2256A">
          <w:rPr>
            <w:rFonts w:asciiTheme="minorHAnsi" w:hAnsiTheme="minorHAnsi"/>
          </w:rPr>
          <w:t xml:space="preserve">, </w:t>
        </w:r>
        <w:commentRangeStart w:id="1880"/>
        <w:r w:rsidRPr="00C2256A">
          <w:rPr>
            <w:rFonts w:asciiTheme="minorHAnsi" w:hAnsiTheme="minorHAnsi"/>
          </w:rPr>
          <w:t>REF</w:t>
        </w:r>
        <w:commentRangeEnd w:id="1880"/>
        <w:r w:rsidRPr="00C2256A">
          <w:rPr>
            <w:rStyle w:val="CommentReference"/>
            <w:rFonts w:asciiTheme="minorHAnsi" w:hAnsiTheme="minorHAnsi"/>
          </w:rPr>
          <w:commentReference w:id="1880"/>
        </w:r>
        <w:r w:rsidRPr="00C2256A">
          <w:rPr>
            <w:rFonts w:asciiTheme="minorHAnsi" w:hAnsiTheme="minorHAnsi"/>
          </w:rPr>
          <w:t>]. Indeed, nonagenarians show downregulation of mTOR pathway genes [</w:t>
        </w:r>
        <w:commentRangeStart w:id="1881"/>
        <w:r w:rsidRPr="00C2256A">
          <w:rPr>
            <w:rFonts w:asciiTheme="minorHAnsi" w:hAnsiTheme="minorHAnsi"/>
          </w:rPr>
          <w:t>Passtoors 2013, Aging Cell 12(1):24-31</w:t>
        </w:r>
        <w:commentRangeEnd w:id="1881"/>
        <w:r>
          <w:rPr>
            <w:rStyle w:val="CommentReference"/>
            <w:rFonts w:asciiTheme="minorHAnsi" w:hAnsiTheme="minorHAnsi" w:cstheme="minorBidi"/>
          </w:rPr>
          <w:commentReference w:id="1881"/>
        </w:r>
        <w:r w:rsidRPr="00C2256A">
          <w:rPr>
            <w:rFonts w:asciiTheme="minorHAnsi" w:hAnsiTheme="minorHAnsi"/>
          </w:rPr>
          <w:t xml:space="preserve">], </w:t>
        </w:r>
        <w:r w:rsidRPr="00C2256A">
          <w:rPr>
            <w:rFonts w:asciiTheme="minorHAnsi" w:hAnsiTheme="minorHAnsi"/>
          </w:rPr>
          <w:lastRenderedPageBreak/>
          <w:t>supporting a role for decreased mTOR signaling in human longevity. Interestingly, mTORC1 sensitive genes, including ribosomal RNA’s, are also downregulated following chronic resistance exercise training and this effect is greater in those who are high responders for skeletal muscle hypertrophy [</w:t>
        </w:r>
        <w:commentRangeStart w:id="1882"/>
        <w:r w:rsidRPr="00C2256A">
          <w:rPr>
            <w:rFonts w:asciiTheme="minorHAnsi" w:hAnsiTheme="minorHAnsi"/>
          </w:rPr>
          <w:t>Phillips et al. 2013</w:t>
        </w:r>
        <w:commentRangeEnd w:id="1882"/>
        <w:r>
          <w:rPr>
            <w:rStyle w:val="CommentReference"/>
            <w:rFonts w:asciiTheme="minorHAnsi" w:hAnsiTheme="minorHAnsi" w:cstheme="minorBidi"/>
          </w:rPr>
          <w:commentReference w:id="1882"/>
        </w:r>
        <w:r w:rsidRPr="00C2256A">
          <w:rPr>
            <w:rFonts w:asciiTheme="minorHAnsi" w:hAnsiTheme="minorHAnsi"/>
          </w:rPr>
          <w:t xml:space="preserve">].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 [</w:t>
        </w:r>
        <w:commentRangeStart w:id="1883"/>
        <w:r>
          <w:rPr>
            <w:rFonts w:asciiTheme="minorHAnsi" w:hAnsiTheme="minorHAnsi"/>
          </w:rPr>
          <w:t>REFS</w:t>
        </w:r>
        <w:commentRangeEnd w:id="1883"/>
        <w:r>
          <w:rPr>
            <w:rStyle w:val="CommentReference"/>
            <w:rFonts w:asciiTheme="minorHAnsi" w:hAnsiTheme="minorHAnsi" w:cstheme="minorBidi"/>
          </w:rPr>
          <w:commentReference w:id="1883"/>
        </w:r>
        <w:r>
          <w:rPr>
            <w:rFonts w:asciiTheme="minorHAnsi" w:hAnsiTheme="minorHAnsi"/>
          </w:rPr>
          <w:t>].</w:t>
        </w:r>
      </w:ins>
    </w:p>
    <w:p w14:paraId="69F21530" w14:textId="3729347B" w:rsidR="006638A2" w:rsidRPr="00ED672B" w:rsidDel="00D8246A" w:rsidRDefault="00BC2B30" w:rsidP="007D1A22">
      <w:pPr>
        <w:rPr>
          <w:del w:id="1884" w:author="Erin Stephenson" w:date="2019-03-13T19:10:00Z"/>
          <w:rFonts w:asciiTheme="minorHAnsi" w:hAnsiTheme="minorHAnsi"/>
          <w:rPrChange w:id="1885" w:author="Erin Stephenson" w:date="2019-03-13T19:33:00Z">
            <w:rPr>
              <w:del w:id="1886" w:author="Erin Stephenson" w:date="2019-03-13T19:10:00Z"/>
            </w:rPr>
          </w:rPrChange>
        </w:rPr>
      </w:pPr>
      <w:del w:id="1887" w:author="Erin Stephenson" w:date="2019-03-13T19:10:00Z">
        <w:r w:rsidRPr="00ED672B" w:rsidDel="00D8246A">
          <w:rPr>
            <w:rFonts w:asciiTheme="minorHAnsi" w:hAnsiTheme="minorHAnsi"/>
            <w:rPrChange w:id="1888" w:author="Erin Stephenson" w:date="2019-03-13T19:33:00Z">
              <w:rPr/>
            </w:rPrChange>
          </w:rPr>
          <w:delText>O</w:delText>
        </w:r>
        <w:r w:rsidR="000654BB" w:rsidRPr="00ED672B" w:rsidDel="00D8246A">
          <w:rPr>
            <w:rFonts w:asciiTheme="minorHAnsi" w:hAnsiTheme="minorHAnsi"/>
            <w:rPrChange w:id="1889" w:author="Erin Stephenson" w:date="2019-03-13T19:33:00Z">
              <w:rPr/>
            </w:rPrChange>
          </w:rPr>
          <w:delText>ne mechanism linking muscle mTOR</w:delText>
        </w:r>
        <w:r w:rsidR="00E0148A" w:rsidRPr="00ED672B" w:rsidDel="00D8246A">
          <w:rPr>
            <w:rFonts w:asciiTheme="minorHAnsi" w:hAnsiTheme="minorHAnsi"/>
            <w:rPrChange w:id="1890" w:author="Erin Stephenson" w:date="2019-03-13T19:33:00Z">
              <w:rPr/>
            </w:rPrChange>
          </w:rPr>
          <w:delText>C1 activity to elevated energy dissipation</w:delText>
        </w:r>
        <w:r w:rsidR="002638F5" w:rsidRPr="00ED672B" w:rsidDel="00D8246A">
          <w:rPr>
            <w:rFonts w:asciiTheme="minorHAnsi" w:hAnsiTheme="minorHAnsi"/>
            <w:rPrChange w:id="1891" w:author="Erin Stephenson" w:date="2019-03-13T19:33:00Z">
              <w:rPr/>
            </w:rPrChange>
          </w:rPr>
          <w:delText xml:space="preserve"> may be</w:delText>
        </w:r>
        <w:r w:rsidR="00345E99" w:rsidRPr="00ED672B" w:rsidDel="00D8246A">
          <w:rPr>
            <w:rFonts w:asciiTheme="minorHAnsi" w:hAnsiTheme="minorHAnsi"/>
            <w:rPrChange w:id="1892" w:author="Erin Stephenson" w:date="2019-03-13T19:33:00Z">
              <w:rPr/>
            </w:rPrChange>
          </w:rPr>
          <w:delText xml:space="preserve"> an indirect pathway, associated with</w:delText>
        </w:r>
        <w:r w:rsidR="002638F5" w:rsidRPr="00ED672B" w:rsidDel="00D8246A">
          <w:rPr>
            <w:rFonts w:asciiTheme="minorHAnsi" w:hAnsiTheme="minorHAnsi"/>
            <w:rPrChange w:id="1893" w:author="Erin Stephenson" w:date="2019-03-13T19:33:00Z">
              <w:rPr/>
            </w:rPrChange>
          </w:rPr>
          <w:delText xml:space="preserve"> </w:delText>
        </w:r>
        <w:r w:rsidR="00B96350" w:rsidRPr="00ED672B" w:rsidDel="00D8246A">
          <w:rPr>
            <w:rFonts w:asciiTheme="minorHAnsi" w:hAnsiTheme="minorHAnsi"/>
            <w:rPrChange w:id="1894" w:author="Erin Stephenson" w:date="2019-03-13T19:33:00Z">
              <w:rPr/>
            </w:rPrChange>
          </w:rPr>
          <w:delText xml:space="preserve">elevations in muscle-derived </w:delText>
        </w:r>
        <w:r w:rsidR="000654BB" w:rsidRPr="00ED672B" w:rsidDel="00D8246A">
          <w:rPr>
            <w:rFonts w:asciiTheme="minorHAnsi" w:hAnsiTheme="minorHAnsi"/>
            <w:rPrChange w:id="1895" w:author="Erin Stephenson" w:date="2019-03-13T19:33:00Z">
              <w:rPr/>
            </w:rPrChange>
          </w:rPr>
          <w:delText>FGF21</w:delText>
        </w:r>
        <w:r w:rsidR="002638F5" w:rsidRPr="00ED672B" w:rsidDel="00D8246A">
          <w:rPr>
            <w:rFonts w:asciiTheme="minorHAnsi" w:hAnsiTheme="minorHAnsi"/>
            <w:rPrChange w:id="1896" w:author="Erin Stephenson" w:date="2019-03-13T19:33:00Z">
              <w:rPr/>
            </w:rPrChange>
          </w:rPr>
          <w:delText xml:space="preserve"> </w:delText>
        </w:r>
        <w:r w:rsidR="002638F5" w:rsidRPr="00ED672B" w:rsidDel="00D8246A">
          <w:rPr>
            <w:rFonts w:asciiTheme="minorHAnsi" w:hAnsiTheme="minorHAnsi"/>
            <w:rPrChange w:id="1897" w:author="Erin Stephenson" w:date="2019-03-13T19:33:00Z">
              <w:rPr/>
            </w:rPrChange>
          </w:rPr>
          <w:fldChar w:fldCharType="begin" w:fldLock="1"/>
        </w:r>
        <w:r w:rsidR="007151C0" w:rsidRPr="00ED672B" w:rsidDel="00D8246A">
          <w:rPr>
            <w:rFonts w:asciiTheme="minorHAnsi" w:hAnsiTheme="minorHAnsi"/>
            <w:rPrChange w:id="1898" w:author="Erin Stephenson" w:date="2019-03-13T19:33:00Z">
              <w:rPr/>
            </w:rPrChange>
          </w:rPr>
          <w:del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delInstrText>
        </w:r>
        <w:r w:rsidR="002638F5" w:rsidRPr="00ED672B" w:rsidDel="00D8246A">
          <w:rPr>
            <w:rFonts w:asciiTheme="minorHAnsi" w:hAnsiTheme="minorHAnsi"/>
            <w:rPrChange w:id="1899" w:author="Erin Stephenson" w:date="2019-03-13T19:33:00Z">
              <w:rPr/>
            </w:rPrChange>
          </w:rPr>
          <w:fldChar w:fldCharType="separate"/>
        </w:r>
        <w:r w:rsidR="007151C0" w:rsidRPr="00ED672B" w:rsidDel="00D8246A">
          <w:rPr>
            <w:rFonts w:asciiTheme="minorHAnsi" w:hAnsiTheme="minorHAnsi"/>
            <w:noProof/>
            <w:rPrChange w:id="1900" w:author="Erin Stephenson" w:date="2019-03-13T19:33:00Z">
              <w:rPr>
                <w:noProof/>
              </w:rPr>
            </w:rPrChange>
          </w:rPr>
          <w:delText>[31,74,75]</w:delText>
        </w:r>
        <w:r w:rsidR="002638F5" w:rsidRPr="00ED672B" w:rsidDel="00D8246A">
          <w:rPr>
            <w:rFonts w:asciiTheme="minorHAnsi" w:hAnsiTheme="minorHAnsi"/>
            <w:rPrChange w:id="1901" w:author="Erin Stephenson" w:date="2019-03-13T19:33:00Z">
              <w:rPr/>
            </w:rPrChange>
          </w:rPr>
          <w:fldChar w:fldCharType="end"/>
        </w:r>
        <w:r w:rsidR="00345E99" w:rsidRPr="00ED672B" w:rsidDel="00D8246A">
          <w:rPr>
            <w:rFonts w:asciiTheme="minorHAnsi" w:hAnsiTheme="minorHAnsi"/>
            <w:rPrChange w:id="1902" w:author="Erin Stephenson" w:date="2019-03-13T19:33:00Z">
              <w:rPr/>
            </w:rPrChange>
          </w:rPr>
          <w:delText xml:space="preserve"> or other factors.  A</w:delText>
        </w:r>
        <w:r w:rsidR="002638F5" w:rsidRPr="00ED672B" w:rsidDel="00D8246A">
          <w:rPr>
            <w:rFonts w:asciiTheme="minorHAnsi" w:hAnsiTheme="minorHAnsi"/>
            <w:rPrChange w:id="1903" w:author="Erin Stephenson" w:date="2019-03-13T19:33:00Z">
              <w:rPr/>
            </w:rPrChange>
          </w:rPr>
          <w:delText xml:space="preserve">nother possibility is that </w:delText>
        </w:r>
        <w:r w:rsidR="00FD1D50" w:rsidRPr="00ED672B" w:rsidDel="00D8246A">
          <w:rPr>
            <w:rFonts w:asciiTheme="minorHAnsi" w:hAnsiTheme="minorHAnsi"/>
            <w:rPrChange w:id="1904" w:author="Erin Stephenson" w:date="2019-03-13T19:33:00Z">
              <w:rPr/>
            </w:rPrChange>
          </w:rPr>
          <w:delText xml:space="preserve">these effects </w:delText>
        </w:r>
        <w:r w:rsidR="00345E99" w:rsidRPr="00ED672B" w:rsidDel="00D8246A">
          <w:rPr>
            <w:rFonts w:asciiTheme="minorHAnsi" w:hAnsiTheme="minorHAnsi"/>
            <w:rPrChange w:id="1905" w:author="Erin Stephenson" w:date="2019-03-13T19:33:00Z">
              <w:rPr/>
            </w:rPrChange>
          </w:rPr>
          <w:delText>are</w:delText>
        </w:r>
        <w:r w:rsidR="00FD1D50" w:rsidRPr="00ED672B" w:rsidDel="00D8246A">
          <w:rPr>
            <w:rFonts w:asciiTheme="minorHAnsi" w:hAnsiTheme="minorHAnsi"/>
            <w:rPrChange w:id="1906" w:author="Erin Stephenson" w:date="2019-03-13T19:33:00Z">
              <w:rPr/>
            </w:rPrChange>
          </w:rPr>
          <w:delText xml:space="preserve"> autonomous to the muscle tissue</w:delText>
        </w:r>
        <w:r w:rsidR="00A77C1A" w:rsidRPr="00ED672B" w:rsidDel="00D8246A">
          <w:rPr>
            <w:rFonts w:asciiTheme="minorHAnsi" w:hAnsiTheme="minorHAnsi"/>
            <w:rPrChange w:id="1907" w:author="Erin Stephenson" w:date="2019-03-13T19:33:00Z">
              <w:rPr/>
            </w:rPrChange>
          </w:rPr>
          <w:delText xml:space="preserve">.  The </w:delText>
        </w:r>
        <w:r w:rsidRPr="00ED672B" w:rsidDel="00D8246A">
          <w:rPr>
            <w:rFonts w:asciiTheme="minorHAnsi" w:hAnsiTheme="minorHAnsi"/>
            <w:rPrChange w:id="1908" w:author="Erin Stephenson" w:date="2019-03-13T19:33:00Z">
              <w:rPr/>
            </w:rPrChange>
          </w:rPr>
          <w:delText>pathways</w:delText>
        </w:r>
        <w:r w:rsidR="00A77C1A" w:rsidRPr="00ED672B" w:rsidDel="00D8246A">
          <w:rPr>
            <w:rFonts w:asciiTheme="minorHAnsi" w:hAnsiTheme="minorHAnsi"/>
            <w:rPrChange w:id="1909" w:author="Erin Stephenson" w:date="2019-03-13T19:33:00Z">
              <w:rPr/>
            </w:rPrChange>
          </w:rPr>
          <w:delText xml:space="preserve"> underlying </w:delText>
        </w:r>
        <w:r w:rsidRPr="00ED672B" w:rsidDel="00D8246A">
          <w:rPr>
            <w:rFonts w:asciiTheme="minorHAnsi" w:hAnsiTheme="minorHAnsi"/>
            <w:rPrChange w:id="1910" w:author="Erin Stephenson" w:date="2019-03-13T19:33:00Z">
              <w:rPr/>
            </w:rPrChange>
          </w:rPr>
          <w:delText>alterations</w:delText>
        </w:r>
        <w:r w:rsidR="00A77C1A" w:rsidRPr="00ED672B" w:rsidDel="00D8246A">
          <w:rPr>
            <w:rFonts w:asciiTheme="minorHAnsi" w:hAnsiTheme="minorHAnsi"/>
            <w:rPrChange w:id="1911" w:author="Erin Stephenson" w:date="2019-03-13T19:33:00Z">
              <w:rPr/>
            </w:rPrChange>
          </w:rPr>
          <w:delText xml:space="preserve"> in </w:delText>
        </w:r>
        <w:r w:rsidR="00FD1D50" w:rsidRPr="00ED672B" w:rsidDel="00D8246A">
          <w:rPr>
            <w:rFonts w:asciiTheme="minorHAnsi" w:hAnsiTheme="minorHAnsi"/>
            <w:rPrChange w:id="1912" w:author="Erin Stephenson" w:date="2019-03-13T19:33:00Z">
              <w:rPr/>
            </w:rPrChange>
          </w:rPr>
          <w:delText>fiber type</w:delText>
        </w:r>
        <w:r w:rsidR="00A77C1A" w:rsidRPr="00ED672B" w:rsidDel="00D8246A">
          <w:rPr>
            <w:rFonts w:asciiTheme="minorHAnsi" w:hAnsiTheme="minorHAnsi"/>
            <w:rPrChange w:id="1913" w:author="Erin Stephenson" w:date="2019-03-13T19:33:00Z">
              <w:rPr/>
            </w:rPrChange>
          </w:rPr>
          <w:delText xml:space="preserve"> </w:delText>
        </w:r>
        <w:r w:rsidR="00FD1D50" w:rsidRPr="00ED672B" w:rsidDel="00D8246A">
          <w:rPr>
            <w:rFonts w:asciiTheme="minorHAnsi" w:hAnsiTheme="minorHAnsi"/>
            <w:rPrChange w:id="1914" w:author="Erin Stephenson" w:date="2019-03-13T19:33:00Z">
              <w:rPr/>
            </w:rPrChange>
          </w:rPr>
          <w:delText>are</w:delText>
        </w:r>
        <w:r w:rsidR="002638F5" w:rsidRPr="00ED672B" w:rsidDel="00D8246A">
          <w:rPr>
            <w:rFonts w:asciiTheme="minorHAnsi" w:hAnsiTheme="minorHAnsi"/>
            <w:rPrChange w:id="1915" w:author="Erin Stephenson" w:date="2019-03-13T19:33:00Z">
              <w:rPr/>
            </w:rPrChange>
          </w:rPr>
          <w:delText xml:space="preserve"> unclear but si</w:delText>
        </w:r>
        <w:r w:rsidR="00FA15D0" w:rsidRPr="00ED672B" w:rsidDel="00D8246A">
          <w:rPr>
            <w:rFonts w:asciiTheme="minorHAnsi" w:hAnsiTheme="minorHAnsi"/>
            <w:rPrChange w:id="1916" w:author="Erin Stephenson" w:date="2019-03-13T19:33:00Z">
              <w:rPr/>
            </w:rPrChange>
          </w:rPr>
          <w:delText>nce amino acids and fatty acids are both reliant on mitochondria to gener</w:delText>
        </w:r>
        <w:r w:rsidR="00E26D9D" w:rsidRPr="00ED672B" w:rsidDel="00D8246A">
          <w:rPr>
            <w:rFonts w:asciiTheme="minorHAnsi" w:hAnsiTheme="minorHAnsi"/>
            <w:rPrChange w:id="1917" w:author="Erin Stephenson" w:date="2019-03-13T19:33:00Z">
              <w:rPr/>
            </w:rPrChange>
          </w:rPr>
          <w:delText xml:space="preserve">ate fuel, it is possible that an alternation </w:delText>
        </w:r>
        <w:r w:rsidR="00FA15D0" w:rsidRPr="00ED672B" w:rsidDel="00D8246A">
          <w:rPr>
            <w:rFonts w:asciiTheme="minorHAnsi" w:hAnsiTheme="minorHAnsi"/>
            <w:rPrChange w:id="1918" w:author="Erin Stephenson" w:date="2019-03-13T19:33:00Z">
              <w:rPr/>
            </w:rPrChange>
          </w:rPr>
          <w:delText xml:space="preserve">in substrate flux </w:delText>
        </w:r>
        <w:r w:rsidR="00A77C1A" w:rsidRPr="00ED672B" w:rsidDel="00D8246A">
          <w:rPr>
            <w:rFonts w:asciiTheme="minorHAnsi" w:hAnsiTheme="minorHAnsi"/>
            <w:rPrChange w:id="1919" w:author="Erin Stephenson" w:date="2019-03-13T19:33:00Z">
              <w:rPr/>
            </w:rPrChange>
          </w:rPr>
          <w:delText>could</w:delText>
        </w:r>
        <w:r w:rsidR="00FA15D0" w:rsidRPr="00ED672B" w:rsidDel="00D8246A">
          <w:rPr>
            <w:rFonts w:asciiTheme="minorHAnsi" w:hAnsiTheme="minorHAnsi"/>
            <w:rPrChange w:id="1920" w:author="Erin Stephenson" w:date="2019-03-13T19:33:00Z">
              <w:rPr/>
            </w:rPrChange>
          </w:rPr>
          <w:delText xml:space="preserve"> </w:delText>
        </w:r>
        <w:r w:rsidR="00FD1D50" w:rsidRPr="00ED672B" w:rsidDel="00D8246A">
          <w:rPr>
            <w:rFonts w:asciiTheme="minorHAnsi" w:hAnsiTheme="minorHAnsi"/>
            <w:rPrChange w:id="1921" w:author="Erin Stephenson" w:date="2019-03-13T19:33:00Z">
              <w:rPr/>
            </w:rPrChange>
          </w:rPr>
          <w:delText>result</w:delText>
        </w:r>
        <w:r w:rsidR="00FA15D0" w:rsidRPr="00ED672B" w:rsidDel="00D8246A">
          <w:rPr>
            <w:rFonts w:asciiTheme="minorHAnsi" w:hAnsiTheme="minorHAnsi"/>
            <w:rPrChange w:id="1922" w:author="Erin Stephenson" w:date="2019-03-13T19:33:00Z">
              <w:rPr/>
            </w:rPrChange>
          </w:rPr>
          <w:delText xml:space="preserve"> more </w:delText>
        </w:r>
        <w:r w:rsidR="00E26D9D" w:rsidRPr="00ED672B" w:rsidDel="00D8246A">
          <w:rPr>
            <w:rFonts w:asciiTheme="minorHAnsi" w:hAnsiTheme="minorHAnsi"/>
            <w:rPrChange w:id="1923" w:author="Erin Stephenson" w:date="2019-03-13T19:33:00Z">
              <w:rPr/>
            </w:rPrChange>
          </w:rPr>
          <w:delText xml:space="preserve">oxidative fibers, which then leads to more </w:delText>
        </w:r>
        <w:r w:rsidR="002638F5" w:rsidRPr="00ED672B" w:rsidDel="00D8246A">
          <w:rPr>
            <w:rFonts w:asciiTheme="minorHAnsi" w:hAnsiTheme="minorHAnsi"/>
            <w:rPrChange w:id="1924" w:author="Erin Stephenson" w:date="2019-03-13T19:33:00Z">
              <w:rPr/>
            </w:rPrChange>
          </w:rPr>
          <w:delText>increased</w:delText>
        </w:r>
        <w:r w:rsidR="00E26D9D" w:rsidRPr="00ED672B" w:rsidDel="00D8246A">
          <w:rPr>
            <w:rFonts w:asciiTheme="minorHAnsi" w:hAnsiTheme="minorHAnsi"/>
            <w:rPrChange w:id="1925" w:author="Erin Stephenson" w:date="2019-03-13T19:33:00Z">
              <w:rPr/>
            </w:rPrChange>
          </w:rPr>
          <w:delText xml:space="preserve"> </w:delText>
        </w:r>
        <w:r w:rsidR="002638F5" w:rsidRPr="00ED672B" w:rsidDel="00D8246A">
          <w:rPr>
            <w:rFonts w:asciiTheme="minorHAnsi" w:hAnsiTheme="minorHAnsi"/>
            <w:rPrChange w:id="1926" w:author="Erin Stephenson" w:date="2019-03-13T19:33:00Z">
              <w:rPr/>
            </w:rPrChange>
          </w:rPr>
          <w:delText>lipid</w:delText>
        </w:r>
        <w:r w:rsidR="00E26D9D" w:rsidRPr="00ED672B" w:rsidDel="00D8246A">
          <w:rPr>
            <w:rFonts w:asciiTheme="minorHAnsi" w:hAnsiTheme="minorHAnsi"/>
            <w:rPrChange w:id="1927" w:author="Erin Stephenson" w:date="2019-03-13T19:33:00Z">
              <w:rPr/>
            </w:rPrChange>
          </w:rPr>
          <w:delText xml:space="preserve"> </w:delText>
        </w:r>
        <w:r w:rsidR="002638F5" w:rsidRPr="00ED672B" w:rsidDel="00D8246A">
          <w:rPr>
            <w:rFonts w:asciiTheme="minorHAnsi" w:hAnsiTheme="minorHAnsi"/>
            <w:rPrChange w:id="1928" w:author="Erin Stephenson" w:date="2019-03-13T19:33:00Z">
              <w:rPr/>
            </w:rPrChange>
          </w:rPr>
          <w:delText>oxidation</w:delText>
        </w:r>
        <w:r w:rsidR="00E26D9D" w:rsidRPr="00ED672B" w:rsidDel="00D8246A">
          <w:rPr>
            <w:rFonts w:asciiTheme="minorHAnsi" w:hAnsiTheme="minorHAnsi"/>
            <w:rPrChange w:id="1929" w:author="Erin Stephenson" w:date="2019-03-13T19:33:00Z">
              <w:rPr/>
            </w:rPrChange>
          </w:rPr>
          <w:delText xml:space="preserve"> and less </w:delText>
        </w:r>
        <w:r w:rsidR="002638F5" w:rsidRPr="00ED672B" w:rsidDel="00D8246A">
          <w:rPr>
            <w:rFonts w:asciiTheme="minorHAnsi" w:hAnsiTheme="minorHAnsi"/>
            <w:rPrChange w:id="1930" w:author="Erin Stephenson" w:date="2019-03-13T19:33:00Z">
              <w:rPr/>
            </w:rPrChange>
          </w:rPr>
          <w:delText>adiposity</w:delText>
        </w:r>
        <w:r w:rsidR="00FA15D0" w:rsidRPr="00ED672B" w:rsidDel="00D8246A">
          <w:rPr>
            <w:rFonts w:asciiTheme="minorHAnsi" w:hAnsiTheme="minorHAnsi"/>
            <w:rPrChange w:id="1931" w:author="Erin Stephenson" w:date="2019-03-13T19:33:00Z">
              <w:rPr/>
            </w:rPrChange>
          </w:rPr>
          <w:delText xml:space="preserve">.  </w:delText>
        </w:r>
        <w:r w:rsidR="00CD1EC4" w:rsidRPr="00ED672B" w:rsidDel="00D8246A">
          <w:rPr>
            <w:rFonts w:asciiTheme="minorHAnsi" w:hAnsiTheme="minorHAnsi"/>
            <w:rPrChange w:id="1932" w:author="Erin Stephenson" w:date="2019-03-13T19:33:00Z">
              <w:rPr/>
            </w:rPrChange>
          </w:rPr>
          <w:delText>This hypothesis is consistent with anti-</w:delText>
        </w:r>
        <w:r w:rsidR="00FB6EEE" w:rsidRPr="00ED672B" w:rsidDel="00D8246A">
          <w:rPr>
            <w:rFonts w:asciiTheme="minorHAnsi" w:hAnsiTheme="minorHAnsi"/>
            <w:rPrChange w:id="1933" w:author="Erin Stephenson" w:date="2019-03-13T19:33:00Z">
              <w:rPr/>
            </w:rPrChange>
          </w:rPr>
          <w:delText>obesogenic</w:delText>
        </w:r>
        <w:r w:rsidR="00CD1EC4" w:rsidRPr="00ED672B" w:rsidDel="00D8246A">
          <w:rPr>
            <w:rFonts w:asciiTheme="minorHAnsi" w:hAnsiTheme="minorHAnsi"/>
            <w:rPrChange w:id="1934" w:author="Erin Stephenson" w:date="2019-03-13T19:33:00Z">
              <w:rPr/>
            </w:rPrChange>
          </w:rPr>
          <w:delText xml:space="preserve"> effects of muscle specific </w:delText>
        </w:r>
        <w:r w:rsidR="00CD1EC4" w:rsidRPr="00ED672B" w:rsidDel="00D8246A">
          <w:rPr>
            <w:rFonts w:asciiTheme="minorHAnsi" w:hAnsiTheme="minorHAnsi"/>
            <w:i/>
            <w:rPrChange w:id="1935" w:author="Erin Stephenson" w:date="2019-03-13T19:33:00Z">
              <w:rPr>
                <w:i/>
              </w:rPr>
            </w:rPrChange>
          </w:rPr>
          <w:delText>Cd36</w:delText>
        </w:r>
        <w:r w:rsidR="00CD1EC4" w:rsidRPr="00ED672B" w:rsidDel="00D8246A">
          <w:rPr>
            <w:rFonts w:asciiTheme="minorHAnsi" w:hAnsiTheme="minorHAnsi"/>
            <w:rPrChange w:id="1936" w:author="Erin Stephenson" w:date="2019-03-13T19:33:00Z">
              <w:rPr/>
            </w:rPrChange>
          </w:rPr>
          <w:delText xml:space="preserve"> overexpression </w:delText>
        </w:r>
        <w:r w:rsidR="00CD1EC4" w:rsidRPr="00ED672B" w:rsidDel="00D8246A">
          <w:rPr>
            <w:rFonts w:asciiTheme="minorHAnsi" w:hAnsiTheme="minorHAnsi"/>
            <w:rPrChange w:id="1937" w:author="Erin Stephenson" w:date="2019-03-13T19:33:00Z">
              <w:rPr/>
            </w:rPrChange>
          </w:rPr>
          <w:fldChar w:fldCharType="begin" w:fldLock="1"/>
        </w:r>
        <w:r w:rsidR="007151C0" w:rsidRPr="00ED672B" w:rsidDel="00D8246A">
          <w:rPr>
            <w:rFonts w:asciiTheme="minorHAnsi" w:hAnsiTheme="minorHAnsi"/>
            <w:rPrChange w:id="1938" w:author="Erin Stephenson" w:date="2019-03-13T19:33:00Z">
              <w:rPr/>
            </w:rPrChange>
          </w:rPr>
          <w:del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delInstrText>
        </w:r>
        <w:r w:rsidR="00CD1EC4" w:rsidRPr="00ED672B" w:rsidDel="00D8246A">
          <w:rPr>
            <w:rFonts w:asciiTheme="minorHAnsi" w:hAnsiTheme="minorHAnsi"/>
            <w:rPrChange w:id="1939" w:author="Erin Stephenson" w:date="2019-03-13T19:33:00Z">
              <w:rPr/>
            </w:rPrChange>
          </w:rPr>
          <w:fldChar w:fldCharType="separate"/>
        </w:r>
        <w:r w:rsidR="007151C0" w:rsidRPr="00ED672B" w:rsidDel="00D8246A">
          <w:rPr>
            <w:rFonts w:asciiTheme="minorHAnsi" w:hAnsiTheme="minorHAnsi"/>
            <w:noProof/>
            <w:rPrChange w:id="1940" w:author="Erin Stephenson" w:date="2019-03-13T19:33:00Z">
              <w:rPr>
                <w:noProof/>
              </w:rPr>
            </w:rPrChange>
          </w:rPr>
          <w:delText>[76]</w:delText>
        </w:r>
        <w:r w:rsidR="00CD1EC4" w:rsidRPr="00ED672B" w:rsidDel="00D8246A">
          <w:rPr>
            <w:rFonts w:asciiTheme="minorHAnsi" w:hAnsiTheme="minorHAnsi"/>
            <w:rPrChange w:id="1941" w:author="Erin Stephenson" w:date="2019-03-13T19:33:00Z">
              <w:rPr/>
            </w:rPrChange>
          </w:rPr>
          <w:fldChar w:fldCharType="end"/>
        </w:r>
        <w:r w:rsidR="00CD1EC4" w:rsidRPr="00ED672B" w:rsidDel="00D8246A">
          <w:rPr>
            <w:rFonts w:asciiTheme="minorHAnsi" w:hAnsiTheme="minorHAnsi"/>
            <w:rPrChange w:id="1942" w:author="Erin Stephenson" w:date="2019-03-13T19:33:00Z">
              <w:rPr/>
            </w:rPrChange>
          </w:rPr>
          <w:delText xml:space="preserve"> and with the observation that elevated free fatty acids can promote mitochondrial biogenesis </w:delText>
        </w:r>
        <w:r w:rsidR="00CD1EC4" w:rsidRPr="00ED672B" w:rsidDel="00D8246A">
          <w:rPr>
            <w:rFonts w:asciiTheme="minorHAnsi" w:hAnsiTheme="minorHAnsi"/>
            <w:rPrChange w:id="1943" w:author="Erin Stephenson" w:date="2019-03-13T19:33:00Z">
              <w:rPr/>
            </w:rPrChange>
          </w:rPr>
          <w:fldChar w:fldCharType="begin" w:fldLock="1"/>
        </w:r>
        <w:r w:rsidR="007151C0" w:rsidRPr="00ED672B" w:rsidDel="00D8246A">
          <w:rPr>
            <w:rFonts w:asciiTheme="minorHAnsi" w:hAnsiTheme="minorHAnsi"/>
            <w:rPrChange w:id="1944" w:author="Erin Stephenson" w:date="2019-03-13T19:33:00Z">
              <w:rPr/>
            </w:rPrChange>
          </w:rPr>
          <w:del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delInstrText>
        </w:r>
        <w:r w:rsidR="00CD1EC4" w:rsidRPr="00ED672B" w:rsidDel="00D8246A">
          <w:rPr>
            <w:rFonts w:asciiTheme="minorHAnsi" w:hAnsiTheme="minorHAnsi"/>
            <w:rPrChange w:id="1945" w:author="Erin Stephenson" w:date="2019-03-13T19:33:00Z">
              <w:rPr/>
            </w:rPrChange>
          </w:rPr>
          <w:fldChar w:fldCharType="separate"/>
        </w:r>
        <w:r w:rsidR="007151C0" w:rsidRPr="00ED672B" w:rsidDel="00D8246A">
          <w:rPr>
            <w:rFonts w:asciiTheme="minorHAnsi" w:hAnsiTheme="minorHAnsi"/>
            <w:noProof/>
            <w:rPrChange w:id="1946" w:author="Erin Stephenson" w:date="2019-03-13T19:33:00Z">
              <w:rPr>
                <w:noProof/>
              </w:rPr>
            </w:rPrChange>
          </w:rPr>
          <w:delText>[77]</w:delText>
        </w:r>
        <w:r w:rsidR="00CD1EC4" w:rsidRPr="00ED672B" w:rsidDel="00D8246A">
          <w:rPr>
            <w:rFonts w:asciiTheme="minorHAnsi" w:hAnsiTheme="minorHAnsi"/>
            <w:rPrChange w:id="1947" w:author="Erin Stephenson" w:date="2019-03-13T19:33:00Z">
              <w:rPr/>
            </w:rPrChange>
          </w:rPr>
          <w:fldChar w:fldCharType="end"/>
        </w:r>
        <w:r w:rsidR="00CD1EC4" w:rsidRPr="00ED672B" w:rsidDel="00D8246A">
          <w:rPr>
            <w:rFonts w:asciiTheme="minorHAnsi" w:hAnsiTheme="minorHAnsi"/>
            <w:rPrChange w:id="1948" w:author="Erin Stephenson" w:date="2019-03-13T19:33:00Z">
              <w:rPr/>
            </w:rPrChange>
          </w:rPr>
          <w:delText xml:space="preserve">.  </w:delText>
        </w:r>
        <w:r w:rsidR="00FD1D50" w:rsidRPr="00ED672B" w:rsidDel="00D8246A">
          <w:rPr>
            <w:rFonts w:asciiTheme="minorHAnsi" w:hAnsiTheme="minorHAnsi"/>
            <w:rPrChange w:id="1949" w:author="Erin Stephenson" w:date="2019-03-13T19:33:00Z">
              <w:rPr/>
            </w:rPrChange>
          </w:rPr>
          <w:delText>Increased nutrient</w:delText>
        </w:r>
        <w:r w:rsidR="002613DA" w:rsidRPr="00ED672B" w:rsidDel="00D8246A">
          <w:rPr>
            <w:rFonts w:asciiTheme="minorHAnsi" w:hAnsiTheme="minorHAnsi"/>
            <w:rPrChange w:id="1950" w:author="Erin Stephenson" w:date="2019-03-13T19:33:00Z">
              <w:rPr/>
            </w:rPrChange>
          </w:rPr>
          <w:delText xml:space="preserve"> </w:delText>
        </w:r>
        <w:r w:rsidR="00FD1D50" w:rsidRPr="00ED672B" w:rsidDel="00D8246A">
          <w:rPr>
            <w:rFonts w:asciiTheme="minorHAnsi" w:hAnsiTheme="minorHAnsi"/>
            <w:rPrChange w:id="1951" w:author="Erin Stephenson" w:date="2019-03-13T19:33:00Z">
              <w:rPr/>
            </w:rPrChange>
          </w:rPr>
          <w:delText>uptake</w:delText>
        </w:r>
        <w:r w:rsidR="002613DA" w:rsidRPr="00ED672B" w:rsidDel="00D8246A">
          <w:rPr>
            <w:rFonts w:asciiTheme="minorHAnsi" w:hAnsiTheme="minorHAnsi"/>
            <w:rPrChange w:id="1952" w:author="Erin Stephenson" w:date="2019-03-13T19:33:00Z">
              <w:rPr/>
            </w:rPrChange>
          </w:rPr>
          <w:delText xml:space="preserve">, coupled with elevated mitochondria would be likely to produce more ATP in these cells. </w:delText>
        </w:r>
        <w:r w:rsidR="00CD1EC4" w:rsidRPr="00ED672B" w:rsidDel="00D8246A">
          <w:rPr>
            <w:rFonts w:asciiTheme="minorHAnsi" w:hAnsiTheme="minorHAnsi"/>
            <w:rPrChange w:id="1953" w:author="Erin Stephenson" w:date="2019-03-13T19:33:00Z">
              <w:rPr/>
            </w:rPrChange>
          </w:rPr>
          <w:delText xml:space="preserve">As such muscle </w:delText>
        </w:r>
        <w:r w:rsidR="00CD1EC4" w:rsidRPr="00ED672B" w:rsidDel="00D8246A">
          <w:rPr>
            <w:rFonts w:asciiTheme="minorHAnsi" w:hAnsiTheme="minorHAnsi"/>
            <w:i/>
            <w:rPrChange w:id="1954" w:author="Erin Stephenson" w:date="2019-03-13T19:33:00Z">
              <w:rPr>
                <w:i/>
              </w:rPr>
            </w:rPrChange>
          </w:rPr>
          <w:delText>Tsc1</w:delText>
        </w:r>
        <w:r w:rsidR="00CD1EC4" w:rsidRPr="00ED672B" w:rsidDel="00D8246A">
          <w:rPr>
            <w:rFonts w:asciiTheme="minorHAnsi" w:hAnsiTheme="minorHAnsi"/>
            <w:rPrChange w:id="1955" w:author="Erin Stephenson" w:date="2019-03-13T19:33:00Z">
              <w:rPr/>
            </w:rPrChange>
          </w:rPr>
          <w:delText xml:space="preserve"> knockout animals could</w:delText>
        </w:r>
        <w:r w:rsidR="008A506B" w:rsidRPr="00ED672B" w:rsidDel="00D8246A">
          <w:rPr>
            <w:rFonts w:asciiTheme="minorHAnsi" w:hAnsiTheme="minorHAnsi"/>
            <w:rPrChange w:id="1956" w:author="Erin Stephenson" w:date="2019-03-13T19:33:00Z">
              <w:rPr/>
            </w:rPrChange>
          </w:rPr>
          <w:delText xml:space="preserve"> be plausibly</w:delText>
        </w:r>
        <w:r w:rsidR="00CD1EC4" w:rsidRPr="00ED672B" w:rsidDel="00D8246A">
          <w:rPr>
            <w:rFonts w:asciiTheme="minorHAnsi" w:hAnsiTheme="minorHAnsi"/>
            <w:rPrChange w:id="1957" w:author="Erin Stephenson" w:date="2019-03-13T19:33:00Z">
              <w:rPr/>
            </w:rPrChange>
          </w:rPr>
          <w:delText xml:space="preserve"> thermogenic due to </w:delText>
        </w:r>
        <w:r w:rsidR="00FD1D50" w:rsidRPr="00ED672B" w:rsidDel="00D8246A">
          <w:rPr>
            <w:rFonts w:asciiTheme="minorHAnsi" w:hAnsiTheme="minorHAnsi"/>
            <w:rPrChange w:id="1958" w:author="Erin Stephenson" w:date="2019-03-13T19:33:00Z">
              <w:rPr/>
            </w:rPrChange>
          </w:rPr>
          <w:delText xml:space="preserve">multiple </w:delText>
        </w:r>
        <w:r w:rsidR="00CD1EC4" w:rsidRPr="00ED672B" w:rsidDel="00D8246A">
          <w:rPr>
            <w:rFonts w:asciiTheme="minorHAnsi" w:hAnsiTheme="minorHAnsi"/>
            <w:rPrChange w:id="1959" w:author="Erin Stephenson" w:date="2019-03-13T19:33:00Z">
              <w:rPr/>
            </w:rPrChange>
          </w:rPr>
          <w:delText>muscle-autonomous adaptations</w:delText>
        </w:r>
        <w:r w:rsidR="00A04704" w:rsidRPr="00ED672B" w:rsidDel="00D8246A">
          <w:rPr>
            <w:rFonts w:asciiTheme="minorHAnsi" w:hAnsiTheme="minorHAnsi"/>
            <w:rPrChange w:id="1960" w:author="Erin Stephenson" w:date="2019-03-13T19:33:00Z">
              <w:rPr/>
            </w:rPrChange>
          </w:rPr>
          <w:delText xml:space="preserve"> including amino and fatty acid transport, mitochondrial activity and sarcolipin-mediated uncoupling.  </w:delText>
        </w:r>
      </w:del>
    </w:p>
    <w:p w14:paraId="029CE30A" w14:textId="77777777" w:rsidR="006638A2" w:rsidRPr="00ED672B" w:rsidRDefault="006638A2" w:rsidP="007D1A22">
      <w:pPr>
        <w:rPr>
          <w:rFonts w:asciiTheme="minorHAnsi" w:hAnsiTheme="minorHAnsi"/>
          <w:rPrChange w:id="1961" w:author="Erin Stephenson" w:date="2019-03-13T19:33:00Z">
            <w:rPr/>
          </w:rPrChange>
        </w:rPr>
      </w:pPr>
    </w:p>
    <w:p w14:paraId="51329E80" w14:textId="000E5BA9" w:rsidR="003F5FAC" w:rsidRPr="00ED672B" w:rsidRDefault="00862AC5" w:rsidP="007D1A22">
      <w:pPr>
        <w:rPr>
          <w:rFonts w:asciiTheme="minorHAnsi" w:hAnsiTheme="minorHAnsi"/>
          <w:rPrChange w:id="1962" w:author="Erin Stephenson" w:date="2019-03-13T19:33:00Z">
            <w:rPr/>
          </w:rPrChange>
        </w:rPr>
      </w:pPr>
      <w:ins w:id="1963" w:author="Erin Stephenson" w:date="2019-03-13T21:30:00Z">
        <w:r>
          <w:rPr>
            <w:rFonts w:asciiTheme="minorHAnsi" w:hAnsiTheme="minorHAnsi"/>
          </w:rPr>
          <w:t xml:space="preserve">In conclusion, </w:t>
        </w:r>
      </w:ins>
      <w:ins w:id="1964" w:author="Erin Stephenson" w:date="2019-03-13T21:31:00Z">
        <w:r>
          <w:rPr>
            <w:rFonts w:asciiTheme="minorHAnsi" w:hAnsiTheme="minorHAnsi"/>
          </w:rPr>
          <w:t>we have</w:t>
        </w:r>
      </w:ins>
      <w:ins w:id="1965" w:author="Erin Stephenson" w:date="2019-03-13T21:30:00Z">
        <w:r>
          <w:rPr>
            <w:rFonts w:asciiTheme="minorHAnsi" w:hAnsiTheme="minorHAnsi"/>
          </w:rPr>
          <w:t xml:space="preserve"> shown</w:t>
        </w:r>
        <w:r w:rsidRPr="00C2256A">
          <w:rPr>
            <w:rFonts w:asciiTheme="minorHAnsi" w:hAnsiTheme="minorHAnsi"/>
          </w:rPr>
          <w:t xml:space="preserve"> that</w:t>
        </w:r>
      </w:ins>
      <w:ins w:id="1966" w:author="Erin Stephenson" w:date="2019-03-13T21:31:00Z">
        <w:r>
          <w:rPr>
            <w:rFonts w:asciiTheme="minorHAnsi" w:hAnsiTheme="minorHAnsi"/>
          </w:rPr>
          <w:t xml:space="preserve"> increases in energy expenditure following a</w:t>
        </w:r>
      </w:ins>
      <w:ins w:id="1967" w:author="Erin Stephenson" w:date="2019-03-13T21:30:00Z">
        <w:r w:rsidRPr="00C2256A">
          <w:rPr>
            <w:rFonts w:asciiTheme="minorHAnsi" w:hAnsiTheme="minorHAnsi"/>
          </w:rPr>
          <w:t xml:space="preserve"> high fat diet- are mTORC1-dependent and that elevated energy expenditure caused by </w:t>
        </w:r>
      </w:ins>
      <w:ins w:id="1968" w:author="Erin Stephenson" w:date="2019-03-13T21:32:00Z">
        <w:r>
          <w:rPr>
            <w:rFonts w:asciiTheme="minorHAnsi" w:hAnsiTheme="minorHAnsi"/>
          </w:rPr>
          <w:t xml:space="preserve">ablation of </w:t>
        </w:r>
        <w:r w:rsidRPr="00862AC5">
          <w:rPr>
            <w:rFonts w:asciiTheme="minorHAnsi" w:hAnsiTheme="minorHAnsi"/>
            <w:i/>
            <w:rPrChange w:id="1969" w:author="Erin Stephenson" w:date="2019-03-13T21:32:00Z">
              <w:rPr>
                <w:rFonts w:asciiTheme="minorHAnsi" w:hAnsiTheme="minorHAnsi"/>
              </w:rPr>
            </w:rPrChange>
          </w:rPr>
          <w:t>Tsc1</w:t>
        </w:r>
        <w:r>
          <w:rPr>
            <w:rFonts w:asciiTheme="minorHAnsi" w:hAnsiTheme="minorHAnsi"/>
          </w:rPr>
          <w:t xml:space="preserve"> and thus </w:t>
        </w:r>
      </w:ins>
      <w:ins w:id="1970" w:author="Erin Stephenson" w:date="2019-03-14T12:55:00Z">
        <w:r w:rsidR="00A7256F">
          <w:rPr>
            <w:rFonts w:asciiTheme="minorHAnsi" w:hAnsiTheme="minorHAnsi"/>
          </w:rPr>
          <w:t xml:space="preserve">constituent </w:t>
        </w:r>
      </w:ins>
      <w:ins w:id="1971" w:author="Erin Stephenson" w:date="2019-03-13T21:30:00Z">
        <w:r w:rsidRPr="00C2256A">
          <w:rPr>
            <w:rFonts w:asciiTheme="minorHAnsi" w:hAnsiTheme="minorHAnsi"/>
          </w:rPr>
          <w:t>activation of skeletal muscle mTORC1</w:t>
        </w:r>
      </w:ins>
      <w:ins w:id="1972" w:author="Erin Stephenson" w:date="2019-03-13T21:34:00Z">
        <w:r w:rsidR="00197D3F">
          <w:rPr>
            <w:rFonts w:asciiTheme="minorHAnsi" w:hAnsiTheme="minorHAnsi"/>
          </w:rPr>
          <w:t>,</w:t>
        </w:r>
      </w:ins>
      <w:ins w:id="1973" w:author="Erin Stephenson" w:date="2019-03-13T21:30:00Z">
        <w:r w:rsidRPr="00C2256A">
          <w:rPr>
            <w:rFonts w:asciiTheme="minorHAnsi" w:hAnsiTheme="minorHAnsi"/>
          </w:rPr>
          <w:t xml:space="preserve"> coincides with the upregulation of skeletal muscle-specific thermogenic mechanisms that </w:t>
        </w:r>
      </w:ins>
      <w:ins w:id="1974" w:author="Erin Stephenson" w:date="2019-03-14T12:57:00Z">
        <w:r w:rsidR="00D55200">
          <w:rPr>
            <w:rFonts w:asciiTheme="minorHAnsi" w:hAnsiTheme="minorHAnsi"/>
          </w:rPr>
          <w:t>involve</w:t>
        </w:r>
      </w:ins>
      <w:ins w:id="1975" w:author="Erin Stephenson" w:date="2019-03-13T21:32:00Z">
        <w:r>
          <w:rPr>
            <w:rFonts w:asciiTheme="minorHAnsi" w:hAnsiTheme="minorHAnsi"/>
          </w:rPr>
          <w:t xml:space="preserve"> </w:t>
        </w:r>
      </w:ins>
      <w:ins w:id="1976" w:author="Erin Stephenson" w:date="2019-03-13T21:30:00Z">
        <w:r w:rsidRPr="00C2256A">
          <w:rPr>
            <w:rFonts w:asciiTheme="minorHAnsi" w:hAnsiTheme="minorHAnsi"/>
          </w:rPr>
          <w:t xml:space="preserve">the </w:t>
        </w:r>
      </w:ins>
      <w:ins w:id="1977" w:author="Erin Stephenson" w:date="2019-03-13T21:33:00Z">
        <w:r>
          <w:rPr>
            <w:rFonts w:asciiTheme="minorHAnsi" w:hAnsiTheme="minorHAnsi"/>
          </w:rPr>
          <w:t xml:space="preserve">sarcolipin-driven </w:t>
        </w:r>
      </w:ins>
      <w:ins w:id="1978" w:author="Erin Stephenson" w:date="2019-03-13T21:30:00Z">
        <w:r w:rsidRPr="00C2256A">
          <w:rPr>
            <w:rFonts w:asciiTheme="minorHAnsi" w:hAnsiTheme="minorHAnsi"/>
          </w:rPr>
          <w:t>futile cycling of Ca</w:t>
        </w:r>
        <w:r w:rsidRPr="00C2256A">
          <w:rPr>
            <w:rFonts w:asciiTheme="minorHAnsi" w:hAnsiTheme="minorHAnsi"/>
            <w:vertAlign w:val="superscript"/>
          </w:rPr>
          <w:t>2</w:t>
        </w:r>
      </w:ins>
      <w:ins w:id="1979" w:author="Erin Stephenson" w:date="2019-03-13T21:33:00Z">
        <w:r>
          <w:rPr>
            <w:rFonts w:asciiTheme="minorHAnsi" w:hAnsiTheme="minorHAnsi"/>
            <w:vertAlign w:val="superscript"/>
          </w:rPr>
          <w:t xml:space="preserve">+ </w:t>
        </w:r>
        <w:r>
          <w:rPr>
            <w:rFonts w:asciiTheme="minorHAnsi" w:hAnsiTheme="minorHAnsi"/>
          </w:rPr>
          <w:t xml:space="preserve">through SERCA2. </w:t>
        </w:r>
      </w:ins>
      <w:r w:rsidR="00A04704" w:rsidRPr="00ED672B">
        <w:rPr>
          <w:rFonts w:asciiTheme="minorHAnsi" w:hAnsiTheme="minorHAnsi"/>
          <w:rPrChange w:id="1980" w:author="Erin Stephenson" w:date="2019-03-13T19:33:00Z">
            <w:rPr/>
          </w:rPrChange>
        </w:rPr>
        <w:t>T</w:t>
      </w:r>
      <w:r w:rsidR="00F311C5" w:rsidRPr="00ED672B">
        <w:rPr>
          <w:rFonts w:asciiTheme="minorHAnsi" w:hAnsiTheme="minorHAnsi"/>
          <w:rPrChange w:id="1981" w:author="Erin Stephenson" w:date="2019-03-13T19:33:00Z">
            <w:rPr/>
          </w:rPrChange>
        </w:rPr>
        <w:t>hese findings support the hypothesis that activation of mTORC1</w:t>
      </w:r>
      <w:r w:rsidR="00A04704" w:rsidRPr="00ED672B">
        <w:rPr>
          <w:rFonts w:asciiTheme="minorHAnsi" w:hAnsiTheme="minorHAnsi"/>
          <w:rPrChange w:id="1982" w:author="Erin Stephenson" w:date="2019-03-13T19:33:00Z">
            <w:rPr/>
          </w:rPrChange>
        </w:rPr>
        <w:t xml:space="preserve"> </w:t>
      </w:r>
      <w:r w:rsidR="00667E61" w:rsidRPr="00ED672B">
        <w:rPr>
          <w:rFonts w:asciiTheme="minorHAnsi" w:hAnsiTheme="minorHAnsi"/>
          <w:rPrChange w:id="1983" w:author="Erin Stephenson" w:date="2019-03-13T19:33:00Z">
            <w:rPr/>
          </w:rPrChange>
        </w:rPr>
        <w:t>and</w:t>
      </w:r>
      <w:r w:rsidR="00A04704" w:rsidRPr="00ED672B">
        <w:rPr>
          <w:rFonts w:asciiTheme="minorHAnsi" w:hAnsiTheme="minorHAnsi"/>
          <w:rPrChange w:id="1984" w:author="Erin Stephenson" w:date="2019-03-13T19:33:00Z">
            <w:rPr/>
          </w:rPrChange>
        </w:rPr>
        <w:t xml:space="preserve"> its downstream tar</w:t>
      </w:r>
      <w:r w:rsidR="00F60DC7" w:rsidRPr="00ED672B">
        <w:rPr>
          <w:rFonts w:asciiTheme="minorHAnsi" w:hAnsiTheme="minorHAnsi"/>
          <w:rPrChange w:id="1985" w:author="Erin Stephenson" w:date="2019-03-13T19:33:00Z">
            <w:rPr/>
          </w:rPrChange>
        </w:rPr>
        <w:t>gets</w:t>
      </w:r>
      <w:r w:rsidR="00FA15D0" w:rsidRPr="00ED672B">
        <w:rPr>
          <w:rFonts w:asciiTheme="minorHAnsi" w:hAnsiTheme="minorHAnsi"/>
          <w:rPrChange w:id="1986" w:author="Erin Stephenson" w:date="2019-03-13T19:33:00Z">
            <w:rPr/>
          </w:rPrChange>
        </w:rPr>
        <w:t xml:space="preserve">, specifically </w:t>
      </w:r>
      <w:r w:rsidR="00F311C5" w:rsidRPr="00ED672B">
        <w:rPr>
          <w:rFonts w:asciiTheme="minorHAnsi" w:hAnsiTheme="minorHAnsi"/>
          <w:rPrChange w:id="1987" w:author="Erin Stephenson" w:date="2019-03-13T19:33:00Z">
            <w:rPr/>
          </w:rPrChange>
        </w:rPr>
        <w:t xml:space="preserve">in </w:t>
      </w:r>
      <w:ins w:id="1988" w:author="Erin Stephenson" w:date="2019-03-13T21:30:00Z">
        <w:r>
          <w:rPr>
            <w:rFonts w:asciiTheme="minorHAnsi" w:hAnsiTheme="minorHAnsi"/>
          </w:rPr>
          <w:t xml:space="preserve">skeletal </w:t>
        </w:r>
      </w:ins>
      <w:r w:rsidR="00F311C5" w:rsidRPr="00ED672B">
        <w:rPr>
          <w:rFonts w:asciiTheme="minorHAnsi" w:hAnsiTheme="minorHAnsi"/>
          <w:rPrChange w:id="1989" w:author="Erin Stephenson" w:date="2019-03-13T19:33:00Z">
            <w:rPr/>
          </w:rPrChange>
        </w:rPr>
        <w:t>mu</w:t>
      </w:r>
      <w:r w:rsidR="00F60DC7" w:rsidRPr="00ED672B">
        <w:rPr>
          <w:rFonts w:asciiTheme="minorHAnsi" w:hAnsiTheme="minorHAnsi"/>
          <w:rPrChange w:id="1990" w:author="Erin Stephenson" w:date="2019-03-13T19:33:00Z">
            <w:rPr/>
          </w:rPrChange>
        </w:rPr>
        <w:t>scle</w:t>
      </w:r>
      <w:ins w:id="1991" w:author="Erin Stephenson" w:date="2019-03-12T12:00:00Z">
        <w:r w:rsidR="00200B41" w:rsidRPr="00ED672B">
          <w:rPr>
            <w:rFonts w:asciiTheme="minorHAnsi" w:hAnsiTheme="minorHAnsi"/>
            <w:rPrChange w:id="1992" w:author="Erin Stephenson" w:date="2019-03-13T19:33:00Z">
              <w:rPr/>
            </w:rPrChange>
          </w:rPr>
          <w:t xml:space="preserve">, </w:t>
        </w:r>
      </w:ins>
      <w:del w:id="1993" w:author="Erin Stephenson" w:date="2019-03-12T12:00:00Z">
        <w:r w:rsidR="00F60DC7" w:rsidRPr="00ED672B" w:rsidDel="00200B41">
          <w:rPr>
            <w:rFonts w:asciiTheme="minorHAnsi" w:hAnsiTheme="minorHAnsi"/>
            <w:rPrChange w:id="1994" w:author="Erin Stephenson" w:date="2019-03-13T19:33:00Z">
              <w:rPr/>
            </w:rPrChange>
          </w:rPr>
          <w:delText xml:space="preserve"> tissue </w:delText>
        </w:r>
      </w:del>
      <w:r w:rsidR="00F60DC7" w:rsidRPr="00ED672B">
        <w:rPr>
          <w:rFonts w:asciiTheme="minorHAnsi" w:hAnsiTheme="minorHAnsi"/>
          <w:rPrChange w:id="1995" w:author="Erin Stephenson" w:date="2019-03-13T19:33:00Z">
            <w:rPr/>
          </w:rPrChange>
        </w:rPr>
        <w:t xml:space="preserve">may </w:t>
      </w:r>
      <w:r w:rsidR="0045183A" w:rsidRPr="00ED672B">
        <w:rPr>
          <w:rFonts w:asciiTheme="minorHAnsi" w:hAnsiTheme="minorHAnsi"/>
          <w:rPrChange w:id="1996" w:author="Erin Stephenson" w:date="2019-03-13T19:33:00Z">
            <w:rPr/>
          </w:rPrChange>
        </w:rPr>
        <w:t xml:space="preserve">play a role in </w:t>
      </w:r>
      <w:r w:rsidR="00A04704" w:rsidRPr="00ED672B">
        <w:rPr>
          <w:rFonts w:asciiTheme="minorHAnsi" w:hAnsiTheme="minorHAnsi"/>
          <w:rPrChange w:id="1997" w:author="Erin Stephenson" w:date="2019-03-13T19:33:00Z">
            <w:rPr/>
          </w:rPrChange>
        </w:rPr>
        <w:t>nutrient-dependent thermogenesis</w:t>
      </w:r>
      <w:ins w:id="1998" w:author="Erin Stephenson" w:date="2019-03-13T21:30:00Z">
        <w:r>
          <w:rPr>
            <w:rFonts w:asciiTheme="minorHAnsi" w:hAnsiTheme="minorHAnsi"/>
          </w:rPr>
          <w:t xml:space="preserve">. </w:t>
        </w:r>
      </w:ins>
      <w:ins w:id="1999" w:author="Erin Stephenson" w:date="2019-03-13T21:34:00Z">
        <w:r w:rsidR="00197D3F">
          <w:rPr>
            <w:rFonts w:asciiTheme="minorHAnsi" w:hAnsiTheme="minorHAnsi"/>
          </w:rPr>
          <w:t>Future stud</w:t>
        </w:r>
        <w:r w:rsidR="00A7256F">
          <w:rPr>
            <w:rFonts w:asciiTheme="minorHAnsi" w:hAnsiTheme="minorHAnsi"/>
          </w:rPr>
          <w:t xml:space="preserve">ies will identify whether targeting </w:t>
        </w:r>
      </w:ins>
      <w:ins w:id="2000" w:author="Erin Stephenson" w:date="2019-03-14T12:58:00Z">
        <w:r w:rsidR="00D55200">
          <w:rPr>
            <w:rFonts w:asciiTheme="minorHAnsi" w:hAnsiTheme="minorHAnsi"/>
          </w:rPr>
          <w:t>Ca</w:t>
        </w:r>
        <w:r w:rsidR="00D55200" w:rsidRPr="00D55200">
          <w:rPr>
            <w:rFonts w:asciiTheme="minorHAnsi" w:hAnsiTheme="minorHAnsi"/>
            <w:vertAlign w:val="superscript"/>
            <w:rPrChange w:id="2001" w:author="Erin Stephenson" w:date="2019-03-14T12:58:00Z">
              <w:rPr>
                <w:rFonts w:asciiTheme="minorHAnsi" w:hAnsiTheme="minorHAnsi"/>
              </w:rPr>
            </w:rPrChange>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ins>
      <w:del w:id="2002" w:author="Erin Stephenson" w:date="2019-03-14T12:55:00Z">
        <w:r w:rsidR="00A04704" w:rsidRPr="00ED672B" w:rsidDel="00A7256F">
          <w:rPr>
            <w:rFonts w:asciiTheme="minorHAnsi" w:hAnsiTheme="minorHAnsi"/>
            <w:rPrChange w:id="2003" w:author="Erin Stephenson" w:date="2019-03-13T19:33:00Z">
              <w:rPr/>
            </w:rPrChange>
          </w:rPr>
          <w:delText xml:space="preserve"> </w:delText>
        </w:r>
      </w:del>
      <w:del w:id="2004" w:author="Erin Stephenson" w:date="2019-03-13T21:35:00Z">
        <w:r w:rsidR="00A04704" w:rsidRPr="00ED672B" w:rsidDel="00197D3F">
          <w:rPr>
            <w:rFonts w:asciiTheme="minorHAnsi" w:hAnsiTheme="minorHAnsi"/>
            <w:rPrChange w:id="2005" w:author="Erin Stephenson" w:date="2019-03-13T19:33:00Z">
              <w:rPr/>
            </w:rPrChange>
          </w:rPr>
          <w:delText>and there</w:delText>
        </w:r>
        <w:r w:rsidR="0045183A" w:rsidRPr="00ED672B" w:rsidDel="00197D3F">
          <w:rPr>
            <w:rFonts w:asciiTheme="minorHAnsi" w:hAnsiTheme="minorHAnsi"/>
            <w:rPrChange w:id="2006" w:author="Erin Stephenson" w:date="2019-03-13T19:33:00Z">
              <w:rPr/>
            </w:rPrChange>
          </w:rPr>
          <w:delText>for</w:delText>
        </w:r>
        <w:r w:rsidR="00A04704" w:rsidRPr="00ED672B" w:rsidDel="00197D3F">
          <w:rPr>
            <w:rFonts w:asciiTheme="minorHAnsi" w:hAnsiTheme="minorHAnsi"/>
            <w:rPrChange w:id="2007" w:author="Erin Stephenson" w:date="2019-03-13T19:33:00Z">
              <w:rPr/>
            </w:rPrChange>
          </w:rPr>
          <w:delText>e may</w:delText>
        </w:r>
      </w:del>
      <w:ins w:id="2008" w:author="Erin Stephenson" w:date="2019-03-13T21:35:00Z">
        <w:r w:rsidR="00197D3F">
          <w:rPr>
            <w:rFonts w:asciiTheme="minorHAnsi" w:hAnsiTheme="minorHAnsi"/>
          </w:rPr>
          <w:t>might</w:t>
        </w:r>
      </w:ins>
      <w:r w:rsidR="0045183A" w:rsidRPr="00ED672B">
        <w:rPr>
          <w:rFonts w:asciiTheme="minorHAnsi" w:hAnsiTheme="minorHAnsi"/>
          <w:rPrChange w:id="2009" w:author="Erin Stephenson" w:date="2019-03-13T19:33:00Z">
            <w:rPr/>
          </w:rPrChange>
        </w:rPr>
        <w:t xml:space="preserve"> </w:t>
      </w:r>
      <w:r w:rsidR="00F60DC7" w:rsidRPr="00ED672B">
        <w:rPr>
          <w:rFonts w:asciiTheme="minorHAnsi" w:hAnsiTheme="minorHAnsi"/>
          <w:rPrChange w:id="2010" w:author="Erin Stephenson" w:date="2019-03-13T19:33:00Z">
            <w:rPr/>
          </w:rPrChange>
        </w:rPr>
        <w:t xml:space="preserve">be </w:t>
      </w:r>
      <w:ins w:id="2011" w:author="Erin Stephenson" w:date="2019-03-14T12:58:00Z">
        <w:r w:rsidR="00D55200">
          <w:rPr>
            <w:rFonts w:asciiTheme="minorHAnsi" w:hAnsiTheme="minorHAnsi"/>
          </w:rPr>
          <w:t xml:space="preserve">an </w:t>
        </w:r>
      </w:ins>
      <w:r w:rsidR="0045183A" w:rsidRPr="00ED672B">
        <w:rPr>
          <w:rFonts w:asciiTheme="minorHAnsi" w:hAnsiTheme="minorHAnsi"/>
          <w:rPrChange w:id="2012" w:author="Erin Stephenson" w:date="2019-03-13T19:33:00Z">
            <w:rPr/>
          </w:rPrChange>
        </w:rPr>
        <w:t>effective target</w:t>
      </w:r>
      <w:del w:id="2013" w:author="Erin Stephenson" w:date="2019-03-14T12:58:00Z">
        <w:r w:rsidR="0045183A" w:rsidRPr="00ED672B" w:rsidDel="00D55200">
          <w:rPr>
            <w:rFonts w:asciiTheme="minorHAnsi" w:hAnsiTheme="minorHAnsi"/>
            <w:rPrChange w:id="2014" w:author="Erin Stephenson" w:date="2019-03-13T19:33:00Z">
              <w:rPr/>
            </w:rPrChange>
          </w:rPr>
          <w:delText>s</w:delText>
        </w:r>
      </w:del>
      <w:r w:rsidR="00F60DC7" w:rsidRPr="00ED672B">
        <w:rPr>
          <w:rFonts w:asciiTheme="minorHAnsi" w:hAnsiTheme="minorHAnsi"/>
          <w:rPrChange w:id="2015" w:author="Erin Stephenson" w:date="2019-03-13T19:33:00Z">
            <w:rPr/>
          </w:rPrChange>
        </w:rPr>
        <w:t xml:space="preserve"> </w:t>
      </w:r>
      <w:r w:rsidR="00FC02AD" w:rsidRPr="00ED672B">
        <w:rPr>
          <w:rFonts w:asciiTheme="minorHAnsi" w:hAnsiTheme="minorHAnsi"/>
          <w:rPrChange w:id="2016" w:author="Erin Stephenson" w:date="2019-03-13T19:33:00Z">
            <w:rPr/>
          </w:rPrChange>
        </w:rPr>
        <w:t>for weight loss interventions</w:t>
      </w:r>
      <w:ins w:id="2017" w:author="Erin Stephenson" w:date="2019-03-13T21:35:00Z">
        <w:r w:rsidR="00197D3F">
          <w:rPr>
            <w:rFonts w:asciiTheme="minorHAnsi" w:hAnsiTheme="minorHAnsi"/>
          </w:rPr>
          <w:t>.</w:t>
        </w:r>
      </w:ins>
      <w:del w:id="2018" w:author="Erin Stephenson" w:date="2019-03-13T21:35:00Z">
        <w:r w:rsidR="00FC02AD" w:rsidRPr="00ED672B" w:rsidDel="00197D3F">
          <w:rPr>
            <w:rFonts w:asciiTheme="minorHAnsi" w:hAnsiTheme="minorHAnsi"/>
            <w:rPrChange w:id="2019" w:author="Erin Stephenson" w:date="2019-03-13T19:33:00Z">
              <w:rPr/>
            </w:rPrChange>
          </w:rPr>
          <w:delText>, but may come at a cost to organismal lifespan.</w:delText>
        </w:r>
      </w:del>
    </w:p>
    <w:p w14:paraId="03C8A286" w14:textId="4B78F6EF" w:rsidR="007B7AEB" w:rsidRPr="00ED672B" w:rsidRDefault="007B7AEB" w:rsidP="007B7AEB">
      <w:pPr>
        <w:pStyle w:val="Heading1"/>
        <w:rPr>
          <w:rFonts w:asciiTheme="minorHAnsi" w:hAnsiTheme="minorHAnsi"/>
          <w:rPrChange w:id="2020" w:author="Erin Stephenson" w:date="2019-03-13T19:33:00Z">
            <w:rPr/>
          </w:rPrChange>
        </w:rPr>
      </w:pPr>
      <w:r w:rsidRPr="00ED672B">
        <w:rPr>
          <w:rFonts w:asciiTheme="minorHAnsi" w:hAnsiTheme="minorHAnsi"/>
          <w:rPrChange w:id="2021" w:author="Erin Stephenson" w:date="2019-03-13T19:33:00Z">
            <w:rPr/>
          </w:rPrChange>
        </w:rPr>
        <w:t>Acknowledgements</w:t>
      </w:r>
    </w:p>
    <w:p w14:paraId="21B53502" w14:textId="44A5BAF0" w:rsidR="00A40A23" w:rsidRPr="00ED672B" w:rsidRDefault="00A40A23" w:rsidP="00E22913">
      <w:pPr>
        <w:rPr>
          <w:rFonts w:asciiTheme="minorHAnsi" w:hAnsiTheme="minorHAnsi"/>
          <w:rPrChange w:id="2022" w:author="Erin Stephenson" w:date="2019-03-13T19:33:00Z">
            <w:rPr/>
          </w:rPrChange>
        </w:rPr>
      </w:pPr>
      <w:r w:rsidRPr="00ED672B">
        <w:rPr>
          <w:rFonts w:asciiTheme="minorHAnsi" w:hAnsiTheme="minorHAnsi"/>
          <w:rPrChange w:id="2023" w:author="Erin Stephenson" w:date="2019-03-13T19:33:00Z">
            <w:rPr/>
          </w:rPrChange>
        </w:rPr>
        <w:t xml:space="preserve">The authors would like to thank Nathan Qi and Melanie Schmitt of the UM Metabolic Phenotyping Core for assistance with </w:t>
      </w:r>
      <w:r w:rsidR="00451202" w:rsidRPr="00ED672B">
        <w:rPr>
          <w:rFonts w:asciiTheme="minorHAnsi" w:hAnsiTheme="minorHAnsi"/>
          <w:rPrChange w:id="2024" w:author="Erin Stephenson" w:date="2019-03-13T19:33:00Z">
            <w:rPr/>
          </w:rPrChange>
        </w:rPr>
        <w:t>CLAMS studies</w:t>
      </w:r>
      <w:r w:rsidR="00FE087F" w:rsidRPr="00ED672B">
        <w:rPr>
          <w:rFonts w:asciiTheme="minorHAnsi" w:hAnsiTheme="minorHAnsi"/>
          <w:rPrChange w:id="2025" w:author="Erin Stephenson" w:date="2019-03-13T19:33:00Z">
            <w:rPr/>
          </w:rPrChange>
        </w:rPr>
        <w:t xml:space="preserve"> on the muscle </w:t>
      </w:r>
      <w:r w:rsidR="00FE087F" w:rsidRPr="00ED672B">
        <w:rPr>
          <w:rFonts w:asciiTheme="minorHAnsi" w:hAnsiTheme="minorHAnsi"/>
          <w:i/>
          <w:rPrChange w:id="2026" w:author="Erin Stephenson" w:date="2019-03-13T19:33:00Z">
            <w:rPr>
              <w:i/>
            </w:rPr>
          </w:rPrChange>
        </w:rPr>
        <w:t>Tsc1</w:t>
      </w:r>
      <w:r w:rsidR="00FE087F" w:rsidRPr="00ED672B">
        <w:rPr>
          <w:rFonts w:asciiTheme="minorHAnsi" w:hAnsiTheme="minorHAnsi"/>
          <w:rPrChange w:id="2027" w:author="Erin Stephenson" w:date="2019-03-13T19:33:00Z">
            <w:rPr/>
          </w:rPrChange>
        </w:rPr>
        <w:t xml:space="preserve"> knockout mice</w:t>
      </w:r>
      <w:r w:rsidR="00232F5F" w:rsidRPr="00ED672B">
        <w:rPr>
          <w:rFonts w:asciiTheme="minorHAnsi" w:hAnsiTheme="minorHAnsi"/>
          <w:rPrChange w:id="2028" w:author="Erin Stephenson" w:date="2019-03-13T19:33:00Z">
            <w:rPr/>
          </w:rPrChange>
        </w:rPr>
        <w:t xml:space="preserve">.  </w:t>
      </w:r>
      <w:r w:rsidR="00F52887" w:rsidRPr="00ED672B">
        <w:rPr>
          <w:rFonts w:asciiTheme="minorHAnsi" w:hAnsiTheme="minorHAnsi"/>
          <w:rPrChange w:id="2029" w:author="Erin Stephenson" w:date="2019-03-13T19:33:00Z">
            <w:rPr/>
          </w:rPrChange>
        </w:rPr>
        <w:t xml:space="preserve">William Taylor, Caitlin Costelle and Felicia Waller at the UTHSC Molecular Resource Center provided </w:t>
      </w:r>
      <w:r w:rsidR="00D07952" w:rsidRPr="00ED672B">
        <w:rPr>
          <w:rFonts w:asciiTheme="minorHAnsi" w:hAnsiTheme="minorHAnsi"/>
          <w:rPrChange w:id="2030" w:author="Erin Stephenson" w:date="2019-03-13T19:33:00Z">
            <w:rPr/>
          </w:rPrChange>
        </w:rPr>
        <w:t xml:space="preserve">support </w:t>
      </w:r>
      <w:r w:rsidR="007C0FAF" w:rsidRPr="00ED672B">
        <w:rPr>
          <w:rFonts w:asciiTheme="minorHAnsi" w:hAnsiTheme="minorHAnsi"/>
          <w:rPrChange w:id="2031" w:author="Erin Stephenson" w:date="2019-03-13T19:33:00Z">
            <w:rPr/>
          </w:rPrChange>
        </w:rPr>
        <w:t>for</w:t>
      </w:r>
      <w:r w:rsidR="00F52887" w:rsidRPr="00ED672B">
        <w:rPr>
          <w:rFonts w:asciiTheme="minorHAnsi" w:hAnsiTheme="minorHAnsi"/>
          <w:rPrChange w:id="2032" w:author="Erin Stephenson" w:date="2019-03-13T19:33:00Z">
            <w:rPr/>
          </w:rPrChange>
        </w:rPr>
        <w:t xml:space="preserve"> the transcriptomic studies.  </w:t>
      </w:r>
      <w:r w:rsidR="00232F5F" w:rsidRPr="00ED672B">
        <w:rPr>
          <w:rFonts w:asciiTheme="minorHAnsi" w:hAnsiTheme="minorHAnsi"/>
          <w:rPrChange w:id="2033" w:author="Erin Stephenson" w:date="2019-03-13T19:33:00Z">
            <w:rPr/>
          </w:rPrChange>
        </w:rPr>
        <w:t xml:space="preserve">We would also like to thank the </w:t>
      </w:r>
      <w:r w:rsidR="00B10A19" w:rsidRPr="00ED672B">
        <w:rPr>
          <w:rFonts w:asciiTheme="minorHAnsi" w:hAnsiTheme="minorHAnsi"/>
          <w:rPrChange w:id="2034" w:author="Erin Stephenson" w:date="2019-03-13T19:33:00Z">
            <w:rPr/>
          </w:rPrChange>
        </w:rPr>
        <w:t xml:space="preserve">other </w:t>
      </w:r>
      <w:r w:rsidR="00232F5F" w:rsidRPr="00ED672B">
        <w:rPr>
          <w:rFonts w:asciiTheme="minorHAnsi" w:hAnsiTheme="minorHAnsi"/>
          <w:rPrChange w:id="2035" w:author="Erin Stephenson" w:date="2019-03-13T19:33:00Z">
            <w:rPr/>
          </w:rPrChange>
        </w:rPr>
        <w:t>members of the Bridges</w:t>
      </w:r>
      <w:r w:rsidR="00D07952" w:rsidRPr="00ED672B">
        <w:rPr>
          <w:rFonts w:asciiTheme="minorHAnsi" w:hAnsiTheme="minorHAnsi"/>
          <w:rPrChange w:id="2036" w:author="Erin Stephenson" w:date="2019-03-13T19:33:00Z">
            <w:rPr/>
          </w:rPrChange>
        </w:rPr>
        <w:t xml:space="preserve">, </w:t>
      </w:r>
      <w:r w:rsidR="00CE66CE" w:rsidRPr="00ED672B">
        <w:rPr>
          <w:rFonts w:asciiTheme="minorHAnsi" w:hAnsiTheme="minorHAnsi"/>
          <w:rPrChange w:id="2037" w:author="Erin Stephenson" w:date="2019-03-13T19:33:00Z">
            <w:rPr/>
          </w:rPrChange>
        </w:rPr>
        <w:t>Han,</w:t>
      </w:r>
      <w:r w:rsidR="00232F5F" w:rsidRPr="00ED672B">
        <w:rPr>
          <w:rFonts w:asciiTheme="minorHAnsi" w:hAnsiTheme="minorHAnsi"/>
          <w:rPrChange w:id="2038" w:author="Erin Stephenson" w:date="2019-03-13T19:33:00Z">
            <w:rPr/>
          </w:rPrChange>
        </w:rPr>
        <w:t xml:space="preserve"> and Saltiel laboratories for helpful discussions regarding this project.  </w:t>
      </w:r>
    </w:p>
    <w:p w14:paraId="26534A21" w14:textId="77777777" w:rsidR="00232F5F" w:rsidRPr="00ED672B" w:rsidRDefault="00232F5F" w:rsidP="00E22913">
      <w:pPr>
        <w:rPr>
          <w:rFonts w:asciiTheme="minorHAnsi" w:hAnsiTheme="minorHAnsi"/>
          <w:rPrChange w:id="2039" w:author="Erin Stephenson" w:date="2019-03-13T19:33:00Z">
            <w:rPr/>
          </w:rPrChange>
        </w:rPr>
      </w:pPr>
    </w:p>
    <w:p w14:paraId="6ECD3749" w14:textId="577A0B00" w:rsidR="00C913F9" w:rsidRPr="00ED672B" w:rsidRDefault="007B7AEB" w:rsidP="00C913F9">
      <w:pPr>
        <w:rPr>
          <w:rFonts w:asciiTheme="minorHAnsi" w:hAnsiTheme="minorHAnsi"/>
          <w:iCs/>
          <w:rPrChange w:id="2040" w:author="Erin Stephenson" w:date="2019-03-13T19:33:00Z">
            <w:rPr>
              <w:iCs/>
            </w:rPr>
          </w:rPrChange>
        </w:rPr>
      </w:pPr>
      <w:r w:rsidRPr="00ED672B">
        <w:rPr>
          <w:rFonts w:asciiTheme="minorHAnsi" w:hAnsiTheme="minorHAnsi"/>
          <w:rPrChange w:id="2041" w:author="Erin Stephenson" w:date="2019-03-13T19:33:00Z">
            <w:rPr/>
          </w:rPrChange>
        </w:rPr>
        <w:t>This work was support</w:t>
      </w:r>
      <w:r w:rsidR="00E22913" w:rsidRPr="00ED672B">
        <w:rPr>
          <w:rFonts w:asciiTheme="minorHAnsi" w:hAnsiTheme="minorHAnsi"/>
          <w:rPrChange w:id="2042" w:author="Erin Stephenson" w:date="2019-03-13T19:33:00Z">
            <w:rPr/>
          </w:rPrChange>
        </w:rPr>
        <w:t xml:space="preserve">ed by Le Bonheur Grant </w:t>
      </w:r>
      <w:r w:rsidR="001E0A5E" w:rsidRPr="00ED672B">
        <w:rPr>
          <w:rFonts w:asciiTheme="minorHAnsi" w:hAnsiTheme="minorHAnsi"/>
          <w:rPrChange w:id="2043" w:author="Erin Stephenson" w:date="2019-03-13T19:33:00Z">
            <w:rPr/>
          </w:rPrChange>
        </w:rPr>
        <w:t>650700</w:t>
      </w:r>
      <w:r w:rsidR="00740A10" w:rsidRPr="00ED672B">
        <w:rPr>
          <w:rFonts w:asciiTheme="minorHAnsi" w:hAnsiTheme="minorHAnsi"/>
          <w:rPrChange w:id="2044" w:author="Erin Stephenson" w:date="2019-03-13T19:33:00Z">
            <w:rPr/>
          </w:rPrChange>
        </w:rPr>
        <w:t xml:space="preserve"> (DB), </w:t>
      </w:r>
      <w:r w:rsidRPr="00ED672B">
        <w:rPr>
          <w:rFonts w:asciiTheme="minorHAnsi" w:hAnsiTheme="minorHAnsi"/>
          <w:rPrChange w:id="2045" w:author="Erin Stephenson" w:date="2019-03-13T19:33:00Z">
            <w:rPr/>
          </w:rPrChange>
        </w:rPr>
        <w:t xml:space="preserve">NIH </w:t>
      </w:r>
      <w:r w:rsidR="001E0A5E" w:rsidRPr="00ED672B">
        <w:rPr>
          <w:rFonts w:asciiTheme="minorHAnsi" w:hAnsiTheme="minorHAnsi"/>
          <w:rPrChange w:id="2046" w:author="Erin Stephenson" w:date="2019-03-13T19:33:00Z">
            <w:rPr/>
          </w:rPrChange>
        </w:rPr>
        <w:t xml:space="preserve">Grants </w:t>
      </w:r>
      <w:r w:rsidR="00E22913" w:rsidRPr="00ED672B">
        <w:rPr>
          <w:rFonts w:asciiTheme="minorHAnsi" w:hAnsiTheme="minorHAnsi"/>
          <w:rPrChange w:id="2047" w:author="Erin Stephenson" w:date="2019-03-13T19:33:00Z">
            <w:rPr/>
          </w:rPrChange>
        </w:rPr>
        <w:t>DK10</w:t>
      </w:r>
      <w:r w:rsidR="00123A01" w:rsidRPr="00ED672B">
        <w:rPr>
          <w:rFonts w:asciiTheme="minorHAnsi" w:hAnsiTheme="minorHAnsi"/>
          <w:rPrChange w:id="2048" w:author="Erin Stephenson" w:date="2019-03-13T19:33:00Z">
            <w:rPr/>
          </w:rPrChange>
        </w:rPr>
        <w:t>7535</w:t>
      </w:r>
      <w:r w:rsidR="001E0A5E" w:rsidRPr="00ED672B">
        <w:rPr>
          <w:rFonts w:asciiTheme="minorHAnsi" w:hAnsiTheme="minorHAnsi"/>
          <w:rPrChange w:id="2049" w:author="Erin Stephenson" w:date="2019-03-13T19:33:00Z">
            <w:rPr/>
          </w:rPrChange>
        </w:rPr>
        <w:t xml:space="preserve"> (DB), </w:t>
      </w:r>
      <w:commentRangeStart w:id="2050"/>
      <w:r w:rsidR="001E0A5E" w:rsidRPr="00ED672B">
        <w:rPr>
          <w:rFonts w:asciiTheme="minorHAnsi" w:hAnsiTheme="minorHAnsi"/>
          <w:rPrChange w:id="2051" w:author="Erin Stephenson" w:date="2019-03-13T19:33:00Z">
            <w:rPr/>
          </w:rPrChange>
        </w:rPr>
        <w:t xml:space="preserve">XXXX </w:t>
      </w:r>
      <w:commentRangeEnd w:id="2050"/>
      <w:r w:rsidR="00E22913" w:rsidRPr="00ED672B">
        <w:rPr>
          <w:rStyle w:val="CommentReference"/>
          <w:rFonts w:asciiTheme="minorHAnsi" w:hAnsiTheme="minorHAnsi"/>
          <w:rPrChange w:id="2052" w:author="Erin Stephenson" w:date="2019-03-13T19:33:00Z">
            <w:rPr>
              <w:rStyle w:val="CommentReference"/>
            </w:rPr>
          </w:rPrChange>
        </w:rPr>
        <w:commentReference w:id="2050"/>
      </w:r>
      <w:r w:rsidR="001E0A5E" w:rsidRPr="00ED672B">
        <w:rPr>
          <w:rFonts w:asciiTheme="minorHAnsi" w:hAnsiTheme="minorHAnsi"/>
          <w:rPrChange w:id="2053" w:author="Erin Stephenson" w:date="2019-03-13T19:33:00Z">
            <w:rPr/>
          </w:rPrChange>
        </w:rPr>
        <w:t xml:space="preserve">(ARS), funds from the Memphis Research Consortium </w:t>
      </w:r>
      <w:r w:rsidRPr="00ED672B">
        <w:rPr>
          <w:rFonts w:asciiTheme="minorHAnsi" w:hAnsiTheme="minorHAnsi"/>
          <w:rPrChange w:id="2054" w:author="Erin Stephenson" w:date="2019-03-13T19:33:00Z">
            <w:rPr/>
          </w:rPrChange>
        </w:rPr>
        <w:t>(DB</w:t>
      </w:r>
      <w:r w:rsidR="002D3D11" w:rsidRPr="00ED672B">
        <w:rPr>
          <w:rFonts w:asciiTheme="minorHAnsi" w:hAnsiTheme="minorHAnsi"/>
          <w:rPrChange w:id="2055" w:author="Erin Stephenson" w:date="2019-03-13T19:33:00Z">
            <w:rPr/>
          </w:rPrChange>
        </w:rPr>
        <w:t xml:space="preserve"> and JCH</w:t>
      </w:r>
      <w:r w:rsidRPr="00ED672B">
        <w:rPr>
          <w:rFonts w:asciiTheme="minorHAnsi" w:hAnsiTheme="minorHAnsi"/>
          <w:rPrChange w:id="2056" w:author="Erin Stephenson" w:date="2019-03-13T19:33:00Z">
            <w:rPr/>
          </w:rPrChange>
        </w:rPr>
        <w:t>)</w:t>
      </w:r>
      <w:r w:rsidR="001E0A5E" w:rsidRPr="00ED672B">
        <w:rPr>
          <w:rFonts w:asciiTheme="minorHAnsi" w:hAnsiTheme="minorHAnsi"/>
          <w:rPrChange w:id="2057" w:author="Erin Stephenson" w:date="2019-03-13T19:33:00Z">
            <w:rPr/>
          </w:rPrChange>
        </w:rPr>
        <w:t xml:space="preserve">, </w:t>
      </w:r>
      <w:r w:rsidR="00E22913" w:rsidRPr="00ED672B">
        <w:rPr>
          <w:rFonts w:asciiTheme="minorHAnsi" w:hAnsiTheme="minorHAnsi"/>
          <w:rPrChange w:id="2058" w:author="Erin Stephenson" w:date="2019-03-13T19:33:00Z">
            <w:rPr/>
          </w:rPrChange>
        </w:rPr>
        <w:t xml:space="preserve">the Center for Integrative and Translational Genetics (DB) </w:t>
      </w:r>
      <w:r w:rsidR="001E0A5E" w:rsidRPr="00ED672B">
        <w:rPr>
          <w:rFonts w:asciiTheme="minorHAnsi" w:hAnsiTheme="minorHAnsi"/>
          <w:rPrChange w:id="2059" w:author="Erin Stephenson" w:date="2019-03-13T19:33:00Z">
            <w:rPr/>
          </w:rPrChange>
        </w:rPr>
        <w:t xml:space="preserve">and the UTHSC Department of Physiology Qiugley Award (IH).  </w:t>
      </w:r>
      <w:r w:rsidR="00E22913" w:rsidRPr="00ED672B">
        <w:rPr>
          <w:rFonts w:asciiTheme="minorHAnsi" w:hAnsiTheme="minorHAnsi"/>
          <w:iCs/>
          <w:rPrChange w:id="2060" w:author="Erin Stephenson" w:date="2019-03-13T19:33:00Z">
            <w:rPr>
              <w:iCs/>
            </w:rPr>
          </w:rPrChange>
        </w:rPr>
        <w:t xml:space="preserve">This work </w:t>
      </w:r>
      <w:r w:rsidR="002E45D2" w:rsidRPr="00ED672B">
        <w:rPr>
          <w:rFonts w:asciiTheme="minorHAnsi" w:hAnsiTheme="minorHAnsi"/>
          <w:iCs/>
          <w:rPrChange w:id="2061" w:author="Erin Stephenson" w:date="2019-03-13T19:33:00Z">
            <w:rPr>
              <w:iCs/>
            </w:rPr>
          </w:rPrChange>
        </w:rPr>
        <w:t xml:space="preserve">also </w:t>
      </w:r>
      <w:r w:rsidR="00E22913" w:rsidRPr="00ED672B">
        <w:rPr>
          <w:rFonts w:asciiTheme="minorHAnsi" w:hAnsiTheme="minorHAnsi"/>
          <w:iCs/>
          <w:rPrChange w:id="2062" w:author="Erin Stephenson" w:date="2019-03-13T19:33:00Z">
            <w:rPr>
              <w:iCs/>
            </w:rPr>
          </w:rPrChange>
        </w:rPr>
        <w:t xml:space="preserve">utilized Core Services supported by </w:t>
      </w:r>
      <w:r w:rsidR="00C913F9" w:rsidRPr="00ED672B">
        <w:rPr>
          <w:rFonts w:asciiTheme="minorHAnsi" w:hAnsiTheme="minorHAnsi"/>
          <w:iCs/>
          <w:rPrChange w:id="2063" w:author="Erin Stephenson" w:date="2019-03-13T19:33:00Z">
            <w:rPr>
              <w:iCs/>
            </w:rPr>
          </w:rPrChange>
        </w:rPr>
        <w:t xml:space="preserve">NIH </w:t>
      </w:r>
      <w:r w:rsidR="00E22913" w:rsidRPr="00ED672B">
        <w:rPr>
          <w:rFonts w:asciiTheme="minorHAnsi" w:hAnsiTheme="minorHAnsi"/>
          <w:iCs/>
          <w:rPrChange w:id="2064" w:author="Erin Stephenson" w:date="2019-03-13T19:33:00Z">
            <w:rPr>
              <w:iCs/>
            </w:rPr>
          </w:rPrChange>
        </w:rPr>
        <w:t>grant</w:t>
      </w:r>
      <w:r w:rsidR="00352D83" w:rsidRPr="00ED672B">
        <w:rPr>
          <w:rFonts w:asciiTheme="minorHAnsi" w:hAnsiTheme="minorHAnsi"/>
          <w:iCs/>
          <w:rPrChange w:id="2065" w:author="Erin Stephenson" w:date="2019-03-13T19:33:00Z">
            <w:rPr>
              <w:iCs/>
            </w:rPr>
          </w:rPrChange>
        </w:rPr>
        <w:t>s</w:t>
      </w:r>
      <w:r w:rsidR="00E22913" w:rsidRPr="00ED672B">
        <w:rPr>
          <w:rFonts w:asciiTheme="minorHAnsi" w:hAnsiTheme="minorHAnsi"/>
          <w:iCs/>
          <w:rPrChange w:id="2066" w:author="Erin Stephenson" w:date="2019-03-13T19:33:00Z">
            <w:rPr>
              <w:iCs/>
            </w:rPr>
          </w:rPrChange>
        </w:rPr>
        <w:t xml:space="preserve"> DK089503</w:t>
      </w:r>
      <w:r w:rsidR="00352D83" w:rsidRPr="00ED672B">
        <w:rPr>
          <w:rFonts w:asciiTheme="minorHAnsi" w:hAnsiTheme="minorHAnsi"/>
          <w:iCs/>
          <w:rPrChange w:id="2067" w:author="Erin Stephenson" w:date="2019-03-13T19:33:00Z">
            <w:rPr>
              <w:iCs/>
            </w:rPr>
          </w:rPrChange>
        </w:rPr>
        <w:t>, DK110768, and AR069620</w:t>
      </w:r>
      <w:r w:rsidR="00E22913" w:rsidRPr="00ED672B">
        <w:rPr>
          <w:rFonts w:asciiTheme="minorHAnsi" w:hAnsiTheme="minorHAnsi"/>
          <w:iCs/>
          <w:rPrChange w:id="2068" w:author="Erin Stephenson" w:date="2019-03-13T19:33:00Z">
            <w:rPr>
              <w:iCs/>
            </w:rPr>
          </w:rPrChange>
        </w:rPr>
        <w:t xml:space="preserve"> </w:t>
      </w:r>
      <w:r w:rsidR="00C913F9" w:rsidRPr="00ED672B">
        <w:rPr>
          <w:rFonts w:asciiTheme="minorHAnsi" w:hAnsiTheme="minorHAnsi"/>
          <w:iCs/>
          <w:rPrChange w:id="2069" w:author="Erin Stephenson" w:date="2019-03-13T19:33:00Z">
            <w:rPr>
              <w:iCs/>
            </w:rPr>
          </w:rPrChange>
        </w:rPr>
        <w:t>to the University of Michigan.</w:t>
      </w:r>
    </w:p>
    <w:p w14:paraId="18186392" w14:textId="022B818B" w:rsidR="007B624A" w:rsidRPr="00ED672B" w:rsidRDefault="007B624A" w:rsidP="00A40A23">
      <w:pPr>
        <w:pStyle w:val="Heading1"/>
        <w:rPr>
          <w:rFonts w:asciiTheme="minorHAnsi" w:hAnsiTheme="minorHAnsi"/>
          <w:rPrChange w:id="2070" w:author="Erin Stephenson" w:date="2019-03-13T19:33:00Z">
            <w:rPr/>
          </w:rPrChange>
        </w:rPr>
      </w:pPr>
      <w:r w:rsidRPr="00ED672B">
        <w:rPr>
          <w:rFonts w:asciiTheme="minorHAnsi" w:hAnsiTheme="minorHAnsi"/>
          <w:rPrChange w:id="2071" w:author="Erin Stephenson" w:date="2019-03-13T19:33:00Z">
            <w:rPr/>
          </w:rPrChange>
        </w:rPr>
        <w:t>References</w:t>
      </w:r>
    </w:p>
    <w:p w14:paraId="3668EC8F" w14:textId="3B00E4D6" w:rsidR="00F012B2" w:rsidRPr="00F012B2" w:rsidRDefault="00871236" w:rsidP="00F012B2">
      <w:pPr>
        <w:widowControl w:val="0"/>
        <w:autoSpaceDE w:val="0"/>
        <w:autoSpaceDN w:val="0"/>
        <w:adjustRightInd w:val="0"/>
        <w:spacing w:before="100" w:after="100"/>
        <w:ind w:left="640" w:hanging="640"/>
        <w:rPr>
          <w:rFonts w:ascii="Garamond" w:hAnsi="Garamond"/>
          <w:noProof/>
        </w:rPr>
      </w:pPr>
      <w:r w:rsidRPr="00ED672B">
        <w:rPr>
          <w:rFonts w:asciiTheme="minorHAnsi" w:hAnsiTheme="minorHAnsi"/>
          <w:rPrChange w:id="2072" w:author="Erin Stephenson" w:date="2019-03-13T19:33:00Z">
            <w:rPr/>
          </w:rPrChange>
        </w:rPr>
        <w:fldChar w:fldCharType="begin" w:fldLock="1"/>
      </w:r>
      <w:r w:rsidRPr="00ED672B">
        <w:rPr>
          <w:rFonts w:asciiTheme="minorHAnsi" w:hAnsiTheme="minorHAnsi"/>
          <w:rPrChange w:id="2073" w:author="Erin Stephenson" w:date="2019-03-13T19:33:00Z">
            <w:rPr/>
          </w:rPrChange>
        </w:rPr>
        <w:instrText xml:space="preserve">ADDIN Mendeley Bibliography CSL_BIBLIOGRAPHY </w:instrText>
      </w:r>
      <w:r w:rsidRPr="00ED672B">
        <w:rPr>
          <w:rFonts w:asciiTheme="minorHAnsi" w:hAnsiTheme="minorHAnsi"/>
          <w:rPrChange w:id="2074" w:author="Erin Stephenson" w:date="2019-03-13T19:33:00Z">
            <w:rPr/>
          </w:rPrChange>
        </w:rPr>
        <w:fldChar w:fldCharType="separate"/>
      </w:r>
      <w:r w:rsidR="00F012B2" w:rsidRPr="00F012B2">
        <w:rPr>
          <w:rFonts w:ascii="Garamond" w:hAnsi="Garamond"/>
          <w:noProof/>
        </w:rPr>
        <w:t>[1]</w:t>
      </w:r>
      <w:r w:rsidR="00F012B2" w:rsidRPr="00F012B2">
        <w:rPr>
          <w:rFonts w:ascii="Garamond" w:hAnsi="Garamond"/>
          <w:noProof/>
        </w:rPr>
        <w:tab/>
        <w:t>World Health Organization., 2013. Obesity and Overweight. http://www.who.int/mediacentre/factsheets/fs311/en/.</w:t>
      </w:r>
    </w:p>
    <w:p w14:paraId="7247F0E7"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w:t>
      </w:r>
      <w:r w:rsidRPr="00F012B2">
        <w:rPr>
          <w:rFonts w:ascii="Garamond" w:hAnsi="Garamond"/>
          <w:noProof/>
        </w:rPr>
        <w:tab/>
        <w:t>Leibel, R.L., Hirsch, J., 1984. Diminished energy requirements in reduced-obese patients. Metabolism 33(2): 164–70, Doi: 10.1016/0026-0495(84)90130-6.</w:t>
      </w:r>
    </w:p>
    <w:p w14:paraId="4CF1CEA5"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w:t>
      </w:r>
      <w:r w:rsidRPr="00F012B2">
        <w:rPr>
          <w:rFonts w:ascii="Garamond" w:hAnsi="Garamond"/>
          <w:noProof/>
        </w:rPr>
        <w:tab/>
        <w:t>Leibel, R.L., Rosenbaum, M., Hirsch, J., Eibel, R.U.L.L., Osenbaum, M.I.R., Leibel, R.L., et al., 1995. Changes in energy expenditure resulting from altered body weight. The New England Journal of Medicine 332(10): 621–8, Doi: 10.1056/NEJM199503093321001.</w:t>
      </w:r>
    </w:p>
    <w:p w14:paraId="73916C2D"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w:t>
      </w:r>
      <w:r w:rsidRPr="00F012B2">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2CEFEB31"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lastRenderedPageBreak/>
        <w:t>[5]</w:t>
      </w:r>
      <w:r w:rsidRPr="00F012B2">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0B1E7F8F"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w:t>
      </w:r>
      <w:r w:rsidRPr="00F012B2">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2C1052BD"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w:t>
      </w:r>
      <w:r w:rsidRPr="00F012B2">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0942E292"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8]</w:t>
      </w:r>
      <w:r w:rsidRPr="00F012B2">
        <w:rPr>
          <w:rFonts w:ascii="Garamond" w:hAnsi="Garamond"/>
          <w:noProof/>
        </w:rPr>
        <w:tab/>
        <w:t>Tran, C.M., Mukherjee, S., Ye, L., Frederick, D.W., Kissig, M., Davis, J.G., et al., 2016. Rapamycin blocks induction of the thermogenic program in white adipose tissue. Diabetes 65(April 2015): 1–35, Doi: 10.2337/db15-0502.</w:t>
      </w:r>
    </w:p>
    <w:p w14:paraId="65FAC092"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9]</w:t>
      </w:r>
      <w:r w:rsidRPr="00F012B2">
        <w:rPr>
          <w:rFonts w:ascii="Garamond" w:hAnsi="Garamond"/>
          <w:noProof/>
        </w:rPr>
        <w:tab/>
        <w:t>Efeyan, A., Comb, W.C., Sabatini, D.M., 2015. Nutrient-sensing mechanisms and pathways. Nature 517(7534): 302–10, Doi: 10.1038/nature14190.</w:t>
      </w:r>
    </w:p>
    <w:p w14:paraId="5FBA9075"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0]</w:t>
      </w:r>
      <w:r w:rsidRPr="00F012B2">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344B62B"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1]</w:t>
      </w:r>
      <w:r w:rsidRPr="00F012B2">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4E0D450B"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2]</w:t>
      </w:r>
      <w:r w:rsidRPr="00F012B2">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E1EA464"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3]</w:t>
      </w:r>
      <w:r w:rsidRPr="00F012B2">
        <w:rPr>
          <w:rFonts w:ascii="Garamond" w:hAnsi="Garamond"/>
          <w:noProof/>
        </w:rPr>
        <w:tab/>
        <w:t>Lu, B., Bridges, D., Yang, Y., Fisher, K., Cheng, A., Chang, L., et al., 2014. Metabolic crosstalk: molecular links between glycogen and lipid metabolism in obesity. Diabetes 63(9): 2935–48, Doi: 10.2337/db13-1531.</w:t>
      </w:r>
    </w:p>
    <w:p w14:paraId="289571A9"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4]</w:t>
      </w:r>
      <w:r w:rsidRPr="00F012B2">
        <w:rPr>
          <w:rFonts w:ascii="Garamond" w:hAnsi="Garamond"/>
          <w:noProof/>
        </w:rPr>
        <w:tab/>
        <w:t>Zhang, H.H., Huang, J., Düvel, K., Boback, B., Wu, S., Squillace, R.M., et al., 2009. Insulin stimulates adipogenesis through the Akt-TSC2-mTORC1 pathway. PloS One 4(7): e6189, Doi: 10.1371/journal.pone.0006189.</w:t>
      </w:r>
    </w:p>
    <w:p w14:paraId="08363870"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5]</w:t>
      </w:r>
      <w:r w:rsidRPr="00F012B2">
        <w:rPr>
          <w:rFonts w:ascii="Garamond" w:hAnsi="Garamond"/>
          <w:noProof/>
        </w:rPr>
        <w:tab/>
        <w:t>Hatfield, I., Harvey, I., Yates, E.R., Redd, J.R., Reiter, L.T., Bridges, D., 2015. The role of TORC1 in muscle development in Drosophila. Scientific Reports 5: 9676, Doi: 10.1038/srep09676.</w:t>
      </w:r>
    </w:p>
    <w:p w14:paraId="231FE493"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6]</w:t>
      </w:r>
      <w:r w:rsidRPr="00F012B2">
        <w:rPr>
          <w:rFonts w:ascii="Garamond" w:hAnsi="Garamond"/>
          <w:noProof/>
        </w:rPr>
        <w:tab/>
        <w:t>Erbay, E., Chen, J., 2001. The mammalian target of rapamycin regulates C2C12 myogenesis via a kinase-independent mechanism. The Journal of Biological Chemistry 276(39): 36079–82, Doi: 10.1074/jbc.C100406200.</w:t>
      </w:r>
    </w:p>
    <w:p w14:paraId="1990A49C"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7]</w:t>
      </w:r>
      <w:r w:rsidRPr="00F012B2">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D07B9E7"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8]</w:t>
      </w:r>
      <w:r w:rsidRPr="00F012B2">
        <w:rPr>
          <w:rFonts w:ascii="Garamond" w:hAnsi="Garamond"/>
          <w:noProof/>
        </w:rPr>
        <w:tab/>
        <w:t xml:space="preserve">DeFronzo, R.A., Ferrannini, E., Sato, Y., Felig, P., Wahren, J., 1981. Synergistic interaction between exercise and insulin on peripheral glucose uptake. The Journal of </w:t>
      </w:r>
      <w:r w:rsidRPr="00F012B2">
        <w:rPr>
          <w:rFonts w:ascii="Garamond" w:hAnsi="Garamond"/>
          <w:noProof/>
        </w:rPr>
        <w:lastRenderedPageBreak/>
        <w:t>Clinical Investigation 68(6): 1468–74.</w:t>
      </w:r>
    </w:p>
    <w:p w14:paraId="0C73CCD4"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19]</w:t>
      </w:r>
      <w:r w:rsidRPr="00F012B2">
        <w:rPr>
          <w:rFonts w:ascii="Garamond" w:hAnsi="Garamond"/>
          <w:noProof/>
        </w:rPr>
        <w:tab/>
        <w:t>Rolfe, D.F., Brown, G.C., 1997. Cellular energy utilization and molecular origin of standard metabolic rate in mammals. Physiological Reviews 77(3): 731–58.</w:t>
      </w:r>
    </w:p>
    <w:p w14:paraId="5185A8CC"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0]</w:t>
      </w:r>
      <w:r w:rsidRPr="00F012B2">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0FA97467"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1]</w:t>
      </w:r>
      <w:r w:rsidRPr="00F012B2">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72E3422C"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2]</w:t>
      </w:r>
      <w:r w:rsidRPr="00F012B2">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36E7904"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3]</w:t>
      </w:r>
      <w:r w:rsidRPr="00F012B2">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102538A4"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4]</w:t>
      </w:r>
      <w:r w:rsidRPr="00F012B2">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7EFAA92A"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5]</w:t>
      </w:r>
      <w:r w:rsidRPr="00F012B2">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7138BC4C"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6]</w:t>
      </w:r>
      <w:r w:rsidRPr="00F012B2">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289C9C2F"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7]</w:t>
      </w:r>
      <w:r w:rsidRPr="00F012B2">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1B207232"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8]</w:t>
      </w:r>
      <w:r w:rsidRPr="00F012B2">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46C9A7B4"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29]</w:t>
      </w:r>
      <w:r w:rsidRPr="00F012B2">
        <w:rPr>
          <w:rFonts w:ascii="Garamond" w:hAnsi="Garamond"/>
          <w:noProof/>
        </w:rPr>
        <w:tab/>
        <w:t>Harrison, D.E., Strong, R., Sharp, Z.D., Nelson, J.F., Astle, C.M., Flurkey, K., et al., 2009. Rapamycin fed late in life extends lifespan in genetically heterogeneous mice. Nature 460(7253): 392–5, Doi: 10.1038/nature08221.</w:t>
      </w:r>
    </w:p>
    <w:p w14:paraId="41337F6E"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0]</w:t>
      </w:r>
      <w:r w:rsidRPr="00F012B2">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FAC6D09"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1]</w:t>
      </w:r>
      <w:r w:rsidRPr="00F012B2">
        <w:rPr>
          <w:rFonts w:ascii="Garamond" w:hAnsi="Garamond"/>
          <w:noProof/>
        </w:rPr>
        <w:tab/>
        <w:t xml:space="preserve">Rantanen, T., Harris, T.B., Leveille, S.G., Visser, M., Foley, D., Masaki, K., et al., 2000. Muscle strength and body mass index as long-term predictors of mortality in </w:t>
      </w:r>
      <w:r w:rsidRPr="00F012B2">
        <w:rPr>
          <w:rFonts w:ascii="Garamond" w:hAnsi="Garamond"/>
          <w:noProof/>
        </w:rPr>
        <w:lastRenderedPageBreak/>
        <w:t>initially healthy men. The Journals of Gerontology. Series A, Biological Sciences and Medical Sciences 55(3): M168–73, Doi: 10.1093/gerona/55.3.M168.</w:t>
      </w:r>
    </w:p>
    <w:p w14:paraId="44DFD673"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2]</w:t>
      </w:r>
      <w:r w:rsidRPr="00F012B2">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5A32CE12"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3]</w:t>
      </w:r>
      <w:r w:rsidRPr="00F012B2">
        <w:rPr>
          <w:rFonts w:ascii="Garamond" w:hAnsi="Garamond"/>
          <w:noProof/>
        </w:rPr>
        <w:tab/>
        <w:t>Sasaki, H., Kasagi, F., Yamada, M., Fujita, S., 2007. Grip strength predicts cause-specific mortality in middle-aged and elderly persons. The American Journal of Medicine 120(4): 337–42, Doi: 10.1016/j.amjmed.2006.04.018.</w:t>
      </w:r>
    </w:p>
    <w:p w14:paraId="6A186FA3"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4]</w:t>
      </w:r>
      <w:r w:rsidRPr="00F012B2">
        <w:rPr>
          <w:rFonts w:ascii="Garamond" w:hAnsi="Garamond"/>
          <w:noProof/>
        </w:rPr>
        <w:tab/>
        <w:t>Gale, C.R., Martyn, C.N., Cooper, C., Sayer, A.A., 2007. Grip strength, body composition, and mortality. International Journal of Epidemiology 36(1): 228–35, Doi: 10.1093/ije/dyl224.</w:t>
      </w:r>
    </w:p>
    <w:p w14:paraId="467FBE05"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5]</w:t>
      </w:r>
      <w:r w:rsidRPr="00F012B2">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DA99EAF"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6]</w:t>
      </w:r>
      <w:r w:rsidRPr="00F012B2">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5F396362"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7]</w:t>
      </w:r>
      <w:r w:rsidRPr="00F012B2">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37A68F34"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8]</w:t>
      </w:r>
      <w:r w:rsidRPr="00F012B2">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0BD08740"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39]</w:t>
      </w:r>
      <w:r w:rsidRPr="00F012B2">
        <w:rPr>
          <w:rFonts w:ascii="Garamond" w:hAnsi="Garamond"/>
          <w:noProof/>
        </w:rPr>
        <w:tab/>
        <w:t>Tschöp, M.H., Speakman, J.R., Arch, J.R.S., Auwerx, J., Brüning, J.C.C., Chan, L., et al., 2011. A guide to analysis of mouse energy metabolism. Nature Methods 9(1): 57–63, Doi: 10.1038/nmeth.1806.</w:t>
      </w:r>
    </w:p>
    <w:p w14:paraId="59E14F0E"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0]</w:t>
      </w:r>
      <w:r w:rsidRPr="00F012B2">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33A2BDC1"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1]</w:t>
      </w:r>
      <w:r w:rsidRPr="00F012B2">
        <w:rPr>
          <w:rFonts w:ascii="Garamond" w:hAnsi="Garamond"/>
          <w:noProof/>
        </w:rPr>
        <w:tab/>
        <w:t>Langmead, B., Trapnell, C., Pop, M., Salzberg, S.L., 2009. Ultrafast and memory-efficient alignment of short DNA sequences to the human genome. Genome Biology 10(3): R25, Doi: 10.1186/gb-2009-10-3-r25.</w:t>
      </w:r>
    </w:p>
    <w:p w14:paraId="05565DA6"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2]</w:t>
      </w:r>
      <w:r w:rsidRPr="00F012B2">
        <w:rPr>
          <w:rFonts w:ascii="Garamond" w:hAnsi="Garamond"/>
          <w:noProof/>
        </w:rPr>
        <w:tab/>
        <w:t>Anders, S., Pyl, P.T., Huber, W., 2015. HTSeq-A Python framework to work with high-throughput sequencing data. Bioinformatics 31(2): 166–9, Doi: 10.1093/bioinformatics/btu638.</w:t>
      </w:r>
    </w:p>
    <w:p w14:paraId="5D53562F"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3]</w:t>
      </w:r>
      <w:r w:rsidRPr="00F012B2">
        <w:rPr>
          <w:rFonts w:ascii="Garamond" w:hAnsi="Garamond"/>
          <w:noProof/>
        </w:rPr>
        <w:tab/>
        <w:t>Love, M.I., Huber, W., Anders, S., 2014. Moderated estimation of fold change and dispersion for RNA-seq data with DESeq2. Genome Biology 15(12): 550, Doi: 10.1186/s13059-014-0550-8.</w:t>
      </w:r>
    </w:p>
    <w:p w14:paraId="611E41B5"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4]</w:t>
      </w:r>
      <w:r w:rsidRPr="00F012B2">
        <w:rPr>
          <w:rFonts w:ascii="Garamond" w:hAnsi="Garamond"/>
          <w:noProof/>
        </w:rPr>
        <w:tab/>
        <w:t xml:space="preserve">Subramanian, A., Tamayo, P., Mootha, V.K., Mukherjee, S., Ebert, B.L., Gillette, </w:t>
      </w:r>
      <w:r w:rsidRPr="00F012B2">
        <w:rPr>
          <w:rFonts w:ascii="Garamond" w:hAnsi="Garamond"/>
          <w:noProof/>
        </w:rPr>
        <w:lastRenderedPageBreak/>
        <w:t>M.A., et al., 2005. Gene set enrichment analysis: a knowledge-based approach for interpreting genome-wide expression profiles. Proceedings of the National Academy of Sciences of the United States of America 102(43): 15545–50, Doi: 10.1073/pnas.0506580102.</w:t>
      </w:r>
    </w:p>
    <w:p w14:paraId="60CBA786"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5]</w:t>
      </w:r>
      <w:r w:rsidRPr="00F012B2">
        <w:rPr>
          <w:rFonts w:ascii="Garamond" w:hAnsi="Garamond"/>
          <w:noProof/>
        </w:rPr>
        <w:tab/>
        <w:t>Liberzon, A., Subramanian, A., Pinchback, R., Thorvaldsdóttir, H., Tamayo, P., Mesirov, J.P., 2011. Molecular signatures database (MSigDB) 3.0. Bioinformatics 27(12): 1739–40, Doi: 10.1093/bioinformatics/btr260.</w:t>
      </w:r>
    </w:p>
    <w:p w14:paraId="7FE6B9A9"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6]</w:t>
      </w:r>
      <w:r w:rsidRPr="00F012B2">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16D7D82"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7]</w:t>
      </w:r>
      <w:r w:rsidRPr="00F012B2">
        <w:rPr>
          <w:rFonts w:ascii="Garamond" w:hAnsi="Garamond"/>
          <w:noProof/>
        </w:rPr>
        <w:tab/>
        <w:t>R Core Team., 2013. R: A Language and Environment for Statistical Computing.</w:t>
      </w:r>
    </w:p>
    <w:p w14:paraId="7074BA77"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8]</w:t>
      </w:r>
      <w:r w:rsidRPr="00F012B2">
        <w:rPr>
          <w:rFonts w:ascii="Garamond" w:hAnsi="Garamond"/>
          <w:noProof/>
        </w:rPr>
        <w:tab/>
        <w:t>Bates, D.M., Mächler, M., Bolker, B., Walker, S., 2014. Fitting Linear Mixed-Effects Models using lme4. ArXiv 1406.5823: 1–51.</w:t>
      </w:r>
    </w:p>
    <w:p w14:paraId="49226A0E"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49]</w:t>
      </w:r>
      <w:r w:rsidRPr="00F012B2">
        <w:rPr>
          <w:rFonts w:ascii="Garamond" w:hAnsi="Garamond"/>
          <w:noProof/>
        </w:rPr>
        <w:tab/>
        <w:t>Therneau, T.M., Grambsch, P.M., 2000. Modeling Survival Data: Extending the Cox Model. New York, NY: Springer New York.</w:t>
      </w:r>
    </w:p>
    <w:p w14:paraId="484B7A9F"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0]</w:t>
      </w:r>
      <w:r w:rsidRPr="00F012B2">
        <w:rPr>
          <w:rFonts w:ascii="Garamond" w:hAnsi="Garamond"/>
          <w:noProof/>
        </w:rPr>
        <w:tab/>
        <w:t>Therneau, T., 2012. A Package for Survival Analysis in S. R package version. Survival.</w:t>
      </w:r>
    </w:p>
    <w:p w14:paraId="12ABEFF2"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1]</w:t>
      </w:r>
      <w:r w:rsidRPr="00F012B2">
        <w:rPr>
          <w:rFonts w:ascii="Garamond" w:hAnsi="Garamond"/>
          <w:noProof/>
        </w:rPr>
        <w:tab/>
        <w:t>Benjamini, Y., Hochberg, Y., 1995. Controlling the False Discovery Rate: A Practical and Powerful Approach to Multiple Testing. Journal of the Royal Statistical Society. Series B 57(1): 289–300.</w:t>
      </w:r>
    </w:p>
    <w:p w14:paraId="6920C3A5"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2]</w:t>
      </w:r>
      <w:r w:rsidRPr="00F012B2">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8FE7BA4"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3]</w:t>
      </w:r>
      <w:r w:rsidRPr="00F012B2">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45DA0F3B"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4]</w:t>
      </w:r>
      <w:r w:rsidRPr="00F012B2">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59871D4E"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5]</w:t>
      </w:r>
      <w:r w:rsidRPr="00F012B2">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2F7C0F21"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6]</w:t>
      </w:r>
      <w:r w:rsidRPr="00F012B2">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455D3E01"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7]</w:t>
      </w:r>
      <w:r w:rsidRPr="00F012B2">
        <w:rPr>
          <w:rFonts w:ascii="Garamond" w:hAnsi="Garamond"/>
          <w:noProof/>
        </w:rPr>
        <w:tab/>
        <w:t>Maurya, S.K., Periasamy, M., 2015. Sarcolipin is a novel regulator of muscle metabolism and obesity. Pharmacological Research 102: 270–5, Doi: 10.1016/j.phrs.2015.10.020.</w:t>
      </w:r>
    </w:p>
    <w:p w14:paraId="25207E1D"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8]</w:t>
      </w:r>
      <w:r w:rsidRPr="00F012B2">
        <w:rPr>
          <w:rFonts w:ascii="Garamond" w:hAnsi="Garamond"/>
          <w:noProof/>
        </w:rPr>
        <w:tab/>
        <w:t xml:space="preserve">Ashton, R.E., Tew, G.A., Aning, J.J., Gilbert, S.E., Lewis, L., Saxton, J.M., 2018. Effects of short-term, medium-term and long-term resistance exercise training on cardiometabolic health outcomes in adults: Systematic review with meta-analysis. </w:t>
      </w:r>
      <w:r w:rsidRPr="00F012B2">
        <w:rPr>
          <w:rFonts w:ascii="Garamond" w:hAnsi="Garamond"/>
          <w:noProof/>
        </w:rPr>
        <w:lastRenderedPageBreak/>
        <w:t>British Journal of Sports Medicine: 1–9, Doi: 10.1136/bjsports-2017-098970.</w:t>
      </w:r>
    </w:p>
    <w:p w14:paraId="6A92D887"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59]</w:t>
      </w:r>
      <w:r w:rsidRPr="00F012B2">
        <w:rPr>
          <w:rFonts w:ascii="Garamond" w:hAnsi="Garamond"/>
          <w:noProof/>
        </w:rPr>
        <w:tab/>
        <w:t>Fiatarone, M.A., 1990. High-Intensity Strength Training in Nonagenarians. JAMA 263(22): 3029, Doi: 10.1001/jama.1990.03440220053029.</w:t>
      </w:r>
    </w:p>
    <w:p w14:paraId="1E89A383"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0]</w:t>
      </w:r>
      <w:r w:rsidRPr="00F012B2">
        <w:rPr>
          <w:rFonts w:ascii="Garamond" w:hAnsi="Garamond"/>
          <w:noProof/>
        </w:rPr>
        <w:tab/>
        <w:t>Zurlo, F., Larson, K., Bogardus, C., Ravussin, E., 1990. Skeletal muscle metabolism is a major determinant of resting energy expenditure. Journal of Clinical Investigation 86(5): 1423.</w:t>
      </w:r>
    </w:p>
    <w:p w14:paraId="2152A4B8"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1]</w:t>
      </w:r>
      <w:r w:rsidRPr="00F012B2">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7A85EF4C"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2]</w:t>
      </w:r>
      <w:r w:rsidRPr="00F012B2">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7F3A293F"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3]</w:t>
      </w:r>
      <w:r w:rsidRPr="00F012B2">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754D52CA"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4]</w:t>
      </w:r>
      <w:r w:rsidRPr="00F012B2">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326E07CB"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5]</w:t>
      </w:r>
      <w:r w:rsidRPr="00F012B2">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22DCCB0"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6]</w:t>
      </w:r>
      <w:r w:rsidRPr="00F012B2">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21262E3"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7]</w:t>
      </w:r>
      <w:r w:rsidRPr="00F012B2">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46688E55"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8]</w:t>
      </w:r>
      <w:r w:rsidRPr="00F012B2">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34293410"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69]</w:t>
      </w:r>
      <w:r w:rsidRPr="00F012B2">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BBF13D8"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0]</w:t>
      </w:r>
      <w:r w:rsidRPr="00F012B2">
        <w:rPr>
          <w:rFonts w:ascii="Garamond" w:hAnsi="Garamond"/>
          <w:noProof/>
        </w:rPr>
        <w:tab/>
        <w:t>Ibrahimi, A., Bonen, A., Blinn, W.D., Hajri, T., Li, X., Zhong, K., et al., 1999. Muscle-</w:t>
      </w:r>
      <w:r w:rsidRPr="00F012B2">
        <w:rPr>
          <w:rFonts w:ascii="Garamond" w:hAnsi="Garamond"/>
          <w:noProof/>
        </w:rPr>
        <w:lastRenderedPageBreak/>
        <w:t>specific overexpression of FAT/CD36 enhances fatty acid oxidation by contracting muscle, reduces plasma triglycerides and fatty acids, and increases plasma glucose and insulin. Journal of Biological Chemistry 274(38): 26761–6, Doi: 10.1074/jbc.274.38.26761.</w:t>
      </w:r>
    </w:p>
    <w:p w14:paraId="5C690AA0"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1]</w:t>
      </w:r>
      <w:r w:rsidRPr="00F012B2">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4C98F11"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2]</w:t>
      </w:r>
      <w:r w:rsidRPr="00F012B2">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03824B15"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3]</w:t>
      </w:r>
      <w:r w:rsidRPr="00F012B2">
        <w:rPr>
          <w:rFonts w:ascii="Garamond" w:hAnsi="Garamond"/>
          <w:noProof/>
        </w:rPr>
        <w:tab/>
        <w:t>Lu, B., Bridges, D., Yang, Y., Fisher, K., Cheng, A., Chang, L., et al., 2014. Metabolic crosstalk: molecular links between glycogen and lipid metabolism in obesity. Diabetes 63(9): 2935–48, Doi: 10.2337/db13-1531.</w:t>
      </w:r>
    </w:p>
    <w:p w14:paraId="3887182E"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4]</w:t>
      </w:r>
      <w:r w:rsidRPr="00F012B2">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31B7755A"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5]</w:t>
      </w:r>
      <w:r w:rsidRPr="00F012B2">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661DD2F6"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6]</w:t>
      </w:r>
      <w:r w:rsidRPr="00F012B2">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21331C55"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7]</w:t>
      </w:r>
      <w:r w:rsidRPr="00F012B2">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40D2B11C"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8]</w:t>
      </w:r>
      <w:r w:rsidRPr="00F012B2">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6DE15CE8"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79]</w:t>
      </w:r>
      <w:r w:rsidRPr="00F012B2">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79B61309"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80]</w:t>
      </w:r>
      <w:r w:rsidRPr="00F012B2">
        <w:rPr>
          <w:rFonts w:ascii="Garamond" w:hAnsi="Garamond"/>
          <w:noProof/>
        </w:rPr>
        <w:tab/>
        <w:t>Li, Y., Wang, W.J., Cao, H., Lu, J., Wu, C., Hu, F.Y., et al., 2009. Genetic association of FOXO1A and FOXO3A with longevity trait in Han Chinese populations. Human Molecular Genetics 18(24): 4897–904, Doi: 10.1093/hmg/ddp459.</w:t>
      </w:r>
    </w:p>
    <w:p w14:paraId="590529B1"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81]</w:t>
      </w:r>
      <w:r w:rsidRPr="00F012B2">
        <w:rPr>
          <w:rFonts w:ascii="Garamond" w:hAnsi="Garamond"/>
          <w:noProof/>
        </w:rPr>
        <w:tab/>
        <w:t xml:space="preserve">Soerensen, M., Dato, S., Christensen, K., McGue, M., Stevnsner, T., Bohr, V. a., et al., 2010. Replication of an association of variation in the FOXO3A gene with human longevity using both case-control and longitudinal data. Aging Cell 9(6): 1010–7, Doi: </w:t>
      </w:r>
      <w:r w:rsidRPr="00F012B2">
        <w:rPr>
          <w:rFonts w:ascii="Garamond" w:hAnsi="Garamond"/>
          <w:noProof/>
        </w:rPr>
        <w:lastRenderedPageBreak/>
        <w:t>10.1111/j.1474-9726.2010.00627.x.</w:t>
      </w:r>
    </w:p>
    <w:p w14:paraId="361D5B05"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82]</w:t>
      </w:r>
      <w:r w:rsidRPr="00F012B2">
        <w:rPr>
          <w:rFonts w:ascii="Garamond" w:hAnsi="Garamond"/>
          <w:noProof/>
        </w:rPr>
        <w:tab/>
        <w:t>Giannakou, M.E., Goss, M., Jünger, M.A., Hafen, E., Leevers, S.J., Partridge, L., 2004. Long-lived Drosophila with overexpressed dFOXO in adult fat body. Science 305(5682): 361, Doi: 10.1126/science.1098219.</w:t>
      </w:r>
    </w:p>
    <w:p w14:paraId="1F39A1FD"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83]</w:t>
      </w:r>
      <w:r w:rsidRPr="00F012B2">
        <w:rPr>
          <w:rFonts w:ascii="Garamond" w:hAnsi="Garamond"/>
          <w:noProof/>
        </w:rPr>
        <w:tab/>
        <w:t>Hwangbo, D.S., Gershman, B., Tu, M.-P., Palmer, M., Tatar, M., 2004. Drosophila dFOXO controls lifespan and regulates insulin signalling in brain and fat body. Nature 429(6991): 562–6, Doi: 10.1038/nature03446.</w:t>
      </w:r>
    </w:p>
    <w:p w14:paraId="01083238" w14:textId="77777777" w:rsidR="00F012B2" w:rsidRPr="00F012B2" w:rsidRDefault="00F012B2" w:rsidP="00F012B2">
      <w:pPr>
        <w:widowControl w:val="0"/>
        <w:autoSpaceDE w:val="0"/>
        <w:autoSpaceDN w:val="0"/>
        <w:adjustRightInd w:val="0"/>
        <w:spacing w:before="100" w:after="100"/>
        <w:ind w:left="640" w:hanging="640"/>
        <w:rPr>
          <w:rFonts w:ascii="Garamond" w:hAnsi="Garamond"/>
          <w:noProof/>
        </w:rPr>
      </w:pPr>
      <w:r w:rsidRPr="00F012B2">
        <w:rPr>
          <w:rFonts w:ascii="Garamond" w:hAnsi="Garamond"/>
          <w:noProof/>
        </w:rPr>
        <w:t>[84]</w:t>
      </w:r>
      <w:r w:rsidRPr="00F012B2">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22D37FF9" w14:textId="0B45747C" w:rsidR="00871236" w:rsidRPr="00ED672B" w:rsidRDefault="00871236" w:rsidP="00F012B2">
      <w:pPr>
        <w:widowControl w:val="0"/>
        <w:autoSpaceDE w:val="0"/>
        <w:autoSpaceDN w:val="0"/>
        <w:adjustRightInd w:val="0"/>
        <w:spacing w:before="100" w:after="100"/>
        <w:ind w:left="640" w:hanging="640"/>
        <w:rPr>
          <w:rFonts w:asciiTheme="minorHAnsi" w:hAnsiTheme="minorHAnsi"/>
          <w:rPrChange w:id="2075" w:author="Erin Stephenson" w:date="2019-03-13T19:33:00Z">
            <w:rPr/>
          </w:rPrChange>
        </w:rPr>
      </w:pPr>
      <w:r w:rsidRPr="00ED672B">
        <w:rPr>
          <w:rFonts w:asciiTheme="minorHAnsi" w:hAnsiTheme="minorHAnsi"/>
          <w:rPrChange w:id="2076" w:author="Erin Stephenson" w:date="2019-03-13T19:33:00Z">
            <w:rPr/>
          </w:rPrChange>
        </w:rPr>
        <w:fldChar w:fldCharType="end"/>
      </w:r>
    </w:p>
    <w:p w14:paraId="26C6BD02" w14:textId="77777777" w:rsidR="008545F6" w:rsidRPr="00ED672B" w:rsidRDefault="008545F6">
      <w:pPr>
        <w:rPr>
          <w:rFonts w:asciiTheme="minorHAnsi" w:eastAsiaTheme="majorEastAsia" w:hAnsiTheme="minorHAnsi" w:cstheme="majorBidi"/>
          <w:b/>
          <w:bCs/>
          <w:color w:val="4E4E52" w:themeColor="accent1" w:themeShade="B5"/>
          <w:sz w:val="32"/>
          <w:szCs w:val="32"/>
          <w:rPrChange w:id="2077" w:author="Erin Stephenson" w:date="2019-03-13T19:33:00Z">
            <w:rPr>
              <w:rFonts w:asciiTheme="majorHAnsi" w:eastAsiaTheme="majorEastAsia" w:hAnsiTheme="majorHAnsi" w:cstheme="majorBidi"/>
              <w:b/>
              <w:bCs/>
              <w:color w:val="4E4E52" w:themeColor="accent1" w:themeShade="B5"/>
              <w:sz w:val="32"/>
              <w:szCs w:val="32"/>
            </w:rPr>
          </w:rPrChange>
        </w:rPr>
      </w:pPr>
      <w:r w:rsidRPr="00ED672B">
        <w:rPr>
          <w:rFonts w:asciiTheme="minorHAnsi" w:hAnsiTheme="minorHAnsi"/>
          <w:rPrChange w:id="2078" w:author="Erin Stephenson" w:date="2019-03-13T19:33:00Z">
            <w:rPr/>
          </w:rPrChange>
        </w:rPr>
        <w:br w:type="page"/>
      </w:r>
    </w:p>
    <w:p w14:paraId="64187F46" w14:textId="314DC381" w:rsidR="007B624A" w:rsidRPr="00ED672B" w:rsidRDefault="007B624A" w:rsidP="007B624A">
      <w:pPr>
        <w:pStyle w:val="Heading1"/>
        <w:rPr>
          <w:rFonts w:asciiTheme="minorHAnsi" w:hAnsiTheme="minorHAnsi"/>
          <w:rPrChange w:id="2079" w:author="Erin Stephenson" w:date="2019-03-13T19:33:00Z">
            <w:rPr/>
          </w:rPrChange>
        </w:rPr>
      </w:pPr>
      <w:r w:rsidRPr="00ED672B">
        <w:rPr>
          <w:rFonts w:asciiTheme="minorHAnsi" w:hAnsiTheme="minorHAnsi"/>
          <w:rPrChange w:id="2080" w:author="Erin Stephenson" w:date="2019-03-13T19:33:00Z">
            <w:rPr/>
          </w:rPrChange>
        </w:rPr>
        <w:lastRenderedPageBreak/>
        <w:t>Figure Legends</w:t>
      </w:r>
    </w:p>
    <w:p w14:paraId="20D3EB6D" w14:textId="77777777" w:rsidR="003E7617" w:rsidRPr="00ED672B" w:rsidRDefault="003E7617" w:rsidP="003E7617">
      <w:pPr>
        <w:rPr>
          <w:rFonts w:asciiTheme="minorHAnsi" w:hAnsiTheme="minorHAnsi"/>
          <w:rPrChange w:id="2081" w:author="Erin Stephenson" w:date="2019-03-13T19:33:00Z">
            <w:rPr/>
          </w:rPrChange>
        </w:rPr>
      </w:pPr>
    </w:p>
    <w:p w14:paraId="27EFDFE2" w14:textId="73BD3E90" w:rsidR="003E7617" w:rsidRPr="00ED672B" w:rsidRDefault="003E7617" w:rsidP="003E7617">
      <w:pPr>
        <w:rPr>
          <w:rFonts w:asciiTheme="minorHAnsi" w:hAnsiTheme="minorHAnsi"/>
          <w:rPrChange w:id="2082" w:author="Erin Stephenson" w:date="2019-03-13T19:33:00Z">
            <w:rPr/>
          </w:rPrChange>
        </w:rPr>
      </w:pPr>
      <w:commentRangeStart w:id="2083"/>
      <w:r w:rsidRPr="00ED672B">
        <w:rPr>
          <w:rFonts w:asciiTheme="minorHAnsi" w:hAnsiTheme="minorHAnsi"/>
          <w:b/>
          <w:rPrChange w:id="2084" w:author="Erin Stephenson" w:date="2019-03-13T19:33:00Z">
            <w:rPr>
              <w:b/>
            </w:rPr>
          </w:rPrChange>
        </w:rPr>
        <w:t xml:space="preserve">Figure 1: </w:t>
      </w:r>
      <w:r w:rsidR="006D6803" w:rsidRPr="00ED672B">
        <w:rPr>
          <w:rFonts w:asciiTheme="minorHAnsi" w:hAnsiTheme="minorHAnsi"/>
          <w:b/>
          <w:rPrChange w:id="2085" w:author="Erin Stephenson" w:date="2019-03-13T19:33:00Z">
            <w:rPr>
              <w:b/>
            </w:rPr>
          </w:rPrChange>
        </w:rPr>
        <w:t xml:space="preserve">mTORC1 </w:t>
      </w:r>
      <w:r w:rsidR="00F200DF" w:rsidRPr="00ED672B">
        <w:rPr>
          <w:rFonts w:asciiTheme="minorHAnsi" w:hAnsiTheme="minorHAnsi"/>
          <w:b/>
          <w:rPrChange w:id="2086" w:author="Erin Stephenson" w:date="2019-03-13T19:33:00Z">
            <w:rPr>
              <w:b/>
            </w:rPr>
          </w:rPrChange>
        </w:rPr>
        <w:t>regulates energy expenditure.</w:t>
      </w:r>
      <w:commentRangeEnd w:id="2083"/>
      <w:r w:rsidR="008F7204" w:rsidRPr="00ED672B">
        <w:rPr>
          <w:rStyle w:val="CommentReference"/>
          <w:rFonts w:asciiTheme="minorHAnsi" w:hAnsiTheme="minorHAnsi"/>
          <w:rPrChange w:id="2087" w:author="Erin Stephenson" w:date="2019-03-13T19:33:00Z">
            <w:rPr>
              <w:rStyle w:val="CommentReference"/>
            </w:rPr>
          </w:rPrChange>
        </w:rPr>
        <w:commentReference w:id="2083"/>
      </w:r>
      <w:r w:rsidR="001632AB" w:rsidRPr="00ED672B">
        <w:rPr>
          <w:rFonts w:asciiTheme="minorHAnsi" w:hAnsiTheme="minorHAnsi"/>
          <w:b/>
          <w:rPrChange w:id="2088" w:author="Erin Stephenson" w:date="2019-03-13T19:33:00Z">
            <w:rPr>
              <w:b/>
            </w:rPr>
          </w:rPrChange>
        </w:rPr>
        <w:t xml:space="preserve">  </w:t>
      </w:r>
      <w:r w:rsidR="001632AB" w:rsidRPr="00ED672B">
        <w:rPr>
          <w:rFonts w:asciiTheme="minorHAnsi" w:hAnsiTheme="minorHAnsi"/>
          <w:rPrChange w:id="2089"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2090" w:author="Erin Stephenson" w:date="2019-03-13T19:33:00Z">
            <w:rPr>
              <w:i/>
            </w:rPr>
          </w:rPrChange>
        </w:rPr>
        <w:t>Tsc1</w:t>
      </w:r>
      <w:r w:rsidR="001632AB" w:rsidRPr="00ED672B">
        <w:rPr>
          <w:rFonts w:asciiTheme="minorHAnsi" w:hAnsiTheme="minorHAnsi"/>
          <w:rPrChange w:id="2091" w:author="Erin Stephenson" w:date="2019-03-13T19:33:00Z">
            <w:rPr/>
          </w:rPrChange>
        </w:rPr>
        <w:t xml:space="preserve"> knockout at 70 days of age mice are evaluated by indirect calorimetry for heat production (D), ambulatory activity (E), respiratory exchange ratio (F).  G) </w:t>
      </w:r>
      <w:commentRangeStart w:id="2092"/>
      <w:r w:rsidR="001632AB" w:rsidRPr="00ED672B">
        <w:rPr>
          <w:rFonts w:asciiTheme="minorHAnsi" w:hAnsiTheme="minorHAnsi"/>
          <w:rPrChange w:id="2093" w:author="Erin Stephenson" w:date="2019-03-13T19:33:00Z">
            <w:rPr/>
          </w:rPrChange>
        </w:rPr>
        <w:t>Food intake for mice on a NCD or HFD.</w:t>
      </w:r>
      <w:commentRangeEnd w:id="2092"/>
      <w:r w:rsidR="001632AB" w:rsidRPr="00ED672B">
        <w:rPr>
          <w:rStyle w:val="CommentReference"/>
          <w:rFonts w:asciiTheme="minorHAnsi" w:hAnsiTheme="minorHAnsi"/>
          <w:rPrChange w:id="2094" w:author="Erin Stephenson" w:date="2019-03-13T19:33:00Z">
            <w:rPr>
              <w:rStyle w:val="CommentReference"/>
            </w:rPr>
          </w:rPrChange>
        </w:rPr>
        <w:commentReference w:id="2092"/>
      </w:r>
    </w:p>
    <w:p w14:paraId="41AFEE05" w14:textId="77777777" w:rsidR="000711BE" w:rsidRPr="00ED672B" w:rsidRDefault="000711BE" w:rsidP="003E7617">
      <w:pPr>
        <w:rPr>
          <w:rFonts w:asciiTheme="minorHAnsi" w:hAnsiTheme="minorHAnsi"/>
          <w:rPrChange w:id="2095" w:author="Erin Stephenson" w:date="2019-03-13T19:33:00Z">
            <w:rPr/>
          </w:rPrChange>
        </w:rPr>
      </w:pPr>
    </w:p>
    <w:p w14:paraId="77F02DE0" w14:textId="7B79C4B1" w:rsidR="00DB6758" w:rsidRPr="00ED672B" w:rsidRDefault="003E7617" w:rsidP="00DB6758">
      <w:pPr>
        <w:rPr>
          <w:rFonts w:asciiTheme="minorHAnsi" w:hAnsiTheme="minorHAnsi"/>
          <w:rPrChange w:id="2096" w:author="Erin Stephenson" w:date="2019-03-13T19:33:00Z">
            <w:rPr/>
          </w:rPrChange>
        </w:rPr>
      </w:pPr>
      <w:r w:rsidRPr="00ED672B">
        <w:rPr>
          <w:rFonts w:asciiTheme="minorHAnsi" w:hAnsiTheme="minorHAnsi"/>
          <w:b/>
          <w:rPrChange w:id="2097" w:author="Erin Stephenson" w:date="2019-03-13T19:33:00Z">
            <w:rPr>
              <w:b/>
            </w:rPr>
          </w:rPrChange>
        </w:rPr>
        <w:t xml:space="preserve">Figure 2: </w:t>
      </w:r>
      <w:r w:rsidR="00DB6758" w:rsidRPr="00ED672B">
        <w:rPr>
          <w:rFonts w:asciiTheme="minorHAnsi" w:hAnsiTheme="minorHAnsi"/>
          <w:b/>
          <w:rPrChange w:id="2098" w:author="Erin Stephenson" w:date="2019-03-13T19:33:00Z">
            <w:rPr>
              <w:b/>
            </w:rPr>
          </w:rPrChange>
        </w:rPr>
        <w:t>Reduced age-associated weight gain in muscle</w:t>
      </w:r>
      <w:r w:rsidR="00776A6D" w:rsidRPr="00ED672B">
        <w:rPr>
          <w:rFonts w:asciiTheme="minorHAnsi" w:hAnsiTheme="minorHAnsi"/>
          <w:b/>
          <w:rPrChange w:id="2099" w:author="Erin Stephenson" w:date="2019-03-13T19:33:00Z">
            <w:rPr>
              <w:b/>
            </w:rPr>
          </w:rPrChange>
        </w:rPr>
        <w:t xml:space="preserve"> </w:t>
      </w:r>
      <w:r w:rsidR="00776A6D" w:rsidRPr="00ED672B">
        <w:rPr>
          <w:rFonts w:asciiTheme="minorHAnsi" w:hAnsiTheme="minorHAnsi"/>
          <w:b/>
          <w:i/>
          <w:rPrChange w:id="2100" w:author="Erin Stephenson" w:date="2019-03-13T19:33:00Z">
            <w:rPr>
              <w:b/>
              <w:i/>
            </w:rPr>
          </w:rPrChange>
        </w:rPr>
        <w:t>Tsc1</w:t>
      </w:r>
      <w:r w:rsidR="00776A6D" w:rsidRPr="00ED672B">
        <w:rPr>
          <w:rFonts w:asciiTheme="minorHAnsi" w:hAnsiTheme="minorHAnsi"/>
          <w:b/>
          <w:rPrChange w:id="2101" w:author="Erin Stephenson" w:date="2019-03-13T19:33:00Z">
            <w:rPr>
              <w:b/>
            </w:rPr>
          </w:rPrChange>
        </w:rPr>
        <w:t xml:space="preserve"> knockout mice</w:t>
      </w:r>
      <w:r w:rsidR="00DF797E" w:rsidRPr="00ED672B">
        <w:rPr>
          <w:rFonts w:asciiTheme="minorHAnsi" w:hAnsiTheme="minorHAnsi"/>
          <w:b/>
          <w:rPrChange w:id="2102" w:author="Erin Stephenson" w:date="2019-03-13T19:33:00Z">
            <w:rPr>
              <w:b/>
            </w:rPr>
          </w:rPrChange>
        </w:rPr>
        <w:t xml:space="preserve">.  </w:t>
      </w:r>
      <w:r w:rsidR="00DB6758" w:rsidRPr="00ED672B">
        <w:rPr>
          <w:rFonts w:asciiTheme="minorHAnsi" w:hAnsiTheme="minorHAnsi"/>
          <w:rPrChange w:id="2103" w:author="Erin Stephenson" w:date="2019-03-13T19:33:00Z">
            <w:rPr/>
          </w:rPrChange>
        </w:rPr>
        <w:t>A</w:t>
      </w:r>
      <w:r w:rsidR="00DF797E" w:rsidRPr="00ED672B">
        <w:rPr>
          <w:rFonts w:asciiTheme="minorHAnsi" w:hAnsiTheme="minorHAnsi"/>
          <w:rPrChange w:id="2104" w:author="Erin Stephenson" w:date="2019-03-13T19:33:00Z">
            <w:rPr/>
          </w:rPrChange>
        </w:rPr>
        <w:t xml:space="preserve">) Fat and </w:t>
      </w:r>
      <w:r w:rsidR="00DB6758" w:rsidRPr="00ED672B">
        <w:rPr>
          <w:rFonts w:asciiTheme="minorHAnsi" w:hAnsiTheme="minorHAnsi"/>
          <w:rPrChange w:id="2105" w:author="Erin Stephenson" w:date="2019-03-13T19:33:00Z">
            <w:rPr/>
          </w:rPrChange>
        </w:rPr>
        <w:t>B</w:t>
      </w:r>
      <w:r w:rsidR="00DF797E" w:rsidRPr="00ED672B">
        <w:rPr>
          <w:rFonts w:asciiTheme="minorHAnsi" w:hAnsiTheme="minorHAnsi"/>
          <w:rPrChange w:id="2106" w:author="Erin Stephenson" w:date="2019-03-13T19:33:00Z">
            <w:rPr/>
          </w:rPrChange>
        </w:rPr>
        <w:t xml:space="preserve">) Fat-Free mass of </w:t>
      </w:r>
      <w:r w:rsidR="00DB6758" w:rsidRPr="00ED672B">
        <w:rPr>
          <w:rFonts w:asciiTheme="minorHAnsi" w:hAnsiTheme="minorHAnsi"/>
          <w:rPrChange w:id="2107" w:author="Erin Stephenson" w:date="2019-03-13T19:33:00Z">
            <w:rPr/>
          </w:rPrChange>
        </w:rPr>
        <w:t xml:space="preserve">male </w:t>
      </w:r>
      <w:r w:rsidR="00DF797E" w:rsidRPr="00ED672B">
        <w:rPr>
          <w:rFonts w:asciiTheme="minorHAnsi" w:hAnsiTheme="minorHAnsi"/>
          <w:rPrChange w:id="2108" w:author="Erin Stephenson" w:date="2019-03-13T19:33:00Z">
            <w:rPr/>
          </w:rPrChange>
        </w:rPr>
        <w:t xml:space="preserve">animals </w:t>
      </w:r>
      <w:r w:rsidR="00DB6758" w:rsidRPr="00ED672B">
        <w:rPr>
          <w:rFonts w:asciiTheme="minorHAnsi" w:hAnsiTheme="minorHAnsi"/>
          <w:rPrChange w:id="2109" w:author="Erin Stephenson" w:date="2019-03-13T19:33:00Z">
            <w:rPr/>
          </w:rPrChange>
        </w:rPr>
        <w:t>from birth followed for 28 weeks.  C) Inguinal and gonadal fat pad weights</w:t>
      </w:r>
      <w:r w:rsidR="00B509CA" w:rsidRPr="00ED672B">
        <w:rPr>
          <w:rFonts w:asciiTheme="minorHAnsi" w:hAnsiTheme="minorHAnsi"/>
          <w:rPrChange w:id="2110" w:author="Erin Stephenson" w:date="2019-03-13T19:33:00Z">
            <w:rPr/>
          </w:rPrChange>
        </w:rPr>
        <w:t>.</w:t>
      </w:r>
      <w:r w:rsidR="00DB6758" w:rsidRPr="00ED672B">
        <w:rPr>
          <w:rFonts w:asciiTheme="minorHAnsi" w:hAnsiTheme="minorHAnsi"/>
          <w:rPrChange w:id="2111"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2112" w:author="Erin Stephenson" w:date="2019-03-13T19:33:00Z">
            <w:rPr/>
          </w:rPrChange>
        </w:rPr>
        <w:t xml:space="preserve"> a</w:t>
      </w:r>
      <w:r w:rsidR="00DB6758" w:rsidRPr="00ED672B">
        <w:rPr>
          <w:rFonts w:asciiTheme="minorHAnsi" w:hAnsiTheme="minorHAnsi"/>
          <w:rPrChange w:id="2113" w:author="Erin Stephenson" w:date="2019-03-13T19:33:00Z">
            <w:rPr/>
          </w:rPrChange>
        </w:rPr>
        <w:t xml:space="preserve"> χ</w:t>
      </w:r>
      <w:r w:rsidR="00DB6758" w:rsidRPr="00ED672B">
        <w:rPr>
          <w:rFonts w:asciiTheme="minorHAnsi" w:hAnsiTheme="minorHAnsi"/>
          <w:vertAlign w:val="superscript"/>
          <w:rPrChange w:id="2114" w:author="Erin Stephenson" w:date="2019-03-13T19:33:00Z">
            <w:rPr>
              <w:vertAlign w:val="superscript"/>
            </w:rPr>
          </w:rPrChange>
        </w:rPr>
        <w:t xml:space="preserve">2 </w:t>
      </w:r>
      <w:r w:rsidR="00DB6758" w:rsidRPr="00ED672B">
        <w:rPr>
          <w:rFonts w:asciiTheme="minorHAnsi" w:hAnsiTheme="minorHAnsi"/>
          <w:rPrChange w:id="2115" w:author="Erin Stephenson" w:date="2019-03-13T19:33:00Z">
            <w:rPr/>
          </w:rPrChange>
        </w:rPr>
        <w:t xml:space="preserve">test (A) or </w:t>
      </w:r>
      <w:r w:rsidR="004744F3" w:rsidRPr="00ED672B">
        <w:rPr>
          <w:rFonts w:asciiTheme="minorHAnsi" w:hAnsiTheme="minorHAnsi"/>
          <w:rPrChange w:id="2116" w:author="Erin Stephenson" w:date="2019-03-13T19:33:00Z">
            <w:rPr/>
          </w:rPrChange>
        </w:rPr>
        <w:t>Mann-Whitney</w:t>
      </w:r>
      <w:r w:rsidR="00DB6758" w:rsidRPr="00ED672B">
        <w:rPr>
          <w:rFonts w:asciiTheme="minorHAnsi" w:hAnsiTheme="minorHAnsi"/>
          <w:rPrChange w:id="2117" w:author="Erin Stephenson" w:date="2019-03-13T19:33:00Z">
            <w:rPr/>
          </w:rPrChange>
        </w:rPr>
        <w:t xml:space="preserve"> test (C</w:t>
      </w:r>
      <w:r w:rsidR="004744F3" w:rsidRPr="00ED672B">
        <w:rPr>
          <w:rFonts w:asciiTheme="minorHAnsi" w:hAnsiTheme="minorHAnsi"/>
          <w:rPrChange w:id="2118" w:author="Erin Stephenson" w:date="2019-03-13T19:33:00Z">
            <w:rPr/>
          </w:rPrChange>
        </w:rPr>
        <w:t>, due to lack of normality</w:t>
      </w:r>
      <w:r w:rsidR="00DB6758" w:rsidRPr="00ED672B">
        <w:rPr>
          <w:rFonts w:asciiTheme="minorHAnsi" w:hAnsiTheme="minorHAnsi"/>
          <w:rPrChange w:id="2119" w:author="Erin Stephenson" w:date="2019-03-13T19:33:00Z">
            <w:rPr/>
          </w:rPrChange>
        </w:rPr>
        <w:t>).</w:t>
      </w:r>
    </w:p>
    <w:p w14:paraId="005623F2" w14:textId="61963AB1" w:rsidR="0045067A" w:rsidRPr="00ED672B" w:rsidRDefault="0045067A" w:rsidP="003E7617">
      <w:pPr>
        <w:rPr>
          <w:rFonts w:asciiTheme="minorHAnsi" w:hAnsiTheme="minorHAnsi"/>
          <w:rPrChange w:id="2120" w:author="Erin Stephenson" w:date="2019-03-13T19:33:00Z">
            <w:rPr/>
          </w:rPrChange>
        </w:rPr>
      </w:pPr>
    </w:p>
    <w:p w14:paraId="18A68E2A" w14:textId="77777777" w:rsidR="00C10DEF" w:rsidRPr="00ED672B" w:rsidRDefault="00C10DEF" w:rsidP="003E7617">
      <w:pPr>
        <w:rPr>
          <w:rFonts w:asciiTheme="minorHAnsi" w:hAnsiTheme="minorHAnsi"/>
          <w:b/>
          <w:rPrChange w:id="2121" w:author="Erin Stephenson" w:date="2019-03-13T19:33:00Z">
            <w:rPr>
              <w:b/>
            </w:rPr>
          </w:rPrChange>
        </w:rPr>
      </w:pPr>
    </w:p>
    <w:p w14:paraId="67DA0AA0" w14:textId="4BF6F99D" w:rsidR="005008B3" w:rsidRPr="00ED672B" w:rsidRDefault="005008B3" w:rsidP="003E7617">
      <w:pPr>
        <w:rPr>
          <w:rFonts w:asciiTheme="minorHAnsi" w:hAnsiTheme="minorHAnsi"/>
          <w:rPrChange w:id="2122" w:author="Erin Stephenson" w:date="2019-03-13T19:33:00Z">
            <w:rPr/>
          </w:rPrChange>
        </w:rPr>
      </w:pPr>
      <w:r w:rsidRPr="00ED672B">
        <w:rPr>
          <w:rFonts w:asciiTheme="minorHAnsi" w:hAnsiTheme="minorHAnsi"/>
          <w:b/>
          <w:rPrChange w:id="2123" w:author="Erin Stephenson" w:date="2019-03-13T19:33:00Z">
            <w:rPr>
              <w:b/>
            </w:rPr>
          </w:rPrChange>
        </w:rPr>
        <w:t xml:space="preserve">Figure 3: </w:t>
      </w:r>
      <w:r w:rsidR="005B6033" w:rsidRPr="00ED672B">
        <w:rPr>
          <w:rFonts w:asciiTheme="minorHAnsi" w:hAnsiTheme="minorHAnsi"/>
          <w:b/>
          <w:rPrChange w:id="2124" w:author="Erin Stephenson" w:date="2019-03-13T19:33:00Z">
            <w:rPr>
              <w:b/>
            </w:rPr>
          </w:rPrChange>
        </w:rPr>
        <w:t xml:space="preserve">Muscle </w:t>
      </w:r>
      <w:r w:rsidR="005B6033" w:rsidRPr="00ED672B">
        <w:rPr>
          <w:rFonts w:asciiTheme="minorHAnsi" w:hAnsiTheme="minorHAnsi"/>
          <w:b/>
          <w:i/>
          <w:rPrChange w:id="2125" w:author="Erin Stephenson" w:date="2019-03-13T19:33:00Z">
            <w:rPr>
              <w:b/>
              <w:i/>
            </w:rPr>
          </w:rPrChange>
        </w:rPr>
        <w:t>Tsc1</w:t>
      </w:r>
      <w:r w:rsidR="005B6033" w:rsidRPr="00ED672B">
        <w:rPr>
          <w:rFonts w:asciiTheme="minorHAnsi" w:hAnsiTheme="minorHAnsi"/>
          <w:b/>
          <w:rPrChange w:id="2126"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2127" w:author="Erin Stephenson" w:date="2019-03-13T19:33:00Z">
            <w:rPr/>
          </w:rPrChange>
        </w:rPr>
        <w:t>C) Fat pad weights at sacrifice.</w:t>
      </w:r>
      <w:r w:rsidR="00901963" w:rsidRPr="00ED672B">
        <w:rPr>
          <w:rFonts w:asciiTheme="minorHAnsi" w:hAnsiTheme="minorHAnsi"/>
          <w:rPrChange w:id="2128" w:author="Erin Stephenson" w:date="2019-03-13T19:33:00Z">
            <w:rPr/>
          </w:rPrChange>
        </w:rPr>
        <w:t xml:space="preserve">  Statistical significance (p&lt;0.05, n=5/7) was determined via a </w:t>
      </w:r>
      <w:r w:rsidR="005B6033" w:rsidRPr="00ED672B">
        <w:rPr>
          <w:rFonts w:asciiTheme="minorHAnsi" w:hAnsiTheme="minorHAnsi"/>
          <w:rPrChange w:id="2129" w:author="Erin Stephenson" w:date="2019-03-13T19:33:00Z">
            <w:rPr/>
          </w:rPrChange>
        </w:rPr>
        <w:t xml:space="preserve">Welch’s </w:t>
      </w:r>
      <w:r w:rsidR="005B6033" w:rsidRPr="00ED672B">
        <w:rPr>
          <w:rFonts w:asciiTheme="minorHAnsi" w:hAnsiTheme="minorHAnsi"/>
          <w:i/>
          <w:rPrChange w:id="2130" w:author="Erin Stephenson" w:date="2019-03-13T19:33:00Z">
            <w:rPr>
              <w:i/>
            </w:rPr>
          </w:rPrChange>
        </w:rPr>
        <w:t>t</w:t>
      </w:r>
      <w:r w:rsidR="00901963" w:rsidRPr="00ED672B">
        <w:rPr>
          <w:rFonts w:asciiTheme="minorHAnsi" w:hAnsiTheme="minorHAnsi"/>
          <w:rPrChange w:id="2131" w:author="Erin Stephenson" w:date="2019-03-13T19:33:00Z">
            <w:rPr/>
          </w:rPrChange>
        </w:rPr>
        <w:t xml:space="preserve"> test</w:t>
      </w:r>
      <w:r w:rsidR="005B6033" w:rsidRPr="00ED672B">
        <w:rPr>
          <w:rFonts w:asciiTheme="minorHAnsi" w:hAnsiTheme="minorHAnsi"/>
          <w:rPrChange w:id="2132" w:author="Erin Stephenson" w:date="2019-03-13T19:33:00Z">
            <w:rPr/>
          </w:rPrChange>
        </w:rPr>
        <w:t xml:space="preserve"> (C, males), a Mann-Whitney </w:t>
      </w:r>
      <w:r w:rsidR="00901963" w:rsidRPr="00ED672B">
        <w:rPr>
          <w:rFonts w:asciiTheme="minorHAnsi" w:hAnsiTheme="minorHAnsi"/>
          <w:rPrChange w:id="2133" w:author="Erin Stephenson" w:date="2019-03-13T19:33:00Z">
            <w:rPr/>
          </w:rPrChange>
        </w:rPr>
        <w:t>(C</w:t>
      </w:r>
      <w:r w:rsidR="005B6033" w:rsidRPr="00ED672B">
        <w:rPr>
          <w:rFonts w:asciiTheme="minorHAnsi" w:hAnsiTheme="minorHAnsi"/>
          <w:rPrChange w:id="2134"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2135" w:author="Erin Stephenson" w:date="2019-03-13T19:33:00Z">
            <w:rPr/>
          </w:rPrChange>
        </w:rPr>
      </w:pPr>
    </w:p>
    <w:p w14:paraId="5C9F6721" w14:textId="74F596C5" w:rsidR="006821D8" w:rsidRPr="00ED672B" w:rsidRDefault="006821D8" w:rsidP="003E7617">
      <w:pPr>
        <w:rPr>
          <w:rFonts w:asciiTheme="minorHAnsi" w:hAnsiTheme="minorHAnsi"/>
          <w:rPrChange w:id="2136" w:author="Erin Stephenson" w:date="2019-03-13T19:33:00Z">
            <w:rPr/>
          </w:rPrChange>
        </w:rPr>
      </w:pPr>
      <w:r w:rsidRPr="00ED672B">
        <w:rPr>
          <w:rFonts w:asciiTheme="minorHAnsi" w:hAnsiTheme="minorHAnsi"/>
          <w:b/>
          <w:rPrChange w:id="2137" w:author="Erin Stephenson" w:date="2019-03-13T19:33:00Z">
            <w:rPr>
              <w:b/>
            </w:rPr>
          </w:rPrChange>
        </w:rPr>
        <w:t xml:space="preserve">Figure 4: Transcriptional </w:t>
      </w:r>
      <w:r w:rsidR="005F6EBE" w:rsidRPr="00ED672B">
        <w:rPr>
          <w:rFonts w:asciiTheme="minorHAnsi" w:hAnsiTheme="minorHAnsi"/>
          <w:b/>
          <w:rPrChange w:id="2138" w:author="Erin Stephenson" w:date="2019-03-13T19:33:00Z">
            <w:rPr>
              <w:b/>
            </w:rPr>
          </w:rPrChange>
        </w:rPr>
        <w:t xml:space="preserve">and structural </w:t>
      </w:r>
      <w:r w:rsidRPr="00ED672B">
        <w:rPr>
          <w:rFonts w:asciiTheme="minorHAnsi" w:hAnsiTheme="minorHAnsi"/>
          <w:b/>
          <w:rPrChange w:id="2139" w:author="Erin Stephenson" w:date="2019-03-13T19:33:00Z">
            <w:rPr>
              <w:b/>
            </w:rPr>
          </w:rPrChange>
        </w:rPr>
        <w:t xml:space="preserve">changes </w:t>
      </w:r>
      <w:r w:rsidR="007307B3" w:rsidRPr="00ED672B">
        <w:rPr>
          <w:rFonts w:asciiTheme="minorHAnsi" w:hAnsiTheme="minorHAnsi"/>
          <w:b/>
          <w:rPrChange w:id="2140" w:author="Erin Stephenson" w:date="2019-03-13T19:33:00Z">
            <w:rPr>
              <w:b/>
            </w:rPr>
          </w:rPrChange>
        </w:rPr>
        <w:t xml:space="preserve">in </w:t>
      </w:r>
      <w:r w:rsidR="007307B3" w:rsidRPr="00ED672B">
        <w:rPr>
          <w:rFonts w:asciiTheme="minorHAnsi" w:hAnsiTheme="minorHAnsi"/>
          <w:b/>
          <w:i/>
          <w:rPrChange w:id="2141" w:author="Erin Stephenson" w:date="2019-03-13T19:33:00Z">
            <w:rPr>
              <w:b/>
              <w:i/>
            </w:rPr>
          </w:rPrChange>
        </w:rPr>
        <w:t xml:space="preserve">Tsc1 </w:t>
      </w:r>
      <w:r w:rsidR="007307B3" w:rsidRPr="00ED672B">
        <w:rPr>
          <w:rFonts w:asciiTheme="minorHAnsi" w:hAnsiTheme="minorHAnsi"/>
          <w:b/>
          <w:rPrChange w:id="2142" w:author="Erin Stephenson" w:date="2019-03-13T19:33:00Z">
            <w:rPr>
              <w:b/>
            </w:rPr>
          </w:rPrChange>
        </w:rPr>
        <w:t xml:space="preserve">knockout muscles.  </w:t>
      </w:r>
      <w:r w:rsidR="007307B3" w:rsidRPr="00ED672B">
        <w:rPr>
          <w:rFonts w:asciiTheme="minorHAnsi" w:hAnsiTheme="minorHAnsi"/>
          <w:rPrChange w:id="2143" w:author="Erin Stephenson" w:date="2019-03-13T19:33:00Z">
            <w:rPr/>
          </w:rPrChange>
        </w:rPr>
        <w:t>A</w:t>
      </w:r>
      <w:r w:rsidR="005F6EBE" w:rsidRPr="00ED672B">
        <w:rPr>
          <w:rFonts w:asciiTheme="minorHAnsi" w:hAnsiTheme="minorHAnsi"/>
          <w:rPrChange w:id="2144" w:author="Erin Stephenson" w:date="2019-03-13T19:33:00Z">
            <w:rPr/>
          </w:rPrChange>
        </w:rPr>
        <w:t>) Expression of A) Amino Acid Transporters B) Fatty Acid Transporters from RNAseq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2145" w:author="Erin Stephenson" w:date="2019-03-13T19:33:00Z">
            <w:rPr/>
          </w:rPrChange>
        </w:rPr>
      </w:pPr>
    </w:p>
    <w:p w14:paraId="7F483492" w14:textId="379C8F3F" w:rsidR="00B558A8" w:rsidRPr="00ED672B" w:rsidRDefault="00B558A8" w:rsidP="003E7617">
      <w:pPr>
        <w:rPr>
          <w:rFonts w:asciiTheme="minorHAnsi" w:hAnsiTheme="minorHAnsi"/>
          <w:b/>
          <w:rPrChange w:id="2146" w:author="Erin Stephenson" w:date="2019-03-13T19:33:00Z">
            <w:rPr>
              <w:b/>
            </w:rPr>
          </w:rPrChange>
        </w:rPr>
      </w:pPr>
      <w:r w:rsidRPr="00ED672B">
        <w:rPr>
          <w:rFonts w:asciiTheme="minorHAnsi" w:hAnsiTheme="minorHAnsi"/>
          <w:b/>
          <w:rPrChange w:id="2147" w:author="Erin Stephenson" w:date="2019-03-13T19:33:00Z">
            <w:rPr>
              <w:b/>
            </w:rPr>
          </w:rPrChange>
        </w:rPr>
        <w:t xml:space="preserve">Figure 5: Survival curve of male muscle </w:t>
      </w:r>
      <w:r w:rsidRPr="00ED672B">
        <w:rPr>
          <w:rFonts w:asciiTheme="minorHAnsi" w:hAnsiTheme="minorHAnsi"/>
          <w:b/>
          <w:i/>
          <w:rPrChange w:id="2148" w:author="Erin Stephenson" w:date="2019-03-13T19:33:00Z">
            <w:rPr>
              <w:b/>
              <w:i/>
            </w:rPr>
          </w:rPrChange>
        </w:rPr>
        <w:t>Tsc1</w:t>
      </w:r>
      <w:r w:rsidRPr="00ED672B">
        <w:rPr>
          <w:rFonts w:asciiTheme="minorHAnsi" w:hAnsiTheme="minorHAnsi"/>
          <w:b/>
          <w:rPrChange w:id="2149" w:author="Erin Stephenson" w:date="2019-03-13T19:33:00Z">
            <w:rPr>
              <w:b/>
            </w:rPr>
          </w:rPrChange>
        </w:rPr>
        <w:t xml:space="preserve"> knockout mice on a normal chow diet.  </w:t>
      </w:r>
      <w:r w:rsidRPr="00ED672B">
        <w:rPr>
          <w:rFonts w:asciiTheme="minorHAnsi" w:hAnsiTheme="minorHAnsi"/>
          <w:rPrChange w:id="2150"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2151"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2152" w:author="Erin Stephenson" w:date="2019-03-13T19:33:00Z">
            <w:rPr/>
          </w:rPrChange>
        </w:rPr>
      </w:pPr>
      <w:r w:rsidRPr="00ED672B">
        <w:rPr>
          <w:rFonts w:asciiTheme="minorHAnsi" w:hAnsiTheme="minorHAnsi"/>
          <w:rPrChange w:id="2153"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2154" w:author="Erin Stephenson" w:date="2019-03-13T19:33:00Z">
            <w:rPr/>
          </w:rPrChange>
        </w:rPr>
      </w:pPr>
    </w:p>
    <w:p w14:paraId="4FA9BB7D" w14:textId="28FAD026" w:rsidR="00A01F29" w:rsidRPr="00ED672B" w:rsidRDefault="00A01F29" w:rsidP="003E7617">
      <w:pPr>
        <w:rPr>
          <w:rFonts w:asciiTheme="minorHAnsi" w:hAnsiTheme="minorHAnsi"/>
          <w:rPrChange w:id="2155" w:author="Erin Stephenson" w:date="2019-03-13T19:33:00Z">
            <w:rPr/>
          </w:rPrChange>
        </w:rPr>
      </w:pPr>
      <w:commentRangeStart w:id="2156"/>
      <w:r w:rsidRPr="00ED672B">
        <w:rPr>
          <w:rFonts w:asciiTheme="minorHAnsi" w:hAnsiTheme="minorHAnsi"/>
          <w:b/>
          <w:rPrChange w:id="2157" w:author="Erin Stephenson" w:date="2019-03-13T19:33:00Z">
            <w:rPr>
              <w:b/>
            </w:rPr>
          </w:rPrChange>
        </w:rPr>
        <w:t xml:space="preserve">Supplementary Table 1: Gene expression differences in muscle </w:t>
      </w:r>
      <w:r w:rsidRPr="00ED672B">
        <w:rPr>
          <w:rFonts w:asciiTheme="minorHAnsi" w:hAnsiTheme="minorHAnsi"/>
          <w:b/>
          <w:i/>
          <w:rPrChange w:id="2158" w:author="Erin Stephenson" w:date="2019-03-13T19:33:00Z">
            <w:rPr>
              <w:b/>
              <w:i/>
            </w:rPr>
          </w:rPrChange>
        </w:rPr>
        <w:t xml:space="preserve">Tsc1 </w:t>
      </w:r>
      <w:r w:rsidRPr="00ED672B">
        <w:rPr>
          <w:rFonts w:asciiTheme="minorHAnsi" w:hAnsiTheme="minorHAnsi"/>
          <w:b/>
          <w:rPrChange w:id="2159" w:author="Erin Stephenson" w:date="2019-03-13T19:33:00Z">
            <w:rPr>
              <w:b/>
            </w:rPr>
          </w:rPrChange>
        </w:rPr>
        <w:t xml:space="preserve">knockout quadriceps.  </w:t>
      </w:r>
      <w:r w:rsidR="00406E98" w:rsidRPr="00ED672B">
        <w:rPr>
          <w:rFonts w:asciiTheme="minorHAnsi" w:hAnsiTheme="minorHAnsi"/>
          <w:rPrChange w:id="2160" w:author="Erin Stephenson" w:date="2019-03-13T19:33:00Z">
            <w:rPr/>
          </w:rPrChange>
        </w:rPr>
        <w:t>Full results of differential expression analysis.</w:t>
      </w:r>
      <w:commentRangeEnd w:id="2156"/>
      <w:r w:rsidR="0018769C">
        <w:rPr>
          <w:rStyle w:val="CommentReference"/>
          <w:rFonts w:asciiTheme="minorHAnsi" w:hAnsiTheme="minorHAnsi" w:cstheme="minorBidi"/>
        </w:rPr>
        <w:commentReference w:id="2156"/>
      </w:r>
    </w:p>
    <w:p w14:paraId="39100E02" w14:textId="37F63227" w:rsidR="00406E98" w:rsidRPr="00ED672B" w:rsidRDefault="00406E98" w:rsidP="003E7617">
      <w:pPr>
        <w:rPr>
          <w:rFonts w:asciiTheme="minorHAnsi" w:hAnsiTheme="minorHAnsi"/>
          <w:rPrChange w:id="2161" w:author="Erin Stephenson" w:date="2019-03-13T19:33:00Z">
            <w:rPr/>
          </w:rPrChange>
        </w:rPr>
      </w:pPr>
    </w:p>
    <w:p w14:paraId="3C0AE787" w14:textId="5440931C" w:rsidR="00406E98" w:rsidRPr="00ED672B" w:rsidRDefault="00406E98" w:rsidP="00406E98">
      <w:pPr>
        <w:rPr>
          <w:rFonts w:asciiTheme="minorHAnsi" w:hAnsiTheme="minorHAnsi"/>
          <w:rPrChange w:id="2162" w:author="Erin Stephenson" w:date="2019-03-13T19:33:00Z">
            <w:rPr/>
          </w:rPrChange>
        </w:rPr>
      </w:pPr>
      <w:r w:rsidRPr="00ED672B">
        <w:rPr>
          <w:rFonts w:asciiTheme="minorHAnsi" w:hAnsiTheme="minorHAnsi"/>
          <w:b/>
          <w:rPrChange w:id="2163" w:author="Erin Stephenson" w:date="2019-03-13T19:33:00Z">
            <w:rPr>
              <w:b/>
            </w:rPr>
          </w:rPrChange>
        </w:rPr>
        <w:t xml:space="preserve">Supplementary Table 2: Gene set enrichment analysis of </w:t>
      </w:r>
      <w:r w:rsidRPr="00ED672B">
        <w:rPr>
          <w:rFonts w:asciiTheme="minorHAnsi" w:hAnsiTheme="minorHAnsi"/>
          <w:b/>
          <w:i/>
          <w:rPrChange w:id="2164" w:author="Erin Stephenson" w:date="2019-03-13T19:33:00Z">
            <w:rPr>
              <w:b/>
              <w:i/>
            </w:rPr>
          </w:rPrChange>
        </w:rPr>
        <w:t>Tsc1</w:t>
      </w:r>
      <w:r w:rsidRPr="00ED672B">
        <w:rPr>
          <w:rFonts w:asciiTheme="minorHAnsi" w:hAnsiTheme="minorHAnsi"/>
          <w:b/>
          <w:rPrChange w:id="2165" w:author="Erin Stephenson" w:date="2019-03-13T19:33:00Z">
            <w:rPr>
              <w:b/>
            </w:rPr>
          </w:rPrChange>
        </w:rPr>
        <w:t xml:space="preserve"> knockout quadriceps.  </w:t>
      </w:r>
      <w:r w:rsidRPr="00ED672B">
        <w:rPr>
          <w:rFonts w:asciiTheme="minorHAnsi" w:hAnsiTheme="minorHAnsi"/>
          <w:rPrChange w:id="2166" w:author="Erin Stephenson" w:date="2019-03-13T19:33:00Z">
            <w:rPr/>
          </w:rPrChange>
        </w:rPr>
        <w:t xml:space="preserve">All pathways that met an adjusted p-value of 0.25 are </w:t>
      </w:r>
      <w:r w:rsidR="001174FB" w:rsidRPr="00ED672B">
        <w:rPr>
          <w:rFonts w:asciiTheme="minorHAnsi" w:hAnsiTheme="minorHAnsi"/>
          <w:rPrChange w:id="2167" w:author="Erin Stephenson" w:date="2019-03-13T19:33:00Z">
            <w:rPr/>
          </w:rPrChange>
        </w:rPr>
        <w:t>shown.  NES (net enrichment score) indicates pathway effect size with positive numbers indicating positive enrichment of this gene set in these data.  Gene details are the genes which drove this positive or negative association.</w:t>
      </w:r>
      <w:r w:rsidR="00D4462C" w:rsidRPr="00ED672B">
        <w:rPr>
          <w:rFonts w:asciiTheme="minorHAnsi" w:hAnsiTheme="minorHAnsi"/>
          <w:rPrChange w:id="2168" w:author="Erin Stephenson" w:date="2019-03-13T19:33:00Z">
            <w:rPr/>
          </w:rPrChange>
        </w:rPr>
        <w:t xml:space="preserve">  Both nominal (NOM) and FDR adjusted (FDR) p/q values are shown.</w:t>
      </w:r>
    </w:p>
    <w:p w14:paraId="7AEECA52" w14:textId="77777777" w:rsidR="00406E98" w:rsidRPr="00ED672B" w:rsidRDefault="00406E98" w:rsidP="003E7617">
      <w:pPr>
        <w:rPr>
          <w:rFonts w:asciiTheme="minorHAnsi" w:hAnsiTheme="minorHAnsi"/>
          <w:rPrChange w:id="2169" w:author="Erin Stephenson" w:date="2019-03-13T19:33:00Z">
            <w:rPr/>
          </w:rPrChange>
        </w:rPr>
      </w:pPr>
    </w:p>
    <w:sectPr w:rsidR="00406E98" w:rsidRPr="00ED672B"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98299D" w:rsidRDefault="0098299D">
      <w:pPr>
        <w:pStyle w:val="CommentText"/>
      </w:pPr>
      <w:r>
        <w:rPr>
          <w:rStyle w:val="CommentReference"/>
        </w:rPr>
        <w:annotationRef/>
      </w:r>
      <w:r>
        <w:t>Potential reviewers:</w:t>
      </w:r>
      <w:r>
        <w:br/>
        <w:t>Leslie Kozak</w:t>
      </w:r>
    </w:p>
    <w:p w14:paraId="655AA1B3" w14:textId="7C7988D3" w:rsidR="0098299D" w:rsidRDefault="0098299D">
      <w:pPr>
        <w:pStyle w:val="CommentText"/>
      </w:pPr>
      <w:r>
        <w:t>Muthu Periasamy</w:t>
      </w:r>
    </w:p>
    <w:p w14:paraId="7A21C46D" w14:textId="03637713" w:rsidR="0098299D" w:rsidRDefault="0098299D">
      <w:pPr>
        <w:pStyle w:val="CommentText"/>
      </w:pPr>
      <w:r>
        <w:t>David Guertin</w:t>
      </w:r>
    </w:p>
    <w:p w14:paraId="5D82F0F9" w14:textId="1CD36490" w:rsidR="0098299D" w:rsidRDefault="0098299D">
      <w:pPr>
        <w:pStyle w:val="CommentText"/>
      </w:pPr>
      <w:r>
        <w:t>Michael Hall</w:t>
      </w:r>
    </w:p>
    <w:p w14:paraId="19DBB59F" w14:textId="5E88A870" w:rsidR="0098299D" w:rsidRDefault="0098299D">
      <w:pPr>
        <w:pStyle w:val="CommentText"/>
      </w:pPr>
      <w:r>
        <w:t>Markus Ruegg</w:t>
      </w:r>
    </w:p>
    <w:p w14:paraId="74C5ACF2" w14:textId="77777777" w:rsidR="0098299D" w:rsidRDefault="0098299D">
      <w:pPr>
        <w:pStyle w:val="CommentText"/>
      </w:pPr>
    </w:p>
  </w:comment>
  <w:comment w:id="1" w:author="Erin Stephenson" w:date="2019-03-14T13:11:00Z" w:initials="EJS">
    <w:p w14:paraId="4FE63058" w14:textId="290AC1D7" w:rsidR="0098299D" w:rsidRDefault="0098299D">
      <w:pPr>
        <w:pStyle w:val="CommentText"/>
      </w:pPr>
      <w:r>
        <w:rPr>
          <w:rStyle w:val="CommentReference"/>
        </w:rPr>
        <w:annotationRef/>
      </w:r>
      <w:r>
        <w:t>I kinda feel like we could drop the aging stuff from this paper. Thoughts?</w:t>
      </w:r>
    </w:p>
  </w:comment>
  <w:comment w:id="2" w:author="Dave Bridges" w:date="2018-08-15T13:05:00Z" w:initials="DB">
    <w:p w14:paraId="7A793280" w14:textId="2EF25560" w:rsidR="0098299D" w:rsidRDefault="0098299D">
      <w:pPr>
        <w:pStyle w:val="CommentText"/>
      </w:pPr>
      <w:r>
        <w:rPr>
          <w:rStyle w:val="CommentReference"/>
        </w:rPr>
        <w:annotationRef/>
      </w:r>
      <w:r>
        <w:t>DS: Do you want to use a middle initial?</w:t>
      </w:r>
    </w:p>
  </w:comment>
  <w:comment w:id="4" w:author="Dave Bridges" w:date="2016-10-25T19:52:00Z" w:initials="DB">
    <w:p w14:paraId="67942093" w14:textId="77777777" w:rsidR="0098299D" w:rsidRDefault="0098299D"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98299D" w:rsidRDefault="0098299D" w:rsidP="004E21CF">
      <w:pPr>
        <w:pStyle w:val="CommentText"/>
      </w:pPr>
      <w:r>
        <w:rPr>
          <w:rStyle w:val="CommentReference"/>
        </w:rPr>
        <w:annotationRef/>
      </w:r>
      <w:r>
        <w:t>Make a point to say how Tsc deletion results in mTORC1 gain of function</w:t>
      </w:r>
    </w:p>
  </w:comment>
  <w:comment w:id="6" w:author="Dave Bridges" w:date="2015-09-11T08:32:00Z" w:initials="DB">
    <w:p w14:paraId="780C7A5B" w14:textId="4D228BDB" w:rsidR="0098299D" w:rsidRDefault="0098299D">
      <w:pPr>
        <w:pStyle w:val="CommentText"/>
      </w:pPr>
      <w:r>
        <w:rPr>
          <w:rStyle w:val="CommentReference"/>
        </w:rPr>
        <w:annotationRef/>
      </w:r>
      <w:r>
        <w:t>JeAnna can you find out the stock number for the normal chow diets</w:t>
      </w:r>
    </w:p>
  </w:comment>
  <w:comment w:id="7" w:author="Dave Bridges" w:date="2015-11-04T11:16:00Z" w:initials="DB">
    <w:p w14:paraId="515A300A" w14:textId="77777777" w:rsidR="0098299D" w:rsidRDefault="0098299D" w:rsidP="00AC7808">
      <w:pPr>
        <w:pStyle w:val="CommentText"/>
      </w:pPr>
      <w:r>
        <w:rPr>
          <w:rStyle w:val="CommentReference"/>
        </w:rPr>
        <w:annotationRef/>
      </w:r>
      <w:r>
        <w:t>Check this</w:t>
      </w:r>
    </w:p>
  </w:comment>
  <w:comment w:id="8" w:author="Microsoft Office User" w:date="2019-03-08T15:23:00Z" w:initials="Office">
    <w:p w14:paraId="210790D4" w14:textId="18BF1813" w:rsidR="0098299D" w:rsidRDefault="0098299D">
      <w:pPr>
        <w:pStyle w:val="CommentText"/>
      </w:pPr>
      <w:r>
        <w:rPr>
          <w:rStyle w:val="CommentReference"/>
        </w:rPr>
        <w:annotationRef/>
      </w:r>
      <w:r>
        <w:t>Dave, do you think we need to calculate/include the AUC for the insulin curves? ES</w:t>
      </w:r>
    </w:p>
  </w:comment>
  <w:comment w:id="9" w:author="Dave Bridges" w:date="2019-03-18T09:12:00Z" w:initials="DB">
    <w:p w14:paraId="354BFD87" w14:textId="1EDC414E" w:rsidR="0098299D" w:rsidRDefault="0098299D">
      <w:pPr>
        <w:pStyle w:val="CommentText"/>
      </w:pPr>
      <w:r>
        <w:rPr>
          <w:rStyle w:val="CommentReference"/>
        </w:rPr>
        <w:annotationRef/>
      </w:r>
      <w:r>
        <w:t>I don’t know, they seem pretty clear .  Id rather not m but if a reviewer wants we can put them in.</w:t>
      </w:r>
    </w:p>
  </w:comment>
  <w:comment w:id="10" w:author="Erin Stephenson" w:date="2019-03-08T17:00:00Z" w:initials="EJS">
    <w:p w14:paraId="5CB4BBBF" w14:textId="65A91456" w:rsidR="0098299D" w:rsidRDefault="0098299D">
      <w:pPr>
        <w:pStyle w:val="CommentText"/>
      </w:pPr>
      <w:r>
        <w:rPr>
          <w:rStyle w:val="CommentReference"/>
        </w:rPr>
        <w:annotationRef/>
      </w:r>
      <w:r>
        <w:t>Dave, are we not including the isoproterenol injection and EE or cold tolerance data? Mostly curious, can’t remember if it showed anything useful or not.</w:t>
      </w:r>
    </w:p>
  </w:comment>
  <w:comment w:id="11" w:author="Erin Stephenson" w:date="2019-03-13T12:32:00Z" w:initials="EJS">
    <w:p w14:paraId="73316506" w14:textId="6991C170" w:rsidR="0098299D" w:rsidRDefault="0098299D">
      <w:pPr>
        <w:pStyle w:val="CommentText"/>
      </w:pPr>
      <w:r>
        <w:rPr>
          <w:rStyle w:val="CommentReference"/>
        </w:rPr>
        <w:annotationRef/>
      </w:r>
      <w:r>
        <w:t>Dave, we probably need to report what age the mice were for the chow CLAMS experiments, since the Rüegg group don’t show changes in EE in younger, chow mice (why they don’t see any differences probably has a lot to do with how they analyzed the data).</w:t>
      </w:r>
    </w:p>
  </w:comment>
  <w:comment w:id="12" w:author="Dave Bridges" w:date="2019-03-18T09:15:00Z" w:initials="DB">
    <w:p w14:paraId="610BF337" w14:textId="1DA0B051" w:rsidR="0098299D" w:rsidRDefault="0098299D">
      <w:pPr>
        <w:pStyle w:val="CommentText"/>
      </w:pPr>
      <w:r>
        <w:rPr>
          <w:rStyle w:val="CommentReference"/>
        </w:rPr>
        <w:annotationRef/>
      </w:r>
      <w:r>
        <w:t>Good point, I will add to the figure legend.</w:t>
      </w:r>
    </w:p>
  </w:comment>
  <w:comment w:id="13" w:author="Microsoft Office User" w:date="2019-03-08T15:48:00Z" w:initials="Office">
    <w:p w14:paraId="6635F9F9" w14:textId="75A47677" w:rsidR="0098299D" w:rsidRDefault="0098299D">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4" w:author="Dave Bridges" w:date="2019-03-04T10:18:00Z" w:initials="DB">
    <w:p w14:paraId="695813AD" w14:textId="7FD12BA0" w:rsidR="0098299D" w:rsidRDefault="0098299D">
      <w:pPr>
        <w:pStyle w:val="CommentText"/>
      </w:pPr>
      <w:r>
        <w:rPr>
          <w:rStyle w:val="CommentReference"/>
        </w:rPr>
        <w:annotationRef/>
      </w:r>
      <w:r>
        <w:t>Update with antibodies and RRIDs</w:t>
      </w:r>
    </w:p>
  </w:comment>
  <w:comment w:id="15" w:author="Dave Bridges" w:date="2019-03-04T10:30:00Z" w:initials="DB">
    <w:p w14:paraId="1B8ECEAF" w14:textId="460A86D2" w:rsidR="0098299D" w:rsidRDefault="0098299D">
      <w:pPr>
        <w:pStyle w:val="CommentText"/>
      </w:pPr>
      <w:r>
        <w:rPr>
          <w:rStyle w:val="CommentReference"/>
        </w:rPr>
        <w:annotationRef/>
      </w:r>
      <w:r>
        <w:t>Quynh please add the accession number for this study</w:t>
      </w:r>
    </w:p>
  </w:comment>
  <w:comment w:id="17" w:author="Erin Stephenson" w:date="2019-03-11T13:59:00Z" w:initials="EJS">
    <w:p w14:paraId="4132B097" w14:textId="56A66BD5" w:rsidR="0098299D" w:rsidRDefault="0098299D">
      <w:pPr>
        <w:pStyle w:val="CommentText"/>
      </w:pPr>
      <w:r>
        <w:rPr>
          <w:rStyle w:val="CommentReference"/>
        </w:rPr>
        <w:annotationRef/>
      </w:r>
      <w:r>
        <w:t>Need to report EE as heat if saying EE is what was measured. The figure currently shows VO2.</w:t>
      </w:r>
    </w:p>
  </w:comment>
  <w:comment w:id="18" w:author="Erin Stephenson" w:date="2019-03-11T14:00:00Z" w:initials="EJS">
    <w:p w14:paraId="549E685D" w14:textId="46EE0D37" w:rsidR="0098299D" w:rsidRDefault="0098299D">
      <w:pPr>
        <w:pStyle w:val="CommentText"/>
      </w:pPr>
      <w:r>
        <w:rPr>
          <w:rStyle w:val="CommentReference"/>
        </w:rPr>
        <w:annotationRef/>
      </w:r>
      <w:r>
        <w:t>I think it’s important that we make it clear these were not the KO mice</w:t>
      </w:r>
    </w:p>
  </w:comment>
  <w:comment w:id="44" w:author="Erin Stephenson" w:date="2019-03-11T13:52:00Z" w:initials="EJS">
    <w:p w14:paraId="1750B070" w14:textId="715D3F3A" w:rsidR="0098299D" w:rsidRDefault="0098299D">
      <w:pPr>
        <w:pStyle w:val="CommentText"/>
      </w:pPr>
      <w:r>
        <w:rPr>
          <w:rStyle w:val="CommentReference"/>
        </w:rPr>
        <w:annotationRef/>
      </w:r>
      <w:r>
        <w:t>I think we should probably define this abbreviation in the methods section and then change all the high fat diet’s that appear in the text thereafter to HFD, rather than waiting until the results section to abbreviate.</w:t>
      </w:r>
    </w:p>
  </w:comment>
  <w:comment w:id="54" w:author="Erin Stephenson" w:date="2019-03-11T13:54:00Z" w:initials="EJS">
    <w:p w14:paraId="6A61BA2D" w14:textId="4D58EDC7" w:rsidR="0098299D" w:rsidRDefault="0098299D">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97" w:author="Erin Stephenson" w:date="2019-03-11T13:57:00Z" w:initials="EJS">
    <w:p w14:paraId="03C57FF0" w14:textId="1FC4B240" w:rsidR="0098299D" w:rsidRDefault="0098299D">
      <w:pPr>
        <w:pStyle w:val="CommentText"/>
      </w:pPr>
      <w:r>
        <w:rPr>
          <w:rStyle w:val="CommentReference"/>
        </w:rPr>
        <w:annotationRef/>
      </w:r>
      <w:r>
        <w:t>Definitely change the figure to show heat rather than VO2, since you are using EE throughout. Can always show VO2 and VCO2 in supplementary figures.</w:t>
      </w:r>
    </w:p>
  </w:comment>
  <w:comment w:id="135" w:author="Erin Stephenson" w:date="2019-03-13T14:40:00Z" w:initials="EJS">
    <w:p w14:paraId="4D75D140" w14:textId="2906E0BD" w:rsidR="0098299D" w:rsidRDefault="0098299D">
      <w:pPr>
        <w:pStyle w:val="CommentText"/>
      </w:pPr>
      <w:r>
        <w:rPr>
          <w:rStyle w:val="CommentReference"/>
        </w:rPr>
        <w:annotationRef/>
      </w:r>
      <w:r>
        <w:t xml:space="preserve">This isn’t really consistent since the Rüegg group only show increased EE in old or HFD mTSC1KO mice. We should definitely put how old our mice were during this experiment in the methods. </w:t>
      </w:r>
    </w:p>
  </w:comment>
  <w:comment w:id="369" w:author="Dave Bridges" w:date="2019-01-30T09:37:00Z" w:initials="DB">
    <w:p w14:paraId="243B2BC8" w14:textId="52B3E612" w:rsidR="0098299D" w:rsidRDefault="0098299D">
      <w:pPr>
        <w:pStyle w:val="CommentText"/>
      </w:pPr>
      <w:r>
        <w:rPr>
          <w:rStyle w:val="CommentReference"/>
        </w:rPr>
        <w:annotationRef/>
      </w:r>
      <w:r>
        <w:t>Update this figure</w:t>
      </w:r>
    </w:p>
  </w:comment>
  <w:comment w:id="370" w:author="Erin Stephenson" w:date="2019-03-11T14:24:00Z" w:initials="EJS">
    <w:p w14:paraId="1D82FB93" w14:textId="06AD5BF7" w:rsidR="0098299D" w:rsidRDefault="0098299D">
      <w:pPr>
        <w:pStyle w:val="CommentText"/>
      </w:pPr>
      <w:r>
        <w:rPr>
          <w:rStyle w:val="CommentReference"/>
        </w:rPr>
        <w:annotationRef/>
      </w:r>
      <w:r>
        <w:t>Is the figure accurate? The HFD groups obviously have more variation but the male HFDKOs look as though they have a tendency to eat more when on the palatable diet. Is that real? The Guridi paper in Skeletal Muscle show increased food and water intake on 60% fat diet. Probably something we need to elaborate a bit on in the text.</w:t>
      </w:r>
    </w:p>
  </w:comment>
  <w:comment w:id="412" w:author="Erin Stephenson" w:date="2019-03-13T14:54:00Z" w:initials="EJS">
    <w:p w14:paraId="5D7853B4" w14:textId="4470AB5D" w:rsidR="0098299D" w:rsidRDefault="0098299D">
      <w:pPr>
        <w:pStyle w:val="CommentText"/>
      </w:pPr>
      <w:r>
        <w:rPr>
          <w:rStyle w:val="CommentReference"/>
        </w:rPr>
        <w:annotationRef/>
      </w:r>
      <w:r>
        <w:t>Need to add reference</w:t>
      </w:r>
    </w:p>
  </w:comment>
  <w:comment w:id="330" w:author="Erin Stephenson" w:date="2019-03-11T14:22:00Z" w:initials="EJS">
    <w:p w14:paraId="7BBCB47A" w14:textId="7D94F4C9" w:rsidR="0098299D" w:rsidRDefault="0098299D">
      <w:pPr>
        <w:pStyle w:val="CommentText"/>
      </w:pPr>
      <w:r>
        <w:rPr>
          <w:rStyle w:val="CommentReference"/>
        </w:rPr>
        <w:annotationRef/>
      </w:r>
      <w:r>
        <w:t>I think this stuff is better in its own sub-section</w:t>
      </w:r>
    </w:p>
  </w:comment>
  <w:comment w:id="470" w:author="Erin Stephenson" w:date="2019-03-11T14:35:00Z" w:initials="EJS">
    <w:p w14:paraId="3E64AF8A" w14:textId="201A9041" w:rsidR="0098299D" w:rsidRDefault="0098299D">
      <w:pPr>
        <w:pStyle w:val="CommentText"/>
      </w:pPr>
      <w:r>
        <w:rPr>
          <w:rStyle w:val="CommentReference"/>
        </w:rPr>
        <w:annotationRef/>
      </w:r>
      <w:r>
        <w:t>I prefer to use standard diet or standard chow diet, opposed to normal chow. This is personal preference, so it’s up to you if you want to change the terminology used throughout (I don’t want it to be a problem with figures etc.)</w:t>
      </w:r>
    </w:p>
  </w:comment>
  <w:comment w:id="482" w:author="Erin Stephenson" w:date="2019-03-11T14:32:00Z" w:initials="EJS">
    <w:p w14:paraId="6FAB0739" w14:textId="22B1CC91" w:rsidR="0098299D" w:rsidRDefault="0098299D">
      <w:pPr>
        <w:pStyle w:val="CommentText"/>
      </w:pPr>
      <w:r>
        <w:rPr>
          <w:rStyle w:val="CommentReference"/>
        </w:rPr>
        <w:annotationRef/>
      </w:r>
      <w:r>
        <w:t xml:space="preserve">I think we should change normal chow diet to standard chow diet or standard diet and then clarify in the methods that it was chow. This is personal preference though, so it’s up to you. </w:t>
      </w:r>
    </w:p>
  </w:comment>
  <w:comment w:id="706" w:author="Erin Stephenson" w:date="2019-03-13T15:00:00Z" w:initials="EJS">
    <w:p w14:paraId="42CE37C6" w14:textId="0AA7F745" w:rsidR="0098299D" w:rsidRDefault="0098299D">
      <w:pPr>
        <w:pStyle w:val="CommentText"/>
      </w:pPr>
      <w:r>
        <w:rPr>
          <w:rStyle w:val="CommentReference"/>
        </w:rPr>
        <w:annotationRef/>
      </w:r>
      <w:r>
        <w:t>Need to add references for the Guridi papers here</w:t>
      </w:r>
    </w:p>
  </w:comment>
  <w:comment w:id="721" w:author="Erin Stephenson" w:date="2019-03-11T15:07:00Z" w:initials="EJS">
    <w:p w14:paraId="23DBC50F" w14:textId="18B08ACA" w:rsidR="0098299D" w:rsidRDefault="0098299D">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735" w:author="Erin Stephenson" w:date="2019-03-11T15:05:00Z" w:initials="EJS">
    <w:p w14:paraId="57B71946" w14:textId="51EE4F39" w:rsidR="0098299D" w:rsidRDefault="0098299D">
      <w:pPr>
        <w:pStyle w:val="CommentText"/>
      </w:pPr>
      <w:r>
        <w:rPr>
          <w:rStyle w:val="CommentReference"/>
        </w:rPr>
        <w:annotationRef/>
      </w:r>
      <w:r>
        <w:t>Do we really need to say this? It’s not as though we are comparing males and females and this is the first instance where you remark that males and females are different.</w:t>
      </w:r>
    </w:p>
  </w:comment>
  <w:comment w:id="847" w:author="Erin Stephenson" w:date="2019-03-13T15:18:00Z" w:initials="EJS">
    <w:p w14:paraId="1D57766E" w14:textId="4F3A71EA" w:rsidR="0098299D" w:rsidRDefault="0098299D">
      <w:pPr>
        <w:pStyle w:val="CommentText"/>
      </w:pPr>
      <w:r>
        <w:rPr>
          <w:rStyle w:val="CommentReference"/>
        </w:rPr>
        <w:annotationRef/>
      </w:r>
      <w:r>
        <w:t>Need to calculate and add these things</w:t>
      </w:r>
    </w:p>
  </w:comment>
  <w:comment w:id="865" w:author="Dave Bridges" w:date="2019-03-01T14:56:00Z" w:initials="DB">
    <w:p w14:paraId="4DD8205B" w14:textId="5D77B1D9" w:rsidR="0098299D" w:rsidRDefault="0098299D">
      <w:pPr>
        <w:pStyle w:val="CommentText"/>
      </w:pPr>
      <w:r>
        <w:rPr>
          <w:rStyle w:val="CommentReference"/>
        </w:rPr>
        <w:annotationRef/>
      </w:r>
      <w:r>
        <w:t>Calculate effect size and p-value</w:t>
      </w:r>
    </w:p>
  </w:comment>
  <w:comment w:id="800" w:author="Erin Stephenson" w:date="2019-03-13T15:23:00Z" w:initials="EJS">
    <w:p w14:paraId="63425855" w14:textId="4DBB58E2" w:rsidR="0098299D" w:rsidRDefault="0098299D">
      <w:pPr>
        <w:pStyle w:val="CommentText"/>
      </w:pPr>
      <w:r>
        <w:rPr>
          <w:rStyle w:val="CommentReference"/>
        </w:rPr>
        <w:annotationRef/>
      </w:r>
      <w:r>
        <w:t>Do you think we need to say that this is in agreement with the Guridi studies that also perform ITT on HFD mice?</w:t>
      </w:r>
    </w:p>
  </w:comment>
  <w:comment w:id="924" w:author="Erin Stephenson" w:date="2019-03-13T15:24:00Z" w:initials="EJS">
    <w:p w14:paraId="7FE13AD2" w14:textId="5E411601" w:rsidR="0098299D" w:rsidRDefault="0098299D">
      <w:pPr>
        <w:pStyle w:val="CommentText"/>
      </w:pPr>
      <w:r>
        <w:rPr>
          <w:rStyle w:val="CommentReference"/>
        </w:rPr>
        <w:annotationRef/>
      </w:r>
      <w:r>
        <w:t xml:space="preserve">The RNAseq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1000" w:author="Erin Stephenson" w:date="2019-03-11T15:26:00Z" w:initials="EJS">
    <w:p w14:paraId="3C354DBD" w14:textId="18A57183" w:rsidR="0098299D" w:rsidRDefault="0098299D">
      <w:pPr>
        <w:pStyle w:val="CommentText"/>
      </w:pPr>
      <w:r>
        <w:rPr>
          <w:rStyle w:val="CommentReference"/>
        </w:rPr>
        <w:annotationRef/>
      </w:r>
      <w:r>
        <w:t xml:space="preserve">I think we need to include the muscle and sex of the mice we did this experiment in. It was quad, right? And we just ran males? </w:t>
      </w:r>
    </w:p>
  </w:comment>
  <w:comment w:id="1087" w:author="Erin Stephenson" w:date="2019-03-11T15:34:00Z" w:initials="EJS">
    <w:p w14:paraId="0C625B35" w14:textId="25E2D82B" w:rsidR="0098299D" w:rsidRDefault="0098299D">
      <w:pPr>
        <w:pStyle w:val="CommentText"/>
      </w:pPr>
      <w:r>
        <w:rPr>
          <w:rStyle w:val="CommentReference"/>
        </w:rPr>
        <w:annotationRef/>
      </w:r>
      <w:r>
        <w:t>Maybe use stronger language? Perhaps “previously unreported gene sets”?</w:t>
      </w:r>
    </w:p>
  </w:comment>
  <w:comment w:id="1111" w:author="Erin Stephenson" w:date="2019-03-11T15:33:00Z" w:initials="EJS">
    <w:p w14:paraId="20519936" w14:textId="643E5AEE" w:rsidR="0098299D" w:rsidRDefault="0098299D">
      <w:pPr>
        <w:pStyle w:val="CommentText"/>
      </w:pPr>
      <w:r>
        <w:rPr>
          <w:rStyle w:val="CommentReference"/>
        </w:rPr>
        <w:annotationRef/>
      </w:r>
      <w:r>
        <w:t>There’s something weird going on with the y-axis of this figure panel.</w:t>
      </w:r>
    </w:p>
  </w:comment>
  <w:comment w:id="1127" w:author="Erin Stephenson" w:date="2019-03-11T15:33:00Z" w:initials="EJS">
    <w:p w14:paraId="12059921" w14:textId="11535230" w:rsidR="0098299D" w:rsidRDefault="0098299D">
      <w:pPr>
        <w:pStyle w:val="CommentText"/>
      </w:pPr>
      <w:r>
        <w:rPr>
          <w:rStyle w:val="CommentReference"/>
        </w:rPr>
        <w:annotationRef/>
      </w:r>
      <w:r>
        <w:t>The legend in this figure is overlapping the bar depicting the KO Fabp3.</w:t>
      </w:r>
    </w:p>
  </w:comment>
  <w:comment w:id="1248" w:author="Erin Stephenson" w:date="2019-03-13T15:34:00Z" w:initials="EJS">
    <w:p w14:paraId="090D31F4" w14:textId="18FABBE2" w:rsidR="0098299D" w:rsidRDefault="0098299D">
      <w:pPr>
        <w:pStyle w:val="CommentText"/>
      </w:pPr>
      <w:r>
        <w:rPr>
          <w:rStyle w:val="CommentReference"/>
        </w:rPr>
        <w:annotationRef/>
      </w:r>
      <w:r>
        <w:t>Need to reference the Rüegg papers here</w:t>
      </w:r>
    </w:p>
  </w:comment>
  <w:comment w:id="1406" w:author="Erin Stephenson" w:date="2019-03-11T15:50:00Z" w:initials="EJS">
    <w:p w14:paraId="257615BA" w14:textId="07EC291E" w:rsidR="0098299D" w:rsidRDefault="0098299D" w:rsidP="00F91E6A">
      <w:pPr>
        <w:pStyle w:val="CommentText"/>
      </w:pPr>
      <w:r>
        <w:rPr>
          <w:rStyle w:val="CommentReference"/>
        </w:rPr>
        <w:annotationRef/>
      </w:r>
      <w:r>
        <w:rPr>
          <w:rStyle w:val="CommentReference"/>
        </w:rPr>
        <w:t>Need to add the Rüegg papers as references here</w:t>
      </w:r>
    </w:p>
  </w:comment>
  <w:comment w:id="1481" w:author="Erin Stephenson" w:date="2019-03-13T18:57:00Z" w:initials="EJS">
    <w:p w14:paraId="536BA93D" w14:textId="76A15769" w:rsidR="0098299D" w:rsidRDefault="0098299D">
      <w:pPr>
        <w:pStyle w:val="CommentText"/>
      </w:pPr>
      <w:r>
        <w:rPr>
          <w:rStyle w:val="CommentReference"/>
        </w:rPr>
        <w:annotationRef/>
      </w:r>
      <w:r>
        <w:t>I think this data should go in the paper rather than the supplement</w:t>
      </w:r>
    </w:p>
  </w:comment>
  <w:comment w:id="1258" w:author="Erin Stephenson" w:date="2019-03-11T16:10:00Z" w:initials="EJS">
    <w:p w14:paraId="25F1507B" w14:textId="1A3D7A1C" w:rsidR="0098299D" w:rsidRDefault="0098299D">
      <w:pPr>
        <w:pStyle w:val="CommentText"/>
      </w:pPr>
      <w:r>
        <w:rPr>
          <w:rStyle w:val="CommentReference"/>
        </w:rPr>
        <w:annotationRef/>
      </w:r>
      <w:r>
        <w:t>Dave, do you think a reviewer would ask for us to measure calcium uptake rates in the skeletal muscle of KO and WT mTsc1 mice? I’ve seen methods that use Fura2 dye to track changes in calcium concentrations but they mostly rely on experiments being done in fresh tissue. This is something that I have wondered ever since we started developing this whole Ca2+ cycling story, so I thought it might be worth thinking about again now.</w:t>
      </w:r>
    </w:p>
  </w:comment>
  <w:comment w:id="1550" w:author="Erin Stephenson" w:date="2019-03-11T16:17:00Z" w:initials="EJS">
    <w:p w14:paraId="0DD0A173" w14:textId="791D21EF" w:rsidR="0098299D" w:rsidRDefault="0098299D">
      <w:pPr>
        <w:pStyle w:val="CommentText"/>
      </w:pPr>
      <w:r>
        <w:rPr>
          <w:rStyle w:val="CommentReference"/>
        </w:rPr>
        <w:annotationRef/>
      </w:r>
      <w:r>
        <w:t xml:space="preserve">Not really sure how we are supposed to report an observation that we don’t have an official metric for. </w:t>
      </w:r>
    </w:p>
  </w:comment>
  <w:comment w:id="1656" w:author="Erin Stephenson" w:date="2019-03-14T12:00:00Z" w:initials="EJS">
    <w:p w14:paraId="7199F448" w14:textId="77777777" w:rsidR="0098299D" w:rsidRDefault="0098299D" w:rsidP="00905D9A">
      <w:pPr>
        <w:pStyle w:val="CommentText"/>
      </w:pPr>
      <w:r>
        <w:rPr>
          <w:rStyle w:val="CommentReference"/>
        </w:rPr>
        <w:annotationRef/>
      </w:r>
      <w:r>
        <w:t>Add reference</w:t>
      </w:r>
    </w:p>
  </w:comment>
  <w:comment w:id="1658" w:author="Erin Stephenson" w:date="2019-03-14T12:53:00Z" w:initials="EJS">
    <w:p w14:paraId="3B21A718" w14:textId="4A6E9B58" w:rsidR="0098299D" w:rsidRDefault="0098299D">
      <w:pPr>
        <w:pStyle w:val="CommentText"/>
      </w:pPr>
      <w:r>
        <w:rPr>
          <w:rStyle w:val="CommentReference"/>
        </w:rPr>
        <w:annotationRef/>
      </w:r>
      <w:r>
        <w:t>Add appropriate Rüegg group paper references here</w:t>
      </w:r>
    </w:p>
  </w:comment>
  <w:comment w:id="1705" w:author="Erin Stephenson" w:date="2019-03-13T21:20:00Z" w:initials="EJS">
    <w:p w14:paraId="40DD4DC4" w14:textId="7EA6D67C" w:rsidR="0098299D" w:rsidRDefault="0098299D">
      <w:pPr>
        <w:pStyle w:val="CommentText"/>
      </w:pPr>
      <w:r>
        <w:rPr>
          <w:rStyle w:val="CommentReference"/>
        </w:rPr>
        <w:annotationRef/>
      </w:r>
      <w:r>
        <w:t>Add reference</w:t>
      </w:r>
    </w:p>
  </w:comment>
  <w:comment w:id="1760" w:author="Erin Stephenson" w:date="2019-03-13T21:37:00Z" w:initials="EJS">
    <w:p w14:paraId="16A21FEA" w14:textId="02ADE046" w:rsidR="0098299D" w:rsidRDefault="0098299D">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871" w:author="Erin Stephenson" w:date="2019-03-13T21:39:00Z" w:initials="EJS">
    <w:p w14:paraId="4C02AACA" w14:textId="77777777" w:rsidR="0098299D" w:rsidRDefault="0098299D" w:rsidP="006E24D9">
      <w:pPr>
        <w:pStyle w:val="CommentText"/>
      </w:pPr>
      <w:r>
        <w:rPr>
          <w:rStyle w:val="CommentReference"/>
        </w:rPr>
        <w:annotationRef/>
      </w:r>
      <w:r>
        <w:t>Add references</w:t>
      </w:r>
    </w:p>
  </w:comment>
  <w:comment w:id="1872" w:author="Erin Stephenson" w:date="2019-03-13T21:39:00Z" w:initials="EJS">
    <w:p w14:paraId="1D5EF54E" w14:textId="77777777" w:rsidR="0098299D" w:rsidRDefault="0098299D" w:rsidP="006E24D9">
      <w:pPr>
        <w:pStyle w:val="CommentText"/>
      </w:pPr>
      <w:r>
        <w:rPr>
          <w:rStyle w:val="CommentReference"/>
        </w:rPr>
        <w:annotationRef/>
      </w:r>
      <w:r>
        <w:t>Add refs</w:t>
      </w:r>
    </w:p>
  </w:comment>
  <w:comment w:id="1879" w:author="Erin Stephenson" w:date="2019-03-13T17:07:00Z" w:initials="EJS">
    <w:p w14:paraId="5EF576B8" w14:textId="77777777" w:rsidR="0098299D" w:rsidRDefault="0098299D" w:rsidP="006E24D9">
      <w:pPr>
        <w:pStyle w:val="CommentText"/>
      </w:pPr>
      <w:r>
        <w:rPr>
          <w:rStyle w:val="CommentReference"/>
        </w:rPr>
        <w:annotationRef/>
      </w:r>
      <w:r>
        <w:t>Add reference</w:t>
      </w:r>
    </w:p>
  </w:comment>
  <w:comment w:id="1880" w:author="Erin Stephenson" w:date="2019-03-13T17:01:00Z" w:initials="EJS">
    <w:p w14:paraId="09D85254" w14:textId="77777777" w:rsidR="0098299D" w:rsidRDefault="0098299D" w:rsidP="006E24D9">
      <w:pPr>
        <w:pStyle w:val="CommentText"/>
      </w:pPr>
      <w:r>
        <w:rPr>
          <w:rStyle w:val="CommentReference"/>
        </w:rPr>
        <w:annotationRef/>
      </w:r>
      <w:r>
        <w:t>Add appropriate Rüegg lab reference here (Bentzinger 2013 Skeletal muscle)</w:t>
      </w:r>
    </w:p>
  </w:comment>
  <w:comment w:id="1881" w:author="Erin Stephenson" w:date="2019-03-13T21:39:00Z" w:initials="EJS">
    <w:p w14:paraId="4ADB200E" w14:textId="77777777" w:rsidR="0098299D" w:rsidRDefault="0098299D" w:rsidP="006E24D9">
      <w:pPr>
        <w:pStyle w:val="CommentText"/>
      </w:pPr>
      <w:r>
        <w:rPr>
          <w:rStyle w:val="CommentReference"/>
        </w:rPr>
        <w:annotationRef/>
      </w:r>
      <w:r>
        <w:t>Add ref</w:t>
      </w:r>
    </w:p>
  </w:comment>
  <w:comment w:id="1882" w:author="Erin Stephenson" w:date="2019-03-13T21:39:00Z" w:initials="EJS">
    <w:p w14:paraId="5369941F" w14:textId="77777777" w:rsidR="0098299D" w:rsidRDefault="0098299D" w:rsidP="006E24D9">
      <w:pPr>
        <w:pStyle w:val="CommentText"/>
      </w:pPr>
      <w:r>
        <w:rPr>
          <w:rStyle w:val="CommentReference"/>
        </w:rPr>
        <w:annotationRef/>
      </w:r>
      <w:r>
        <w:t>Add ref</w:t>
      </w:r>
    </w:p>
  </w:comment>
  <w:comment w:id="1883" w:author="Erin Stephenson" w:date="2019-03-13T21:37:00Z" w:initials="EJS">
    <w:p w14:paraId="14645DB4" w14:textId="77777777" w:rsidR="0098299D" w:rsidRDefault="0098299D" w:rsidP="006E24D9">
      <w:pPr>
        <w:pStyle w:val="CommentText"/>
      </w:pPr>
      <w:r>
        <w:rPr>
          <w:rStyle w:val="CommentReference"/>
        </w:rPr>
        <w:annotationRef/>
      </w:r>
    </w:p>
  </w:comment>
  <w:comment w:id="2050" w:author="Dave Bridges" w:date="2015-09-08T08:54:00Z" w:initials="DB">
    <w:p w14:paraId="4C23780D" w14:textId="380AB939" w:rsidR="0098299D" w:rsidRDefault="0098299D">
      <w:pPr>
        <w:pStyle w:val="CommentText"/>
      </w:pPr>
      <w:r>
        <w:rPr>
          <w:rStyle w:val="CommentReference"/>
        </w:rPr>
        <w:annotationRef/>
      </w:r>
      <w:r>
        <w:t>ARS, which grant(s) do you want to use here?</w:t>
      </w:r>
    </w:p>
  </w:comment>
  <w:comment w:id="2083" w:author="Dave Bridges" w:date="2019-02-28T14:34:00Z" w:initials="DB">
    <w:p w14:paraId="4673376A" w14:textId="6E675161" w:rsidR="0098299D" w:rsidRDefault="0098299D">
      <w:pPr>
        <w:pStyle w:val="CommentText"/>
      </w:pPr>
      <w:r>
        <w:rPr>
          <w:rStyle w:val="CommentReference"/>
        </w:rPr>
        <w:annotationRef/>
      </w:r>
      <w:r>
        <w:t>Need to add asterisks</w:t>
      </w:r>
    </w:p>
  </w:comment>
  <w:comment w:id="2092" w:author="Dave Bridges" w:date="2019-03-04T14:37:00Z" w:initials="DB">
    <w:p w14:paraId="3E15FFEA" w14:textId="12F8A550" w:rsidR="0098299D" w:rsidRDefault="0098299D">
      <w:pPr>
        <w:pStyle w:val="CommentText"/>
      </w:pPr>
      <w:r>
        <w:rPr>
          <w:rStyle w:val="CommentReference"/>
        </w:rPr>
        <w:annotationRef/>
      </w:r>
      <w:r>
        <w:t>Waiting for last two cages, will re-graph D-G without backgrounds.</w:t>
      </w:r>
    </w:p>
  </w:comment>
  <w:comment w:id="2156" w:author="Erin Stephenson" w:date="2019-03-14T13:13:00Z" w:initials="EJS">
    <w:p w14:paraId="42DEC339" w14:textId="66DB51BF" w:rsidR="0098299D" w:rsidRDefault="0098299D">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67942093" w15:done="0"/>
  <w15:commentEx w15:paraId="38B28BF5" w15:done="0"/>
  <w15:commentEx w15:paraId="780C7A5B" w15:done="0"/>
  <w15:commentEx w15:paraId="515A300A" w15:done="0"/>
  <w15:commentEx w15:paraId="210790D4" w15:done="0"/>
  <w15:commentEx w15:paraId="354BFD87" w15:paraIdParent="210790D4" w15:done="0"/>
  <w15:commentEx w15:paraId="5CB4BBBF" w15:done="0"/>
  <w15:commentEx w15:paraId="73316506" w15:done="0"/>
  <w15:commentEx w15:paraId="610BF337" w15:paraIdParent="73316506" w15:done="0"/>
  <w15:commentEx w15:paraId="6635F9F9" w15:done="0"/>
  <w15:commentEx w15:paraId="695813AD" w15:done="0"/>
  <w15:commentEx w15:paraId="1B8ECEAF" w15:done="0"/>
  <w15:commentEx w15:paraId="4132B097" w15:done="0"/>
  <w15:commentEx w15:paraId="549E685D" w15:done="0"/>
  <w15:commentEx w15:paraId="1750B070" w15:done="0"/>
  <w15:commentEx w15:paraId="6A61BA2D" w15:done="0"/>
  <w15:commentEx w15:paraId="03C57FF0" w15:done="0"/>
  <w15:commentEx w15:paraId="4D75D140" w15:done="0"/>
  <w15:commentEx w15:paraId="243B2BC8" w15:done="0"/>
  <w15:commentEx w15:paraId="1D82FB93" w15:done="0"/>
  <w15:commentEx w15:paraId="5D7853B4" w15:done="0"/>
  <w15:commentEx w15:paraId="7BBCB47A" w15:done="0"/>
  <w15:commentEx w15:paraId="3E64AF8A" w15:done="0"/>
  <w15:commentEx w15:paraId="6FAB0739" w15:done="0"/>
  <w15:commentEx w15:paraId="42CE37C6" w15:done="0"/>
  <w15:commentEx w15:paraId="23DBC50F" w15:done="0"/>
  <w15:commentEx w15:paraId="57B71946" w15:done="0"/>
  <w15:commentEx w15:paraId="1D57766E" w15:done="0"/>
  <w15:commentEx w15:paraId="4DD8205B" w15:done="0"/>
  <w15:commentEx w15:paraId="63425855" w15:done="0"/>
  <w15:commentEx w15:paraId="7FE13AD2" w15:done="0"/>
  <w15:commentEx w15:paraId="3C354DBD" w15:done="0"/>
  <w15:commentEx w15:paraId="0C625B35" w15:done="0"/>
  <w15:commentEx w15:paraId="20519936" w15:done="0"/>
  <w15:commentEx w15:paraId="12059921" w15:done="0"/>
  <w15:commentEx w15:paraId="090D31F4" w15:done="0"/>
  <w15:commentEx w15:paraId="257615BA" w15:done="0"/>
  <w15:commentEx w15:paraId="536BA93D" w15:done="0"/>
  <w15:commentEx w15:paraId="25F1507B" w15:done="0"/>
  <w15:commentEx w15:paraId="0DD0A173" w15:done="0"/>
  <w15:commentEx w15:paraId="7199F448" w15:done="0"/>
  <w15:commentEx w15:paraId="3B21A718" w15:done="0"/>
  <w15:commentEx w15:paraId="40DD4DC4" w15:done="0"/>
  <w15:commentEx w15:paraId="16A21FEA" w15:done="0"/>
  <w15:commentEx w15:paraId="4C02AACA" w15:done="0"/>
  <w15:commentEx w15:paraId="1D5EF54E" w15:done="0"/>
  <w15:commentEx w15:paraId="5EF576B8" w15:done="0"/>
  <w15:commentEx w15:paraId="09D85254" w15:done="0"/>
  <w15:commentEx w15:paraId="4ADB200E" w15:done="0"/>
  <w15:commentEx w15:paraId="5369941F" w15:done="0"/>
  <w15:commentEx w15:paraId="14645DB4"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549E685D" w16cid:durableId="2039DAEB"/>
  <w16cid:commentId w16cid:paraId="1750B070" w16cid:durableId="2039DAEC"/>
  <w16cid:commentId w16cid:paraId="6A61BA2D" w16cid:durableId="2039DAED"/>
  <w16cid:commentId w16cid:paraId="03C57FF0" w16cid:durableId="2039DAEE"/>
  <w16cid:commentId w16cid:paraId="4D75D140" w16cid:durableId="2039DAEF"/>
  <w16cid:commentId w16cid:paraId="243B2BC8" w16cid:durableId="1FFBEEDB"/>
  <w16cid:commentId w16cid:paraId="1D82FB93" w16cid:durableId="2039DAF1"/>
  <w16cid:commentId w16cid:paraId="5D7853B4" w16cid:durableId="2039DAF2"/>
  <w16cid:commentId w16cid:paraId="7BBCB47A" w16cid:durableId="2039DAF3"/>
  <w16cid:commentId w16cid:paraId="3E64AF8A" w16cid:durableId="2039DAF4"/>
  <w16cid:commentId w16cid:paraId="6FAB0739" w16cid:durableId="2039DAF5"/>
  <w16cid:commentId w16cid:paraId="42CE37C6" w16cid:durableId="2039DAF6"/>
  <w16cid:commentId w16cid:paraId="23DBC50F" w16cid:durableId="2039DAF7"/>
  <w16cid:commentId w16cid:paraId="57B71946" w16cid:durableId="2039DAF8"/>
  <w16cid:commentId w16cid:paraId="1D57766E" w16cid:durableId="2039DAF9"/>
  <w16cid:commentId w16cid:paraId="4DD8205B" w16cid:durableId="2023C680"/>
  <w16cid:commentId w16cid:paraId="63425855" w16cid:durableId="2039DAFB"/>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090D31F4" w16cid:durableId="2039DB01"/>
  <w16cid:commentId w16cid:paraId="536BA93D" w16cid:durableId="2039DB02"/>
  <w16cid:commentId w16cid:paraId="25F1507B" w16cid:durableId="2039DB03"/>
  <w16cid:commentId w16cid:paraId="0DD0A173" w16cid:durableId="2039DB04"/>
  <w16cid:commentId w16cid:paraId="7199F448" w16cid:durableId="2039DB13"/>
  <w16cid:commentId w16cid:paraId="3B21A718" w16cid:durableId="2039DB14"/>
  <w16cid:commentId w16cid:paraId="40DD4DC4" w16cid:durableId="2039DB15"/>
  <w16cid:commentId w16cid:paraId="16A21FEA" w16cid:durableId="2039DB16"/>
  <w16cid:commentId w16cid:paraId="4C02AACA" w16cid:durableId="2039DB17"/>
  <w16cid:commentId w16cid:paraId="1D5EF54E" w16cid:durableId="2039DB18"/>
  <w16cid:commentId w16cid:paraId="5EF576B8" w16cid:durableId="2039DB19"/>
  <w16cid:commentId w16cid:paraId="09D85254" w16cid:durableId="2039DB1A"/>
  <w16cid:commentId w16cid:paraId="4ADB200E" w16cid:durableId="2039DB1B"/>
  <w16cid:commentId w16cid:paraId="5369941F" w16cid:durableId="2039DB1C"/>
  <w16cid:commentId w16cid:paraId="14645DB4" w16cid:durableId="2039DB1D"/>
  <w16cid:commentId w16cid:paraId="4C23780D" w16cid:durableId="1F1E93EA"/>
  <w16cid:commentId w16cid:paraId="4673376A" w16cid:durableId="20226FEB"/>
  <w16cid:commentId w16cid:paraId="3E15FFEA" w16cid:durableId="2027B696"/>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D7CEBB" w14:textId="77777777" w:rsidR="005D12F4" w:rsidRDefault="005D12F4" w:rsidP="00907F04">
      <w:r>
        <w:separator/>
      </w:r>
    </w:p>
  </w:endnote>
  <w:endnote w:type="continuationSeparator" w:id="0">
    <w:p w14:paraId="070E175D" w14:textId="77777777" w:rsidR="005D12F4" w:rsidRDefault="005D12F4"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98299D" w:rsidRDefault="009829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3E31A3" w14:textId="77777777" w:rsidR="0098299D" w:rsidRDefault="00982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DA271D" w14:textId="77777777" w:rsidR="005D12F4" w:rsidRDefault="005D12F4" w:rsidP="00907F04">
      <w:r>
        <w:separator/>
      </w:r>
    </w:p>
  </w:footnote>
  <w:footnote w:type="continuationSeparator" w:id="0">
    <w:p w14:paraId="57FCA781" w14:textId="77777777" w:rsidR="005D12F4" w:rsidRDefault="005D12F4"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E1B13"/>
    <w:rsid w:val="000E292D"/>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DC4"/>
    <w:rsid w:val="00107884"/>
    <w:rsid w:val="00111E04"/>
    <w:rsid w:val="00112FF8"/>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3754"/>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5680"/>
    <w:rsid w:val="002961A1"/>
    <w:rsid w:val="002A27DB"/>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18A"/>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0169"/>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82AEB"/>
    <w:rsid w:val="0048313E"/>
    <w:rsid w:val="004905D8"/>
    <w:rsid w:val="00490637"/>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5084"/>
    <w:rsid w:val="004D7062"/>
    <w:rsid w:val="004E21CF"/>
    <w:rsid w:val="004E278F"/>
    <w:rsid w:val="004E6B13"/>
    <w:rsid w:val="004E72EC"/>
    <w:rsid w:val="004F062C"/>
    <w:rsid w:val="004F3112"/>
    <w:rsid w:val="004F328C"/>
    <w:rsid w:val="004F3617"/>
    <w:rsid w:val="004F7AD9"/>
    <w:rsid w:val="005008B3"/>
    <w:rsid w:val="00502679"/>
    <w:rsid w:val="00502BBA"/>
    <w:rsid w:val="00504B90"/>
    <w:rsid w:val="00505753"/>
    <w:rsid w:val="0050751B"/>
    <w:rsid w:val="00510897"/>
    <w:rsid w:val="00512B02"/>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1448"/>
    <w:rsid w:val="005521FA"/>
    <w:rsid w:val="00552951"/>
    <w:rsid w:val="00556422"/>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97A03"/>
    <w:rsid w:val="005A04FA"/>
    <w:rsid w:val="005B2CBA"/>
    <w:rsid w:val="005B6033"/>
    <w:rsid w:val="005D12F4"/>
    <w:rsid w:val="005D36D3"/>
    <w:rsid w:val="005D4E7E"/>
    <w:rsid w:val="005D5319"/>
    <w:rsid w:val="005E0ED1"/>
    <w:rsid w:val="005E7779"/>
    <w:rsid w:val="005E77FE"/>
    <w:rsid w:val="005F1335"/>
    <w:rsid w:val="005F1E8E"/>
    <w:rsid w:val="005F6EBE"/>
    <w:rsid w:val="005F789C"/>
    <w:rsid w:val="0060356B"/>
    <w:rsid w:val="00611922"/>
    <w:rsid w:val="00620D72"/>
    <w:rsid w:val="00620F42"/>
    <w:rsid w:val="00623C92"/>
    <w:rsid w:val="0062778A"/>
    <w:rsid w:val="00631986"/>
    <w:rsid w:val="00631ABF"/>
    <w:rsid w:val="006339D8"/>
    <w:rsid w:val="00636AD6"/>
    <w:rsid w:val="006374B4"/>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9AE"/>
    <w:rsid w:val="008F7204"/>
    <w:rsid w:val="009010AA"/>
    <w:rsid w:val="00901916"/>
    <w:rsid w:val="00901963"/>
    <w:rsid w:val="00902B30"/>
    <w:rsid w:val="00905D9A"/>
    <w:rsid w:val="00906E5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C62"/>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094"/>
    <w:rsid w:val="00C80D58"/>
    <w:rsid w:val="00C85108"/>
    <w:rsid w:val="00C856DE"/>
    <w:rsid w:val="00C868B8"/>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0E5F"/>
    <w:rsid w:val="00D823F3"/>
    <w:rsid w:val="00D8246A"/>
    <w:rsid w:val="00D82D32"/>
    <w:rsid w:val="00D83932"/>
    <w:rsid w:val="00D83AF3"/>
    <w:rsid w:val="00D8601B"/>
    <w:rsid w:val="00D863F7"/>
    <w:rsid w:val="00D86AFE"/>
    <w:rsid w:val="00D92193"/>
    <w:rsid w:val="00D9375B"/>
    <w:rsid w:val="00D94798"/>
    <w:rsid w:val="00D95C50"/>
    <w:rsid w:val="00DA21D3"/>
    <w:rsid w:val="00DB5881"/>
    <w:rsid w:val="00DB6758"/>
    <w:rsid w:val="00DB7429"/>
    <w:rsid w:val="00DC1E3E"/>
    <w:rsid w:val="00DC211A"/>
    <w:rsid w:val="00DC6626"/>
    <w:rsid w:val="00DD1135"/>
    <w:rsid w:val="00DD2A58"/>
    <w:rsid w:val="00DD3A40"/>
    <w:rsid w:val="00DD3F13"/>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CB5"/>
    <w:rsid w:val="00EC0891"/>
    <w:rsid w:val="00EC660F"/>
    <w:rsid w:val="00ED5210"/>
    <w:rsid w:val="00ED65EB"/>
    <w:rsid w:val="00ED672B"/>
    <w:rsid w:val="00ED7DEB"/>
    <w:rsid w:val="00EE0421"/>
    <w:rsid w:val="00EE118A"/>
    <w:rsid w:val="00EE24AD"/>
    <w:rsid w:val="00EE2D89"/>
    <w:rsid w:val="00EE38C0"/>
    <w:rsid w:val="00EE675F"/>
    <w:rsid w:val="00EE6832"/>
    <w:rsid w:val="00EE7DA9"/>
    <w:rsid w:val="00EF2394"/>
    <w:rsid w:val="00F007AD"/>
    <w:rsid w:val="00F00E78"/>
    <w:rsid w:val="00F012B2"/>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5F9A"/>
    <w:rsid w:val="00F573B3"/>
    <w:rsid w:val="00F573F7"/>
    <w:rsid w:val="00F57B88"/>
    <w:rsid w:val="00F60DC7"/>
    <w:rsid w:val="00F618A8"/>
    <w:rsid w:val="00F61E9F"/>
    <w:rsid w:val="00F635E6"/>
    <w:rsid w:val="00F63ED9"/>
    <w:rsid w:val="00F6438D"/>
    <w:rsid w:val="00F64D91"/>
    <w:rsid w:val="00F704E4"/>
    <w:rsid w:val="00F70CE0"/>
    <w:rsid w:val="00F70CE4"/>
    <w:rsid w:val="00F72BF3"/>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092BE-DBE3-D942-A8FB-524ADF95F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4</TotalTime>
  <Pages>19</Pages>
  <Words>67400</Words>
  <Characters>384185</Characters>
  <Application>Microsoft Office Word</Application>
  <DocSecurity>0</DocSecurity>
  <Lines>3201</Lines>
  <Paragraphs>90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50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75</cp:revision>
  <cp:lastPrinted>2019-03-04T17:31:00Z</cp:lastPrinted>
  <dcterms:created xsi:type="dcterms:W3CDTF">2015-07-01T15:40:00Z</dcterms:created>
  <dcterms:modified xsi:type="dcterms:W3CDTF">2019-03-19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